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0CA2C4EF" w:rsidR="00FF30DF" w:rsidRDefault="00027290" w:rsidP="00FF30DF">
      <w:pPr>
        <w:jc w:val="center"/>
        <w:rPr>
          <w:b/>
          <w:sz w:val="32"/>
          <w:szCs w:val="32"/>
        </w:rPr>
      </w:pPr>
      <w:r>
        <w:rPr>
          <w:b/>
          <w:sz w:val="32"/>
          <w:szCs w:val="32"/>
        </w:rPr>
        <w:t>The reason w</w:t>
      </w:r>
      <w:r w:rsidR="001D2C69">
        <w:rPr>
          <w:b/>
          <w:sz w:val="32"/>
          <w:szCs w:val="32"/>
        </w:rPr>
        <w:t xml:space="preserve">hy cluster validity indices </w:t>
      </w:r>
      <w:r>
        <w:rPr>
          <w:b/>
          <w:sz w:val="32"/>
          <w:szCs w:val="32"/>
        </w:rPr>
        <w:t xml:space="preserve">are </w:t>
      </w:r>
      <w:r w:rsidR="001D2C69">
        <w:rPr>
          <w:b/>
          <w:sz w:val="32"/>
          <w:szCs w:val="32"/>
        </w:rPr>
        <w:t>wrong</w:t>
      </w:r>
    </w:p>
    <w:p w14:paraId="303E5747" w14:textId="18DFB471" w:rsidR="00FF30DF" w:rsidRDefault="00FF30DF" w:rsidP="00FF30DF">
      <w:r>
        <w:t>Eugen-Richard Ardelean</w:t>
      </w:r>
      <w:r>
        <w:rPr>
          <w:vertAlign w:val="superscript"/>
        </w:rPr>
        <w:t>1</w:t>
      </w:r>
      <w:r w:rsidR="00836EF7">
        <w:rPr>
          <w:vertAlign w:val="superscript"/>
        </w:rPr>
        <w:t>,*</w:t>
      </w:r>
      <w:r>
        <w:t xml:space="preserve">, </w:t>
      </w:r>
      <w:r w:rsidR="00906798">
        <w:t>Mircea Susca</w:t>
      </w:r>
      <w:r w:rsidR="00906798">
        <w:rPr>
          <w:vertAlign w:val="superscript"/>
        </w:rPr>
        <w:t>2</w:t>
      </w:r>
      <w:r w:rsidR="00906798">
        <w:t xml:space="preserve">, </w:t>
      </w:r>
      <w:r>
        <w:t>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3FE7EFB2" w14:textId="3B0466C4" w:rsidR="00906798" w:rsidRDefault="00B60379" w:rsidP="00906798">
      <w:r>
        <w:rPr>
          <w:vertAlign w:val="superscript"/>
        </w:rPr>
        <w:t>2</w:t>
      </w:r>
      <w:r w:rsidR="00906798">
        <w:t>Department of Automation,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5A345BFF" w14:textId="6D0994DD" w:rsidR="0075095E" w:rsidRDefault="0075095E" w:rsidP="00FF30DF">
      <w:pPr>
        <w:rPr>
          <w:bCs/>
        </w:rPr>
      </w:pPr>
      <w:r>
        <w:rPr>
          <w:bCs/>
        </w:rPr>
        <w:t xml:space="preserve">Mircea Susca: </w:t>
      </w:r>
      <w:r w:rsidRPr="0075095E">
        <w:rPr>
          <w:bCs/>
        </w:rPr>
        <w:t>0000-0001-7409-4124</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40B69236" w14:textId="7FF9A800" w:rsidR="00FF30DF" w:rsidRPr="00906798" w:rsidRDefault="00FF30DF">
      <w:r w:rsidRPr="2452C7FA">
        <w:rPr>
          <w:b/>
          <w:bCs/>
        </w:rPr>
        <w:t xml:space="preserve">Abstract: </w:t>
      </w:r>
      <w:r w:rsidR="00906798">
        <w:t xml:space="preserve">Cluster validity indices, such as Silhouette, Calinski-Harabasz, and Davies-Bouldin, are consistently used to </w:t>
      </w:r>
      <w:r w:rsidR="00651A5D">
        <w:t>evaluate the performance</w:t>
      </w:r>
      <w:r w:rsidR="005C504B">
        <w:t xml:space="preserve"> of newly developed clustering algorithms and to estimate the number of clusters. </w:t>
      </w:r>
      <w:r w:rsidR="0070509A">
        <w:t xml:space="preserve">In this work, we assess the actual validity of these indices. </w:t>
      </w:r>
    </w:p>
    <w:p w14:paraId="3C17D59E" w14:textId="682830E2" w:rsidR="00FF30DF" w:rsidRPr="003B7CC5" w:rsidRDefault="00FF30DF" w:rsidP="00FF30DF">
      <w:r w:rsidRPr="009D01A1">
        <w:rPr>
          <w:b/>
          <w:bCs/>
        </w:rPr>
        <w:t>Keywords</w:t>
      </w:r>
      <w:r>
        <w:rPr>
          <w:b/>
          <w:bCs/>
        </w:rPr>
        <w:t xml:space="preserve">: </w:t>
      </w:r>
      <w:r w:rsidR="003B7CC5">
        <w:t xml:space="preserve">cluster validity index (cvi); external clustering validation index; internal clustering validation index; clustering performance metric; clustering quality; </w:t>
      </w:r>
      <w:r w:rsidR="00AB7600">
        <w:t xml:space="preserve">cluster </w:t>
      </w:r>
      <w:r w:rsidR="00C45734">
        <w:t>analysis.</w:t>
      </w:r>
      <w:r w:rsidR="00AB7600">
        <w:t xml:space="preserve"> </w:t>
      </w:r>
    </w:p>
    <w:p w14:paraId="0BEC54E4" w14:textId="77777777" w:rsidR="00612AB0" w:rsidRDefault="00612AB0"/>
    <w:p w14:paraId="7E66C30D" w14:textId="3B293B7A" w:rsidR="00FF30DF" w:rsidRDefault="00FF30DF" w:rsidP="00FF30DF">
      <w:pPr>
        <w:pStyle w:val="Heading1"/>
      </w:pPr>
      <w:r w:rsidRPr="00FF30DF">
        <w:t>Introduction</w:t>
      </w:r>
    </w:p>
    <w:p w14:paraId="35094467" w14:textId="60F4A9FC" w:rsidR="2452C7FA" w:rsidRDefault="007B3DF7" w:rsidP="00353D0E">
      <w:pPr>
        <w:pStyle w:val="Heading2"/>
      </w:pPr>
      <w:r>
        <w:t>Validation of clustering</w:t>
      </w:r>
    </w:p>
    <w:p w14:paraId="7B08AEC1" w14:textId="77ABD5CB" w:rsidR="00A47A76" w:rsidRDefault="005E7D56" w:rsidP="00A47A76">
      <w:r>
        <w:t>Clustering is the unsupervised machine learning task of grouping data points based on similarity</w:t>
      </w:r>
      <w:r w:rsidR="00A8683E">
        <w:t xml:space="preserve"> </w:t>
      </w:r>
      <w:r w:rsidR="00A8683E">
        <w:fldChar w:fldCharType="begin"/>
      </w:r>
      <w:r w:rsidR="00B11A65">
        <w:instrText xml:space="preserve"> ADDIN ZOTERO_ITEM CSL_CITATION {"citationID":"oL8rggkb","properties":{"formattedCitation":"(1)","plainCitation":"(1)","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schema":"https://github.com/citation-style-language/schema/raw/master/csl-citation.json"} </w:instrText>
      </w:r>
      <w:r w:rsidR="00A8683E">
        <w:fldChar w:fldCharType="separate"/>
      </w:r>
      <w:r w:rsidR="00A8683E" w:rsidRPr="00A8683E">
        <w:t>(1)</w:t>
      </w:r>
      <w:r w:rsidR="00A8683E">
        <w:fldChar w:fldCharType="end"/>
      </w:r>
      <w:r>
        <w:t xml:space="preserve"> with applications spanning diverse domains, such as data mining</w:t>
      </w:r>
      <w:r w:rsidR="00A8683E">
        <w:t xml:space="preserve"> </w:t>
      </w:r>
      <w:r w:rsidR="00A8683E">
        <w:fldChar w:fldCharType="begin"/>
      </w:r>
      <w:r w:rsidR="00B11A65">
        <w:instrText xml:space="preserve"> ADDIN ZOTERO_ITEM CSL_CITATION {"citationID":"UUnpzh8v","properties":{"formattedCitation":"(1)","plainCitation":"(1)","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schema":"https://github.com/citation-style-language/schema/raw/master/csl-citation.json"} </w:instrText>
      </w:r>
      <w:r w:rsidR="00A8683E">
        <w:fldChar w:fldCharType="separate"/>
      </w:r>
      <w:r w:rsidR="00A8683E" w:rsidRPr="00A8683E">
        <w:t>(1)</w:t>
      </w:r>
      <w:r w:rsidR="00A8683E">
        <w:fldChar w:fldCharType="end"/>
      </w:r>
      <w:r>
        <w:t>, pattern recognition, bioinformatics, market analysis</w:t>
      </w:r>
      <w:r w:rsidR="00A8683E">
        <w:t xml:space="preserve"> </w:t>
      </w:r>
      <w:r w:rsidR="00A8683E">
        <w:fldChar w:fldCharType="begin"/>
      </w:r>
      <w:r w:rsidR="00B11A65">
        <w:instrText xml:space="preserve"> ADDIN ZOTERO_ITEM CSL_CITATION {"citationID":"bvN9mVx4","properties":{"formattedCitation":"(1)","plainCitation":"(1)","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schema":"https://github.com/citation-style-language/schema/raw/master/csl-citation.json"} </w:instrText>
      </w:r>
      <w:r w:rsidR="00A8683E">
        <w:fldChar w:fldCharType="separate"/>
      </w:r>
      <w:r w:rsidR="00A8683E" w:rsidRPr="00A8683E">
        <w:t>(1)</w:t>
      </w:r>
      <w:r w:rsidR="00A8683E">
        <w:fldChar w:fldCharType="end"/>
      </w:r>
      <w:r>
        <w:t xml:space="preserve"> and many others. As an inherently unsupervised technique, clustering groups sets of data points without requiring prior knowledge of class labels </w:t>
      </w:r>
      <w:r>
        <w:fldChar w:fldCharType="begin"/>
      </w:r>
      <w:r w:rsidR="00B11A65">
        <w:instrText xml:space="preserve"> ADDIN ZOTERO_ITEM CSL_CITATION {"citationID":"O2TSk0j5","properties":{"formattedCitation":"(1\\uc0\\u8211{}4)","plainCitation":"(1–4)","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id":1743,"uris":["http://zotero.org/users/8619560/items/E98MYUML"],"itemData":{"id":1743,"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80,"uris":["http://zotero.org/users/8619560/items/LLF2YL4G"],"itemData":{"id":1780,"type":"article-journal","abstract":"Comparing two clustering results of a data set is a challenging task in cluster analysis. Many external validity measures have been proposed in the literature. A good measure should be invariant to the changes of data size, cluster size, and number of clusters. We give an overview of existing set matching indexes and analyze their properties. Set matching measures are based on matching clusters from two clusterings. We analyze the measures in three parts: 1) cluster similarity, 2) matching, and 3) overall measurement. Correction for chance is also investigated and we prove that normalized mutual information and variation of information are intrinsically corrected. We propose a new scheme of experiments based on synthetic data for evaluation of an external validity index. Accordingly, popular external indexes are evaluated and compared when applied to clusterings of different data size, cluster size, and number of clusters. The experiments show that set matching measures are clearly better than the other tested. Based on the analytical comparisons, we introduce a new index called Pair Sets Index (PSI).","container-title":"IEEE Transactions on Knowledge and Data Engineering","DOI":"10.1109/TKDE.2016.2551240","ISSN":"1558-2191","issue":"8","page":"2173-2186","source":"IEEE Xplore","title":"Set Matching Measures for External Cluster Validity","volume":"28","author":[{"family":"Rezaei","given":"Mohammad"},{"family":"Fränti","given":"Pasi"}],"issued":{"date-parts":[["2016",8]]}}}],"schema":"https://github.com/citation-style-language/schema/raw/master/csl-citation.json"} </w:instrText>
      </w:r>
      <w:r>
        <w:fldChar w:fldCharType="separate"/>
      </w:r>
      <w:r w:rsidR="009B523F" w:rsidRPr="009B523F">
        <w:t>(1–4)</w:t>
      </w:r>
      <w:r>
        <w:fldChar w:fldCharType="end"/>
      </w:r>
      <w:r>
        <w:t xml:space="preserve"> with the target of maximizing intra-cluster similarity</w:t>
      </w:r>
      <w:r w:rsidR="00C45734">
        <w:t xml:space="preserve"> </w:t>
      </w:r>
      <w:r w:rsidR="00C45734">
        <w:fldChar w:fldCharType="begin"/>
      </w:r>
      <w:r w:rsidR="00B11A65">
        <w:instrText xml:space="preserve"> ADDIN ZOTERO_ITEM CSL_CITATION {"citationID":"sxTZw7Gy","properties":{"formattedCitation":"(5)","plainCitation":"(5)","noteIndex":0},"citationItems":[{"id":1800,"uris":["http://zotero.org/users/8619560/items/LNEYSBMP"],"itemData":{"id":1800,"type":"chapter","abstract":"This chapter discusses clustering validity stage of a clustering procedure. The chapter presents methods suitable for quantitative evaluation of the results of a clustering algorithm, known under the general term cluster validity. Cluster validity can be approached in three possible directions. First is to evaluate C (where C is the clustering structure resulting from the application of a clustering algorithm on data set X) in terms of an independently drawn structure, which is imposed on X a priori and reflects intuition about the clustering structure of X. The criteria used for the evaluation of this kind are called external criteria. External criteria may be used to measure the degree to which the available data confirm a prespecified structure, without applying any clustering algorithm to X. The criteria used for this kind of evaluation are called internal criteria. Last approach is to evaluate C by comparing it with other clustering structures, resulting from the application of the same clustering algorithm, but with different parameter values, or of other clustering algorithms to X. Criteria of this kind are called relative criteria. This chapter also focuses on the definitions of internal, external, and relative criteria and the random hypotheses used in each case. Indices, adopted in the framework of external and internal criteria, are presented, and examples are provided showing the use of these indices.","container-title":"Pattern Recognition (Fourth Edition)","event-place":"Boston","ISBN":"978-1-59749-272-0","note":"DOI: 10.1016/B978-1-59749-272-0.50018-9","page":"863-913","publisher":"Academic Press","publisher-place":"Boston","source":"ScienceDirect","title":"Chapter 16 - Cluster Validity","URL":"https://www.sciencedirect.com/science/article/pii/B9781597492720500189","author":[{"family":"Theodoridis","given":"Sergios"},{"family":"Koutroumbas","given":"Konstantinos"}],"editor":[{"family":"Theodoridis","given":"Sergios"},{"family":"Koutroumbas","given":"Konstantinos"}],"accessed":{"date-parts":[["2025",11,13]]},"issued":{"date-parts":[["2009",1,1]]}}}],"schema":"https://github.com/citation-style-language/schema/raw/master/csl-citation.json"} </w:instrText>
      </w:r>
      <w:r w:rsidR="00C45734">
        <w:fldChar w:fldCharType="separate"/>
      </w:r>
      <w:r w:rsidR="009B523F" w:rsidRPr="009B523F">
        <w:t>(5)</w:t>
      </w:r>
      <w:r w:rsidR="00C45734">
        <w:fldChar w:fldCharType="end"/>
      </w:r>
      <w:r>
        <w:t xml:space="preserve"> and minimizing inter-cluster similarity</w:t>
      </w:r>
      <w:r w:rsidR="007E4B06">
        <w:t xml:space="preserve"> </w:t>
      </w:r>
      <w:r w:rsidR="007E4B06">
        <w:fldChar w:fldCharType="begin"/>
      </w:r>
      <w:r w:rsidR="00B11A65">
        <w:instrText xml:space="preserve"> ADDIN ZOTERO_ITEM CSL_CITATION {"citationID":"6DIYYQhO","properties":{"formattedCitation":"(6)","plainCitation":"(6)","noteIndex":0},"citationItems":[{"id":1742,"uris":["http://zotero.org/users/8619560/items/6UCF95I2"],"itemData":{"id":1742,"type":"article-journal","abstract":"Clustering, in data mining, is useful for discovering groups and identifying interesting distributions in the underlying data. Traditional clustering algorithms either favor clusters with spherical shapes and similar sizes, or are very fragile in the presence of outliers. We propose a new clustering algorithm called CURE that is more robust to outliers, and identifies clusters having non-spherical shapes and wide variances in size. CURE achieves this by representing each cluster by a certain fixed number of points that are generated by selecting well scattered points from the cluster and then shrinking them toward the center of the cluster by a specified fraction. Having more than one representative point per cluster allows CURE to adjust well to the geometry of non-spherical shapes and the shrinking helps to dampen the effects of outliers. To handle large databases, CURE employs a combination of random sampling and partitioning. A random sample drawn from the data set is first partitioned and each partition is partially clustered. The partial clusters are then clustered in a second pass to yield the desired clusters. Our experimental results confirm that the quality of clusters produced by CURE is much better than those found by existing algorithms. Furthermore, they demonstrate that random sampling and partitioning enable CURE to not only outperform existing algorithms but also to scale well for large databases without sacrificing clustering quality.","container-title":"SIGMOD Rec.","DOI":"10.1145/276305.276312","ISSN":"0163-5808","issue":"2","page":"73–84","source":"ACM Digital Library","title":"CURE: an efficient clustering algorithm for large databases","title-short":"CURE","volume":"27","author":[{"family":"Guha","given":"Sudipto"},{"family":"Rastogi","given":"Rajeev"},{"family":"Shim","given":"Kyuseok"}],"issued":{"date-parts":[["1998",6,1]]}}}],"schema":"https://github.com/citation-style-language/schema/raw/master/csl-citation.json"} </w:instrText>
      </w:r>
      <w:r w:rsidR="007E4B06">
        <w:fldChar w:fldCharType="separate"/>
      </w:r>
      <w:r w:rsidR="009B523F" w:rsidRPr="009B523F">
        <w:t>(6)</w:t>
      </w:r>
      <w:r w:rsidR="007E4B06">
        <w:fldChar w:fldCharType="end"/>
      </w:r>
      <w:r>
        <w:t>.</w:t>
      </w:r>
      <w:r w:rsidR="007E4B06">
        <w:t xml:space="preserve"> Due to the unsupervised nature of clustering, a significant challenge </w:t>
      </w:r>
      <w:r w:rsidR="00B36F12">
        <w:t>emerges</w:t>
      </w:r>
      <w:r w:rsidR="00F768A3">
        <w:t xml:space="preserve">, specifically </w:t>
      </w:r>
      <w:r w:rsidR="00614782">
        <w:t>determining</w:t>
      </w:r>
      <w:r w:rsidR="007E4B06">
        <w:t xml:space="preserve"> the quality of the grouping obtained</w:t>
      </w:r>
      <w:r w:rsidR="00A8683E">
        <w:t xml:space="preserve"> </w:t>
      </w:r>
      <w:r w:rsidR="00A8683E">
        <w:fldChar w:fldCharType="begin"/>
      </w:r>
      <w:r w:rsidR="00B11A65">
        <w:instrText xml:space="preserve"> ADDIN ZOTERO_ITEM CSL_CITATION {"citationID":"moZ4CV70","properties":{"formattedCitation":"(7)","plainCitation":"(7)","noteIndex":0},"citationItems":[{"id":1740,"uris":["http://zotero.org/users/8619560/items/M3KSXX6P"],"itemData":{"id":1740,"type":"article-journal","abstract":"In this paper a new cluster validity index is introduced, which assesses the average compactness and separation of fuzzy partitions generated by the fuzzy c-means algorithm. To compare the performance of this new index with a number of known validation indices, the fuzzy partitioning of two data sets was carried out. Our validation performed favorably in all studies, even in those where other validity indices failed to indicate the true number of clusters within each data set.","container-title":"Pattern Recognition Letters","DOI":"10.1016/S0167-8655(97)00168-2","ISSN":"0167-8655","issue":"3","journalAbbreviation":"Pattern Recognition Letters","page":"237-246","source":"ScienceDirect","title":"A new cluster validity index for the fuzzy &lt;i&gt;c&lt;/i&gt;-mean","volume":"19","author":[{"family":"Ramze Rezaee","given":"M."},{"family":"Lelieveldt","given":"B. P. F."},{"family":"Reiber","given":"J. H. C."}],"issued":{"date-parts":[["1998",3,1]]}}}],"schema":"https://github.com/citation-style-language/schema/raw/master/csl-citation.json"} </w:instrText>
      </w:r>
      <w:r w:rsidR="00A8683E">
        <w:fldChar w:fldCharType="separate"/>
      </w:r>
      <w:r w:rsidR="009B523F" w:rsidRPr="009B523F">
        <w:t>(7)</w:t>
      </w:r>
      <w:r w:rsidR="00A8683E">
        <w:fldChar w:fldCharType="end"/>
      </w:r>
      <w:r w:rsidR="00A8683E">
        <w:t xml:space="preserve"> as there is no knowledge of the valid relationships between data points </w:t>
      </w:r>
      <w:r w:rsidR="00A8683E">
        <w:fldChar w:fldCharType="begin"/>
      </w:r>
      <w:r w:rsidR="00B11A65">
        <w:instrText xml:space="preserve"> ADDIN ZOTERO_ITEM CSL_CITATION {"citationID":"HF34aOwb","properties":{"formattedCitation":"(1)","plainCitation":"(1)","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schema":"https://github.com/citation-style-language/schema/raw/master/csl-citation.json"} </w:instrText>
      </w:r>
      <w:r w:rsidR="00A8683E">
        <w:fldChar w:fldCharType="separate"/>
      </w:r>
      <w:r w:rsidR="00A8683E" w:rsidRPr="00A8683E">
        <w:t>(1)</w:t>
      </w:r>
      <w:r w:rsidR="00A8683E">
        <w:fldChar w:fldCharType="end"/>
      </w:r>
      <w:r w:rsidR="007E4B06">
        <w:t>.</w:t>
      </w:r>
      <w:r w:rsidR="00A47A76">
        <w:t xml:space="preserve"> </w:t>
      </w:r>
      <w:r w:rsidR="003B7CC5">
        <w:t xml:space="preserve">Clustering has been shown to be an NP-hard problem </w:t>
      </w:r>
      <w:r w:rsidR="003B7CC5">
        <w:fldChar w:fldCharType="begin"/>
      </w:r>
      <w:r w:rsidR="00B11A65">
        <w:instrText xml:space="preserve"> ADDIN ZOTERO_ITEM CSL_CITATION {"citationID":"dfR0lnPD","properties":{"formattedCitation":"(8\\uc0\\u8211{}15)","plainCitation":"(8–15)","noteIndex":0},"citationItems":[{"id":515,"uris":["http://zotero.org/users/8619560/items/86H74BLR"],"itemData":{"id":515,"type":"article-journal","abstract":"We show that k-means clustering is an NP-hard optimization problem, even if k is ﬁxed to 2.","language":"en","source":"Zotero","title":"The hardness of k-means clustering","author":[{"family":"Dasgupta","given":"Sanjoy"}]}},{"id":1790,"uris":["http://zotero.org/users/8619560/items/42NPICXT"],"itemData":{"id":1790,"type":"webpage","abstract":"$k$-means clustering is NP-hard in the worst case but previous work has shown efficient algorithms assuming the optimal $k$-means clusters are \\emph{stable} under additive or multiplicative perturbation of data. This has two caveats. First, we do not know how to efficiently verify this property of optimal solutions that are NP-hard to compute in the first place. Second, the stability assumptions required for polynomial time $k$-means algorithms are often unreasonable when compared to the ground-truth clusters in real-world data. A consequence of multiplicative perturbation resilience is \\emph{center proximity}, that is, every point is closer to the center of its own cluster than the center of any other cluster, by some multiplicative factor $\\alpha &gt; 1$. We study the problem of minimizing the Euclidean $k$-means objective only over clusterings that satisfy $\\alpha$-center proximity. We give a simple algorithm to find the optimal $\\alpha$-center-proximal $k$-means clustering in running time exponential in $k$ and $1/(\\alpha - 1)$ but linear in the number of points and the dimension. We define an analogous $\\alpha$-center proximity condition for outliers, and give similar algorithmic guarantees for $k$-means with outliers and $\\alpha$-center proximity. On the hardness side we show that for any $\\alpha' &gt; 1$, there exists an $\\alpha \\leq \\alpha'$, $(\\alpha &gt;1)$, and an $\\varepsilon_0 &gt; 0$ such that minimizing the $k$-means objective over clusterings that satisfy $\\alpha$-center proximity is NP-hard to approximate within a multiplicative $(1+\\varepsilon_0)$ factor.","container-title":"arXiv.org","language":"en","title":"On Euclidean $k$-Means Clustering with $\\alpha$-Center Proximity","URL":"https://arxiv.org/abs/1804.10827v3","author":[{"family":"Deshpande","given":"Amit"},{"family":"Louis","given":"Anand"},{"family":"Singh","given":"Apoorv Vikram"}],"accessed":{"date-parts":[["2025",11,13]]},"issued":{"date-parts":[["2018",4,28]]}}},{"id":1792,"uris":["http://zotero.org/users/8619560/items/4DQ9XQ2P"],"itemData":{"id":1792,"type":"article-journal","abstract":"In the k-means problem, we are given a finite set S of points in ℜm, and integer k≥1, and we want to find k points (centers) so as to minimize the sum of the square of the Euclidean distance of each point in S to its nearest center. We show that this well-known problem is NP-hard even for instances in the plane, answering an open question posed by Dasgupta (2007) [7].","collection-title":"Special Issue on the Workshop on Algorithms and Computation (WALCOM 2009)","container-title":"Theoretical Computer Science","DOI":"10.1016/j.tcs.2010.05.034","ISSN":"0304-3975","journalAbbreviation":"Theoretical Computer Science","page":"13-21","source":"ScienceDirect","title":"The planar k&lt;math&gt;&lt;mi is=\"true\"&gt;k&lt;/mi&gt;&lt;/math&gt;-means problem is NP-hard","volume":"442","author":[{"family":"Mahajan","given":"Meena"},{"family":"Nimbhorkar","given":"Prajakta"},{"family":"Varadarajan","given":"Kasturi"}],"issued":{"date-parts":[["2012",7,13]]}}},{"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id":1795,"uris":["http://zotero.org/users/8619560/items/374LCFZX"],"itemData":{"id":1795,"type":"book","abstract":"From the Publisher: A reader-friendly introduction to the exciting, vast potential of Genetic Algorithms. The book gives readers a general understanding of the concepts underlying the technology, an insight into its perceived benefits and failings, and a clear and practical illustration of how optimization problems can be solved more efficiently using Falkenauer's new class of algorithms.","event-place":"USA","ISBN":"978-0-471-97150-4","number-of-pages":"238","publisher":"John Wiley &amp; Sons, Inc.","publisher-place":"USA","source":"ACM Digital Library","title":"Genetic Algorithms and Grouping Problems","author":[{"family":"Falkenauer","given":"Emanuel"}],"issued":{"date-parts":[["1998",6]]}}},{"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96,"uris":["http://zotero.org/users/8619560/items/76VCIVKA"],"itemData":{"id":1796,"type":"article-journal","abstract":"A recent proof of NP-hardness of Euclidean sum-of-squares clustering, due to Drineas et al. (Mach. Learn. 56:9–33, 2004), is not valid. An alternate short proof is provided.","container-title":"Machine Learning","DOI":"10.1007/s10994-009-5103-0","ISSN":"1573-0565","issue":"2","journalAbbreviation":"Mach Learn","language":"en","page":"245-248","source":"Springer Link","title":"NP-hardness of Euclidean sum-of-squares clustering","volume":"75","author":[{"family":"Aloise","given":"Daniel"},{"family":"Deshpande","given":"Amit"},{"family":"Hansen","given":"Pierre"},{"family":"Popat","given":"Preyas"}],"issued":{"date-parts":[["2009",5,1]]}}},{"id":1798,"uris":["http://zotero.org/users/8619560/items/VU8H5IZK"],"itemData":{"id":1798,"type":"article-journal","abstract":"A simple (combinatorial) special case of the generalized Lloyd-Max (or quantization) problem is shown to be nondeterministic polynomial (NP)-complete. \\em A fortiori, the general problem of communication theory, in its combinatorial forms, has at least that complexity.","container-title":"IEEE Transactions on Information Theory","DOI":"10.1109/TIT.1982.1056488","ISSN":"1557-9654","issue":"2","page":"255-256","source":"IEEE Xplore","title":"The complexity of the generalized Lloyd - Max problem (Corresp.)","volume":"28","author":[{"family":"Garey","given":"M."},{"family":"Johnson","given":"D."},{"family":"Witsenhausen","given":"H."}],"issued":{"date-parts":[["1982",3]]}}}],"schema":"https://github.com/citation-style-language/schema/raw/master/csl-citation.json"} </w:instrText>
      </w:r>
      <w:r w:rsidR="003B7CC5">
        <w:fldChar w:fldCharType="separate"/>
      </w:r>
      <w:r w:rsidR="009B523F" w:rsidRPr="009B523F">
        <w:t>(8–15)</w:t>
      </w:r>
      <w:r w:rsidR="003B7CC5">
        <w:fldChar w:fldCharType="end"/>
      </w:r>
      <w:r w:rsidR="003B7CC5">
        <w:t xml:space="preserve">, as a dataset having </w:t>
      </w:r>
      <w:r w:rsidR="003B7CC5" w:rsidRPr="003B7CC5">
        <w:rPr>
          <w:i/>
          <w:iCs/>
        </w:rPr>
        <w:t>N</w:t>
      </w:r>
      <w:r w:rsidR="003B7CC5">
        <w:t xml:space="preserve"> data points and </w:t>
      </w:r>
      <w:r w:rsidR="003B7CC5">
        <w:rPr>
          <w:i/>
          <w:iCs/>
        </w:rPr>
        <w:t xml:space="preserve">K </w:t>
      </w:r>
      <w:r w:rsidR="003B7CC5">
        <w:t xml:space="preserve">clusters results in </w:t>
      </w:r>
      <w:r w:rsidR="003B7CC5">
        <w:rPr>
          <w:i/>
          <w:iCs/>
        </w:rPr>
        <w:t>K</w:t>
      </w:r>
      <w:r w:rsidR="003B7CC5" w:rsidRPr="003B7CC5">
        <w:rPr>
          <w:i/>
          <w:iCs/>
          <w:vertAlign w:val="superscript"/>
        </w:rPr>
        <w:t>N</w:t>
      </w:r>
      <w:r w:rsidR="003B7CC5">
        <w:rPr>
          <w:vertAlign w:val="superscript"/>
        </w:rPr>
        <w:t xml:space="preserve"> </w:t>
      </w:r>
      <w:r w:rsidR="003B7CC5">
        <w:t xml:space="preserve">possible clustering options </w:t>
      </w:r>
      <w:r w:rsidR="003B7CC5">
        <w:fldChar w:fldCharType="begin"/>
      </w:r>
      <w:r w:rsidR="00B11A65">
        <w:instrText xml:space="preserve"> ADDIN ZOTERO_ITEM CSL_CITATION {"citationID":"tFEi0H2K","properties":{"formattedCitation":"(8\\uc0\\u8211{}15)","plainCitation":"(8–15)","noteIndex":0},"citationItems":[{"id":515,"uris":["http://zotero.org/users/8619560/items/86H74BLR"],"itemData":{"id":515,"type":"article-journal","abstract":"We show that k-means clustering is an NP-hard optimization problem, even if k is ﬁxed to 2.","language":"en","source":"Zotero","title":"The hardness of k-means clustering","author":[{"family":"Dasgupta","given":"Sanjoy"}]}},{"id":1790,"uris":["http://zotero.org/users/8619560/items/42NPICXT"],"itemData":{"id":1790,"type":"webpage","abstract":"$k$-means clustering is NP-hard in the worst case but previous work has shown efficient algorithms assuming the optimal $k$-means clusters are \\emph{stable} under additive or multiplicative perturbation of data. This has two caveats. First, we do not know how to efficiently verify this property of optimal solutions that are NP-hard to compute in the first place. Second, the stability assumptions required for polynomial time $k$-means algorithms are often unreasonable when compared to the ground-truth clusters in real-world data. A consequence of multiplicative perturbation resilience is \\emph{center proximity}, that is, every point is closer to the center of its own cluster than the center of any other cluster, by some multiplicative factor $\\alpha &gt; 1$. We study the problem of minimizing the Euclidean $k$-means objective only over clusterings that satisfy $\\alpha$-center proximity. We give a simple algorithm to find the optimal $\\alpha$-center-proximal $k$-means clustering in running time exponential in $k$ and $1/(\\alpha - 1)$ but linear in the number of points and the dimension. We define an analogous $\\alpha$-center proximity condition for outliers, and give similar algorithmic guarantees for $k$-means with outliers and $\\alpha$-center proximity. On the hardness side we show that for any $\\alpha' &gt; 1$, there exists an $\\alpha \\leq \\alpha'$, $(\\alpha &gt;1)$, and an $\\varepsilon_0 &gt; 0$ such that minimizing the $k$-means objective over clusterings that satisfy $\\alpha$-center proximity is NP-hard to approximate within a multiplicative $(1+\\varepsilon_0)$ factor.","container-title":"arXiv.org","language":"en","title":"On Euclidean $k$-Means Clustering with $\\alpha$-Center Proximity","URL":"https://arxiv.org/abs/1804.10827v3","author":[{"family":"Deshpande","given":"Amit"},{"family":"Louis","given":"Anand"},{"family":"Singh","given":"Apoorv Vikram"}],"accessed":{"date-parts":[["2025",11,13]]},"issued":{"date-parts":[["2018",4,28]]}}},{"id":1792,"uris":["http://zotero.org/users/8619560/items/4DQ9XQ2P"],"itemData":{"id":1792,"type":"article-journal","abstract":"In the k-means problem, we are given a finite set S of points in ℜm, and integer k≥1, and we want to find k points (centers) so as to minimize the sum of the square of the Euclidean distance of each point in S to its nearest center. We show that this well-known problem is NP-hard even for instances in the plane, answering an open question posed by Dasgupta (2007) [7].","collection-title":"Special Issue on the Workshop on Algorithms and Computation (WALCOM 2009)","container-title":"Theoretical Computer Science","DOI":"10.1016/j.tcs.2010.05.034","ISSN":"0304-3975","journalAbbreviation":"Theoretical Computer Science","page":"13-21","source":"ScienceDirect","title":"The planar k&lt;math&gt;&lt;mi is=\"true\"&gt;k&lt;/mi&gt;&lt;/math&gt;-means problem is NP-hard","volume":"442","author":[{"family":"Mahajan","given":"Meena"},{"family":"Nimbhorkar","given":"Prajakta"},{"family":"Varadarajan","given":"Kasturi"}],"issued":{"date-parts":[["2012",7,13]]}}},{"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id":1795,"uris":["http://zotero.org/users/8619560/items/374LCFZX"],"itemData":{"id":1795,"type":"book","abstract":"From the Publisher: A reader-friendly introduction to the exciting, vast potential of Genetic Algorithms. The book gives readers a general understanding of the concepts underlying the technology, an insight into its perceived benefits and failings, and a clear and practical illustration of how optimization problems can be solved more efficiently using Falkenauer's new class of algorithms.","event-place":"USA","ISBN":"978-0-471-97150-4","number-of-pages":"238","publisher":"John Wiley &amp; Sons, Inc.","publisher-place":"USA","source":"ACM Digital Library","title":"Genetic Algorithms and Grouping Problems","author":[{"family":"Falkenauer","given":"Emanuel"}],"issued":{"date-parts":[["1998",6]]}}},{"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96,"uris":["http://zotero.org/users/8619560/items/76VCIVKA"],"itemData":{"id":1796,"type":"article-journal","abstract":"A recent proof of NP-hardness of Euclidean sum-of-squares clustering, due to Drineas et al. (Mach. Learn. 56:9–33, 2004), is not valid. An alternate short proof is provided.","container-title":"Machine Learning","DOI":"10.1007/s10994-009-5103-0","ISSN":"1573-0565","issue":"2","journalAbbreviation":"Mach Learn","language":"en","page":"245-248","source":"Springer Link","title":"NP-hardness of Euclidean sum-of-squares clustering","volume":"75","author":[{"family":"Aloise","given":"Daniel"},{"family":"Deshpande","given":"Amit"},{"family":"Hansen","given":"Pierre"},{"family":"Popat","given":"Preyas"}],"issued":{"date-parts":[["2009",5,1]]}}},{"id":1798,"uris":["http://zotero.org/users/8619560/items/VU8H5IZK"],"itemData":{"id":1798,"type":"article-journal","abstract":"A simple (combinatorial) special case of the generalized Lloyd-Max (or quantization) problem is shown to be nondeterministic polynomial (NP)-complete. \\em A fortiori, the general problem of communication theory, in its combinatorial forms, has at least that complexity.","container-title":"IEEE Transactions on Information Theory","DOI":"10.1109/TIT.1982.1056488","ISSN":"1557-9654","issue":"2","page":"255-256","source":"IEEE Xplore","title":"The complexity of the generalized Lloyd - Max problem (Corresp.)","volume":"28","author":[{"family":"Garey","given":"M."},{"family":"Johnson","given":"D."},{"family":"Witsenhausen","given":"H."}],"issued":{"date-parts":[["1982",3]]}}}],"schema":"https://github.com/citation-style-language/schema/raw/master/csl-citation.json"} </w:instrText>
      </w:r>
      <w:r w:rsidR="003B7CC5">
        <w:fldChar w:fldCharType="separate"/>
      </w:r>
      <w:r w:rsidR="009B523F" w:rsidRPr="009B523F">
        <w:t>(8–15)</w:t>
      </w:r>
      <w:r w:rsidR="003B7CC5">
        <w:fldChar w:fldCharType="end"/>
      </w:r>
      <w:r w:rsidR="003B7CC5">
        <w:t xml:space="preserve">. </w:t>
      </w:r>
      <w:r w:rsidR="00A47A76">
        <w:t xml:space="preserve">Moreover, </w:t>
      </w:r>
      <w:r w:rsidR="00A47A76" w:rsidRPr="00A47A76">
        <w:rPr>
          <w:color w:val="000000" w:themeColor="text1"/>
        </w:rPr>
        <w:t xml:space="preserve">the performance of any clustering algorithm can be affected by several factors: dataset size, cluster overlap, cluster imbalance, dimensionality, and number of clusters </w:t>
      </w:r>
      <w:r w:rsidR="00A47A76" w:rsidRPr="00A47A76">
        <w:rPr>
          <w:color w:val="000000" w:themeColor="text1"/>
        </w:rPr>
        <w:fldChar w:fldCharType="begin"/>
      </w:r>
      <w:r w:rsidR="00B11A65">
        <w:rPr>
          <w:color w:val="000000" w:themeColor="text1"/>
        </w:rPr>
        <w:instrText xml:space="preserve"> ADDIN ZOTERO_ITEM CSL_CITATION {"citationID":"nGublXTu","properties":{"formattedCitation":"(16,17)","plainCitation":"(16,17)","noteIndex":0},"citationItems":[{"id":1737,"uris":["http://zotero.org/users/8619560/items/FCVIBJA7"],"itemData":{"id":1737,"type":"article-journal","abstract":"K-Means is a well-established clustering algorithm widely used in data analysis and various real-world applications. However, its requirement for a predefined number of clusters limits its effectiveness in automatic clustering tasks. To address this, metaheuristic optimisation algorithms have been integrated into K-Means, leading to the development of Evolutionary K-Means clustering approaches. These methods often rely on internal validity indices as fitness functions to automatically determine both the optimal number of clusters and the clustering configuration. However, the effectiveness of internal validity indices is often data-dependent, as most are tailored to specific data characteristics. Consequently, the choice of validity index can significantly influence clustering outcomes. This study evaluates the performance of fifteen internal validity indices within the Enhanced Firefly Algorithm-K-Means (FA-K-Means) framework, an evolutionary approach that integrates Firefly metaheuristics with the classical K-Means algorithm. The performance of each index is assessed across a diverse collection of real-life and synthetic datasets with varying structures. The results reveal that the Calinski-Harabasz (CH) and Silhouette indices consistently outperform others, offering more reliable clustering performance. These findings provide practical guidance for selecting appropriate fitness functions in Evolutionary K-Means algorithms for automatic clustering tasks.","container-title":"Scientific Reports","DOI":"10.1038/s41598-025-08473-6","ISSN":"2045-2322","issue":"1","journalAbbreviation":"Sci Rep","language":"en","license":"2025 The Author(s)","note":"publisher: Nature Publishing Group","page":"21842","source":"www.nature.com","title":"Benchmarking validity indices for evolutionary K-means clustering performance","volume":"15","author":[{"family":"Ikotun","given":"Abiodun M."},{"family":"Habyarimana","given":"Faustin"},{"family":"Ezugwu","given":"Absalom E."}],"issued":{"date-parts":[["2025",7,1]]}}},{"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00A47A76" w:rsidRPr="00A47A76">
        <w:rPr>
          <w:color w:val="000000" w:themeColor="text1"/>
        </w:rPr>
        <w:fldChar w:fldCharType="separate"/>
      </w:r>
      <w:r w:rsidR="009B523F" w:rsidRPr="009B523F">
        <w:t>(16,17)</w:t>
      </w:r>
      <w:r w:rsidR="00A47A76" w:rsidRPr="00A47A76">
        <w:rPr>
          <w:color w:val="000000" w:themeColor="text1"/>
        </w:rPr>
        <w:fldChar w:fldCharType="end"/>
      </w:r>
      <w:r w:rsidR="00A47A76" w:rsidRPr="00A47A76">
        <w:rPr>
          <w:color w:val="000000" w:themeColor="text1"/>
        </w:rPr>
        <w:t>.</w:t>
      </w:r>
    </w:p>
    <w:p w14:paraId="53601F1B" w14:textId="172509AB" w:rsidR="005E7D56" w:rsidRDefault="005E7D56" w:rsidP="005E7D56"/>
    <w:p w14:paraId="2393CF44" w14:textId="08A5B958" w:rsidR="000D030A" w:rsidRDefault="00C742EE" w:rsidP="00864C9A">
      <w:pPr>
        <w:rPr>
          <w:color w:val="EE0000"/>
        </w:rPr>
      </w:pPr>
      <w:r>
        <w:lastRenderedPageBreak/>
        <w:t>The most common option to determine the performance of a clustering algorithm is through Cluster Validity Indices (CVIs)</w:t>
      </w:r>
      <w:r w:rsidR="00864C9A">
        <w:t xml:space="preserve"> </w:t>
      </w:r>
      <w:r w:rsidR="00864C9A">
        <w:fldChar w:fldCharType="begin"/>
      </w:r>
      <w:r w:rsidR="00B11A65">
        <w:instrText xml:space="preserve"> ADDIN ZOTERO_ITEM CSL_CITATION {"citationID":"T2b1hS4r","properties":{"formattedCitation":"(2,5,11,13,16\\uc0\\u8211{}21)","plainCitation":"(2,5,11,13,16–21)","noteIndex":0},"citationItems":[{"id":1743,"uris":["http://zotero.org/users/8619560/items/E98MYUML"],"itemData":{"id":1743,"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37,"uris":["http://zotero.org/users/8619560/items/FCVIBJA7"],"itemData":{"id":1737,"type":"article-journal","abstract":"K-Means is a well-established clustering algorithm widely used in data analysis and various real-world applications. However, its requirement for a predefined number of clusters limits its effectiveness in automatic clustering tasks. To address this, metaheuristic optimisation algorithms have been integrated into K-Means, leading to the development of Evolutionary K-Means clustering approaches. These methods often rely on internal validity indices as fitness functions to automatically determine both the optimal number of clusters and the clustering configuration. However, the effectiveness of internal validity indices is often data-dependent, as most are tailored to specific data characteristics. Consequently, the choice of validity index can significantly influence clustering outcomes. This study evaluates the performance of fifteen internal validity indices within the Enhanced Firefly Algorithm-K-Means (FA-K-Means) framework, an evolutionary approach that integrates Firefly metaheuristics with the classical K-Means algorithm. The performance of each index is assessed across a diverse collection of real-life and synthetic datasets with varying structures. The results reveal that the Calinski-Harabasz (CH) and Silhouette indices consistently outperform others, offering more reliable clustering performance. These findings provide practical guidance for selecting appropriate fitness functions in Evolutionary K-Means algorithms for automatic clustering tasks.","container-title":"Scientific Reports","DOI":"10.1038/s41598-025-08473-6","ISSN":"2045-2322","issue":"1","journalAbbreviation":"Sci Rep","language":"en","license":"2025 The Author(s)","note":"publisher: Nature Publishing Group","page":"21842","source":"www.nature.com","title":"Benchmarking validity indices for evolutionary K-means clustering performance","volume":"15","author":[{"family":"Ikotun","given":"Abiodun M."},{"family":"Habyarimana","given":"Faustin"},{"family":"Ezugwu","given":"Absalom E."}],"issued":{"date-parts":[["2025",7,1]]}}},{"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id":1769,"uris":["http://zotero.org/users/8619560/items/8HPDLECS"],"itemData":{"id":1769,"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id":1768,"uris":["http://zotero.org/users/8619560/items/325A6ED5"],"itemData":{"id":1768,"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id":1736,"uris":["http://zotero.org/users/8619560/items/DF7IWYLH"],"itemData":{"id":1736,"type":"article-journal","abstract":"The Cluster Validity Index is an integral part of clustering algorithms. It evaluates inter-cluster separation and intra-cluster cohesion of candidate clusters to determine the quality of potential solutions. Several cluster validity indices have been suggested for both classical clustering algorithms and automatic metaheuristic-based clustering algorithms. Different cluster validity indices exhibit different characteristics based on the mathematical models they employ in determining the values for the various cluster attributes. Metaheuristic-based automatic clustering algorithms use cluster validity index as a fitness function in its optimization procedure to evaluate the candidate cluster solution's quality. A systematic review of the cluster validity indices used as fitness functions in metaheuristic-based automatic clustering algorithms is presented in this study. Identifying, reporting, and analysing various cluster validity indices is important in classifying the best CVIs for optimum performance of a metaheuristic-based automatic clustering algorithm. This review also includes an experimental study on the performance of some common cluster validity indices on some synthetic datasets with varied characteristics as well as real-life datasets using the SOSK-means automatic clustering algorithm. This review aims to assist researchers in identifying and selecting the most suitable cluster validity indices (CVIs) for their specific application areas.","container-title":"Heliyon","DOI":"10.1016/j.heliyon.2025.e41953","ISSN":"2405-8440","issue":"2","journalAbbreviation":"Heliyon","page":"e41953","source":"ScienceDirect","title":"Cluster validity indices for automatic clustering: A comprehensive review","title-short":"Cluster validity indices for automatic clustering","volume":"11","author":[{"family":"Ikotun","given":"Abiodun M."},{"family":"Habyarimana","given":"Faustin"},{"family":"Ezugwu","given":"Absalom E."}],"issued":{"date-parts":[["2025",1,30]]}}},{"id":1800,"uris":["http://zotero.org/users/8619560/items/LNEYSBMP"],"itemData":{"id":1800,"type":"chapter","abstract":"This chapter discusses clustering validity stage of a clustering procedure. The chapter presents methods suitable for quantitative evaluation of the results of a clustering algorithm, known under the general term cluster validity. Cluster validity can be approached in three possible directions. First is to evaluate C (where C is the clustering structure resulting from the application of a clustering algorithm on data set X) in terms of an independently drawn structure, which is imposed on X a priori and reflects intuition about the clustering structure of X. The criteria used for the evaluation of this kind are called external criteria. External criteria may be used to measure the degree to which the available data confirm a prespecified structure, without applying any clustering algorithm to X. The criteria used for this kind of evaluation are called internal criteria. Last approach is to evaluate C by comparing it with other clustering structures, resulting from the application of the same clustering algorithm, but with different parameter values, or of other clustering algorithms to X. Criteria of this kind are called relative criteria. This chapter also focuses on the definitions of internal, external, and relative criteria and the random hypotheses used in each case. Indices, adopted in the framework of external and internal criteria, are presented, and examples are provided showing the use of these indices.","container-title":"Pattern Recognition (Fourth Edition)","event-place":"Boston","ISBN":"978-1-59749-272-0","note":"DOI: 10.1016/B978-1-59749-272-0.50018-9","page":"863-913","publisher":"Academic Press","publisher-place":"Boston","source":"ScienceDirect","title":"Chapter 16 - Cluster Validity","URL":"https://www.sciencedirect.com/science/article/pii/B9781597492720500189","author":[{"family":"Theodoridis","given":"Sergios"},{"family":"Koutroumbas","given":"Konstantinos"}],"editor":[{"family":"Theodoridis","given":"Sergios"},{"family":"Koutroumbas","given":"Konstantinos"}],"accessed":{"date-parts":[["2025",11,13]]},"issued":{"date-parts":[["2009",1,1]]}}}],"schema":"https://github.com/citation-style-language/schema/raw/master/csl-citation.json"} </w:instrText>
      </w:r>
      <w:r w:rsidR="00864C9A">
        <w:fldChar w:fldCharType="separate"/>
      </w:r>
      <w:r w:rsidR="009B523F" w:rsidRPr="009B523F">
        <w:t>(2,5,11,13,16–21)</w:t>
      </w:r>
      <w:r w:rsidR="00864C9A">
        <w:fldChar w:fldCharType="end"/>
      </w:r>
      <w:r>
        <w:t xml:space="preserve">. </w:t>
      </w:r>
      <w:r w:rsidR="00864C9A">
        <w:t xml:space="preserve">The evaluation of the results of clustering has received considerable attention along the years and it is still a relevant question today </w:t>
      </w:r>
      <w:r w:rsidR="00864C9A">
        <w:fldChar w:fldCharType="begin"/>
      </w:r>
      <w:r w:rsidR="00B11A65">
        <w:instrText xml:space="preserve"> ADDIN ZOTERO_ITEM CSL_CITATION {"citationID":"OFqCEQVF","properties":{"formattedCitation":"(11,13,16,17)","plainCitation":"(11,13,16,17)","noteIndex":0},"citationItems":[{"id":1737,"uris":["http://zotero.org/users/8619560/items/FCVIBJA7"],"itemData":{"id":1737,"type":"article-journal","abstract":"K-Means is a well-established clustering algorithm widely used in data analysis and various real-world applications. However, its requirement for a predefined number of clusters limits its effectiveness in automatic clustering tasks. To address this, metaheuristic optimisation algorithms have been integrated into K-Means, leading to the development of Evolutionary K-Means clustering approaches. These methods often rely on internal validity indices as fitness functions to automatically determine both the optimal number of clusters and the clustering configuration. However, the effectiveness of internal validity indices is often data-dependent, as most are tailored to specific data characteristics. Consequently, the choice of validity index can significantly influence clustering outcomes. This study evaluates the performance of fifteen internal validity indices within the Enhanced Firefly Algorithm-K-Means (FA-K-Means) framework, an evolutionary approach that integrates Firefly metaheuristics with the classical K-Means algorithm. The performance of each index is assessed across a diverse collection of real-life and synthetic datasets with varying structures. The results reveal that the Calinski-Harabasz (CH) and Silhouette indices consistently outperform others, offering more reliable clustering performance. These findings provide practical guidance for selecting appropriate fitness functions in Evolutionary K-Means algorithms for automatic clustering tasks.","container-title":"Scientific Reports","DOI":"10.1038/s41598-025-08473-6","ISSN":"2045-2322","issue":"1","journalAbbreviation":"Sci Rep","language":"en","license":"2025 The Author(s)","note":"publisher: Nature Publishing Group","page":"21842","source":"www.nature.com","title":"Benchmarking validity indices for evolutionary K-means clustering performance","volume":"15","author":[{"family":"Ikotun","given":"Abiodun M."},{"family":"Habyarimana","given":"Faustin"},{"family":"Ezugwu","given":"Absalom E."}],"issued":{"date-parts":[["2025",7,1]]}}},{"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schema":"https://github.com/citation-style-language/schema/raw/master/csl-citation.json"} </w:instrText>
      </w:r>
      <w:r w:rsidR="00864C9A">
        <w:fldChar w:fldCharType="separate"/>
      </w:r>
      <w:r w:rsidR="009B523F" w:rsidRPr="009B523F">
        <w:t>(11,13,16,17)</w:t>
      </w:r>
      <w:r w:rsidR="00864C9A">
        <w:fldChar w:fldCharType="end"/>
      </w:r>
      <w:r w:rsidR="00864C9A">
        <w:t>. CVIs attempt to create mathematical models to estimate certain desired cluster attributes, such as cohesion</w:t>
      </w:r>
      <w:r w:rsidR="00061FEA">
        <w:t xml:space="preserve"> (also called homogeneity, compactness, tightness, connectedness) and</w:t>
      </w:r>
      <w:r w:rsidR="00864C9A">
        <w:t xml:space="preserve"> separation</w:t>
      </w:r>
      <w:r w:rsidR="00061FEA">
        <w:t xml:space="preserve"> (also referred to as heterogeneity)</w:t>
      </w:r>
      <w:r w:rsidR="00864C9A">
        <w:t xml:space="preserve"> </w:t>
      </w:r>
      <w:r w:rsidR="00864C9A">
        <w:fldChar w:fldCharType="begin"/>
      </w:r>
      <w:r w:rsidR="00B11A65">
        <w:instrText xml:space="preserve"> ADDIN ZOTERO_ITEM CSL_CITATION {"citationID":"Z0lX90mr","properties":{"formattedCitation":"(3,21,22)","plainCitation":"(3,21,22)","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36,"uris":["http://zotero.org/users/8619560/items/DF7IWYLH"],"itemData":{"id":1736,"type":"article-journal","abstract":"The Cluster Validity Index is an integral part of clustering algorithms. It evaluates inter-cluster separation and intra-cluster cohesion of candidate clusters to determine the quality of potential solutions. Several cluster validity indices have been suggested for both classical clustering algorithms and automatic metaheuristic-based clustering algorithms. Different cluster validity indices exhibit different characteristics based on the mathematical models they employ in determining the values for the various cluster attributes. Metaheuristic-based automatic clustering algorithms use cluster validity index as a fitness function in its optimization procedure to evaluate the candidate cluster solution's quality. A systematic review of the cluster validity indices used as fitness functions in metaheuristic-based automatic clustering algorithms is presented in this study. Identifying, reporting, and analysing various cluster validity indices is important in classifying the best CVIs for optimum performance of a metaheuristic-based automatic clustering algorithm. This review also includes an experimental study on the performance of some common cluster validity indices on some synthetic datasets with varied characteristics as well as real-life datasets using the SOSK-means automatic clustering algorithm. This review aims to assist researchers in identifying and selecting the most suitable cluster validity indices (CVIs) for their specific application areas.","container-title":"Heliyon","DOI":"10.1016/j.heliyon.2025.e41953","ISSN":"2405-8440","issue":"2","journalAbbreviation":"Heliyon","page":"e41953","source":"ScienceDirect","title":"Cluster validity indices for automatic clustering: A comprehensive review","title-short":"Cluster validity indices for automatic clustering","volume":"11","author":[{"family":"Ikotun","given":"Abiodun M."},{"family":"Habyarimana","given":"Faustin"},{"family":"Ezugwu","given":"Absalom E."}],"issued":{"date-parts":[["2025",1,30]]}}},{"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schema":"https://github.com/citation-style-language/schema/raw/master/csl-citation.json"} </w:instrText>
      </w:r>
      <w:r w:rsidR="00864C9A">
        <w:fldChar w:fldCharType="separate"/>
      </w:r>
      <w:r w:rsidR="005D279F" w:rsidRPr="005D279F">
        <w:t>(3,21,22)</w:t>
      </w:r>
      <w:r w:rsidR="00864C9A">
        <w:fldChar w:fldCharType="end"/>
      </w:r>
      <w:r w:rsidR="00864C9A">
        <w:t xml:space="preserve"> with the purpose of measuring how well a certain partitioning of the data reflects the structure of the data </w:t>
      </w:r>
      <w:r w:rsidR="00864C9A">
        <w:fldChar w:fldCharType="begin"/>
      </w:r>
      <w:r w:rsidR="00B11A65">
        <w:instrText xml:space="preserve"> ADDIN ZOTERO_ITEM CSL_CITATION {"citationID":"Yx33Yx5k","properties":{"formattedCitation":"(2,13,18\\uc0\\u8211{}20,22)","plainCitation":"(2,13,18–20,22)","noteIndex":0},"citationItems":[{"id":1743,"uris":["http://zotero.org/users/8619560/items/E98MYUML"],"itemData":{"id":1743,"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69,"uris":["http://zotero.org/users/8619560/items/8HPDLECS"],"itemData":{"id":1769,"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id":1768,"uris":["http://zotero.org/users/8619560/items/325A6ED5"],"itemData":{"id":1768,"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schema":"https://github.com/citation-style-language/schema/raw/master/csl-citation.json"} </w:instrText>
      </w:r>
      <w:r w:rsidR="00864C9A">
        <w:fldChar w:fldCharType="separate"/>
      </w:r>
      <w:r w:rsidR="005D279F" w:rsidRPr="005D279F">
        <w:t>(2,13,18–20,22)</w:t>
      </w:r>
      <w:r w:rsidR="00864C9A">
        <w:fldChar w:fldCharType="end"/>
      </w:r>
      <w:r w:rsidR="00864C9A">
        <w:t xml:space="preserve">. </w:t>
      </w:r>
      <w:r w:rsidR="000D030A">
        <w:t xml:space="preserve">Most CVIs were designed to address certain data characteristics, and as such they are data dependent </w:t>
      </w:r>
      <w:r w:rsidR="00864C9A" w:rsidRPr="00864C9A">
        <w:rPr>
          <w:color w:val="EE0000"/>
        </w:rPr>
        <w:fldChar w:fldCharType="begin"/>
      </w:r>
      <w:r w:rsidR="00B11A65">
        <w:rPr>
          <w:color w:val="EE0000"/>
        </w:rPr>
        <w:instrText xml:space="preserve"> ADDIN ZOTERO_ITEM CSL_CITATION {"citationID":"j6PiP1eT","properties":{"formattedCitation":"(22)","plainCitation":"(22)","noteIndex":0},"citationItems":[{"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schema":"https://github.com/citation-style-language/schema/raw/master/csl-citation.json"} </w:instrText>
      </w:r>
      <w:r w:rsidR="00864C9A" w:rsidRPr="00864C9A">
        <w:rPr>
          <w:color w:val="EE0000"/>
        </w:rPr>
        <w:fldChar w:fldCharType="separate"/>
      </w:r>
      <w:r w:rsidR="009B523F" w:rsidRPr="009B523F">
        <w:t>(22)</w:t>
      </w:r>
      <w:r w:rsidR="00864C9A" w:rsidRPr="00864C9A">
        <w:rPr>
          <w:color w:val="EE0000"/>
        </w:rPr>
        <w:fldChar w:fldCharType="end"/>
      </w:r>
      <w:r w:rsidR="00864C9A" w:rsidRPr="00864C9A">
        <w:rPr>
          <w:color w:val="EE0000"/>
        </w:rPr>
        <w:t xml:space="preserve">. </w:t>
      </w:r>
    </w:p>
    <w:p w14:paraId="7F0EEFB6" w14:textId="17EABE50" w:rsidR="00864C9A" w:rsidRPr="000D030A" w:rsidRDefault="00864C9A" w:rsidP="00864C9A">
      <w:r w:rsidRPr="00864C9A">
        <w:rPr>
          <w:color w:val="EE0000"/>
        </w:rPr>
        <w:t>As a result, selecting a specific internal validity index may critically affect the quality of the resultant clusters. Selecting and applying the most suitable CVs for a specific clustering algorithm, particularly when working with datasets of varying characteristics, can significantly enhance the quality of the clustering results produced by that algorithm.</w:t>
      </w:r>
    </w:p>
    <w:p w14:paraId="23B8BE61" w14:textId="435FB580" w:rsidR="00C742EE" w:rsidRDefault="00C742EE" w:rsidP="005E7D56"/>
    <w:p w14:paraId="295C1D55" w14:textId="155AEA7B" w:rsidR="005E04B0" w:rsidRDefault="006D7F5B" w:rsidP="00A47A76">
      <w:r>
        <w:t>One common use-case of CVIs is to estimate the number of clusters</w:t>
      </w:r>
      <w:r w:rsidR="00351EB2">
        <w:t xml:space="preserve"> </w:t>
      </w:r>
      <w:r w:rsidR="00351EB2">
        <w:fldChar w:fldCharType="begin"/>
      </w:r>
      <w:r w:rsidR="00B11A65">
        <w:instrText xml:space="preserve"> ADDIN ZOTERO_ITEM CSL_CITATION {"citationID":"PdaOClVP","properties":{"formattedCitation":"(3,22,23)","plainCitation":"(3,22,2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id":1779,"uris":["http://zotero.org/users/8619560/items/LP2UKHPL"],"itemData":{"id":1779,"type":"article-journal","abstract":"The problem of choosing the correct number of clusters is as old as cluster analysis itself. A number of authors have suggested various indexes to facilitate this crucial decision. One of the most extensive comparative studies of indexes was conducted by Milligan and Cooper (1985). The present piece of work pursues the same goal under different conditions. In contrast to Milligan and Cooper's work, the emphasis here is on high-dimensional empirical binary data. Binary artificial data sets are constructed to reflect features typically encountered in real-world data situations in the field of marketing research. The simulation includes 162 binary data sets that are clustered by two different algorithms and lead to recommendations on the number of clusters for each index under consideration. Index results are evaluated and their performance is compared and analyzed.","container-title":"Psychometrika","DOI":"10.1007/BF02294713","ISSN":"1860-0980","issue":"1","journalAbbreviation":"Psychometrika","language":"en","page":"137-159","source":"Springer Link","title":"An examination of indexes for determining the number of clusters in binary data sets","volume":"67","author":[{"family":"Dimitriadou","given":"Evgenia"},{"family":"Dolničar","given":"Sara"},{"family":"Weingessel","given":"Andreas"}],"issued":{"date-parts":[["2002",3,1]]}}}],"schema":"https://github.com/citation-style-language/schema/raw/master/csl-citation.json"} </w:instrText>
      </w:r>
      <w:r w:rsidR="00351EB2">
        <w:fldChar w:fldCharType="separate"/>
      </w:r>
      <w:r w:rsidR="009B523F" w:rsidRPr="009B523F">
        <w:t>(3,22,23)</w:t>
      </w:r>
      <w:r w:rsidR="00351EB2">
        <w:fldChar w:fldCharType="end"/>
      </w:r>
      <w:r>
        <w:t>.</w:t>
      </w:r>
      <w:r w:rsidR="00A47A76">
        <w:t xml:space="preserve"> Clustering algorithms can be reapplied with different parametrization (such as the </w:t>
      </w:r>
      <w:r w:rsidR="00A47A76" w:rsidRPr="00C569F9">
        <w:rPr>
          <w:i/>
          <w:iCs/>
        </w:rPr>
        <w:t>k</w:t>
      </w:r>
      <w:r w:rsidR="00A47A76">
        <w:t xml:space="preserve"> of K-Means </w:t>
      </w:r>
      <w:r w:rsidR="00A47A76">
        <w:fldChar w:fldCharType="begin"/>
      </w:r>
      <w:r w:rsidR="00B11A65">
        <w:instrText xml:space="preserve"> ADDIN ZOTERO_ITEM CSL_CITATION {"citationID":"QyXfu1oQ","properties":{"formattedCitation":"(24)","plainCitation":"(24)","noteIndex":0},"citationItems":[{"id":1634,"uris":["http://zotero.org/users/8619560/items/V2PYVW52"],"itemData":{"id":1634,"type":"chapter","container-title":"Proceedings of the Fifth Berkeley Symposium on Mathematical Statistics and Probability, Volume 1: Statistics","page":"281-298","publisher":"University of California Press","source":"projecteuclid.org","title":"Some methods for classification and analysis of multivariate observations","URL":"https://projecteuclid.org/ebooks/berkeley-symposium-on-mathematical-statistics-and-probability/Proceedings-of-the-Fifth-Berkeley-Symposium-on-Mathematical-Statistics-and/chapter/Some-methods-for-classification-and-analysis-of-multivariate-observations/bsmsp/1200512992","volume":"5.1","author":[{"family":"MacQueen","given":"J."}],"accessed":{"date-parts":[["2025",9,3]]},"issued":{"date-parts":[["1967",1,1]]}}}],"schema":"https://github.com/citation-style-language/schema/raw/master/csl-citation.json"} </w:instrText>
      </w:r>
      <w:r w:rsidR="00A47A76">
        <w:fldChar w:fldCharType="separate"/>
      </w:r>
      <w:r w:rsidR="009B523F" w:rsidRPr="009B523F">
        <w:t>(24)</w:t>
      </w:r>
      <w:r w:rsidR="00A47A76">
        <w:fldChar w:fldCharType="end"/>
      </w:r>
      <w:r w:rsidR="00A47A76">
        <w:t xml:space="preserve">) with the purpose of obtaining different numbers of clusters to evaluate which of these renders the highest score of a chosen CVI </w:t>
      </w:r>
      <w:r w:rsidR="00A47A76">
        <w:fldChar w:fldCharType="begin"/>
      </w:r>
      <w:r w:rsidR="00B11A65">
        <w:instrText xml:space="preserve"> ADDIN ZOTERO_ITEM CSL_CITATION {"citationID":"Y6f9xYT4","properties":{"formattedCitation":"(3,13)","plainCitation":"(3,1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schema":"https://github.com/citation-style-language/schema/raw/master/csl-citation.json"} </w:instrText>
      </w:r>
      <w:r w:rsidR="00A47A76">
        <w:fldChar w:fldCharType="separate"/>
      </w:r>
      <w:r w:rsidR="009B523F" w:rsidRPr="009B523F">
        <w:t>(3,13)</w:t>
      </w:r>
      <w:r w:rsidR="00A47A76">
        <w:fldChar w:fldCharType="end"/>
      </w:r>
      <w:r w:rsidR="00A47A76">
        <w:t>. In such a way, the ‘optimal’ number of clusters may be determined without prior knowledge of the correct number of clusters.</w:t>
      </w:r>
      <w:r w:rsidR="00A47A76" w:rsidRPr="00A47A76">
        <w:t xml:space="preserve"> </w:t>
      </w:r>
    </w:p>
    <w:p w14:paraId="3D40490B" w14:textId="74E6EF5A" w:rsidR="00A47A76" w:rsidRDefault="00A47A76" w:rsidP="00A47A76">
      <w:r>
        <w:t xml:space="preserve">Several studies measure the capability of CVIs to estimate the number of clusters </w:t>
      </w:r>
      <w:r>
        <w:fldChar w:fldCharType="begin"/>
      </w:r>
      <w:r w:rsidR="00B11A65">
        <w:instrText xml:space="preserve"> ADDIN ZOTERO_ITEM CSL_CITATION {"citationID":"mnI0kp5K","properties":{"formattedCitation":"(3,13)","plainCitation":"(3,1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schema":"https://github.com/citation-style-language/schema/raw/master/csl-citation.json"} </w:instrText>
      </w:r>
      <w:r>
        <w:fldChar w:fldCharType="separate"/>
      </w:r>
      <w:r w:rsidR="009B523F" w:rsidRPr="009B523F">
        <w:t>(3,13)</w:t>
      </w:r>
      <w:r>
        <w:fldChar w:fldCharType="end"/>
      </w:r>
      <w:r>
        <w:t>.</w:t>
      </w:r>
      <w:r w:rsidR="000D030A">
        <w:t xml:space="preserve"> </w:t>
      </w:r>
      <w:r w:rsidR="004F5AC5">
        <w:t xml:space="preserve">However, it was demonstrated that only a small subset of CVIs show invariance to the number of clusters </w:t>
      </w:r>
      <w:r w:rsidR="004F5AC5">
        <w:fldChar w:fldCharType="begin"/>
      </w:r>
      <w:r w:rsidR="00B11A65">
        <w:instrText xml:space="preserve"> ADDIN ZOTERO_ITEM CSL_CITATION {"citationID":"VsO9pXs3","properties":{"formattedCitation":"(3)","plainCitation":"(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schema":"https://github.com/citation-style-language/schema/raw/master/csl-citation.json"} </w:instrText>
      </w:r>
      <w:r w:rsidR="004F5AC5">
        <w:fldChar w:fldCharType="separate"/>
      </w:r>
      <w:r w:rsidR="004F5AC5" w:rsidRPr="004F5AC5">
        <w:t>(3)</w:t>
      </w:r>
      <w:r w:rsidR="004F5AC5">
        <w:fldChar w:fldCharType="end"/>
      </w:r>
      <w:r w:rsidR="004F5AC5">
        <w:t xml:space="preserve">. </w:t>
      </w:r>
      <w:r w:rsidR="00756919" w:rsidRPr="00B11A7C">
        <w:rPr>
          <w:color w:val="EE0000"/>
        </w:rPr>
        <w:t>&lt;AND?&gt;</w:t>
      </w:r>
    </w:p>
    <w:p w14:paraId="2430FE5C" w14:textId="78BB41AD" w:rsidR="00DB1AFB" w:rsidRDefault="00DB1AFB" w:rsidP="00A47A76">
      <w:r>
        <w:t>Another common use-case is the evaluation of performance</w:t>
      </w:r>
      <w:r w:rsidR="005D279F">
        <w:t xml:space="preserve"> </w:t>
      </w:r>
      <w:r w:rsidR="005D279F">
        <w:fldChar w:fldCharType="begin"/>
      </w:r>
      <w:r w:rsidR="00B11A65">
        <w:instrText xml:space="preserve"> ADDIN ZOTERO_ITEM CSL_CITATION {"citationID":"k01z9B6J","properties":{"formattedCitation":"(22)","plainCitation":"(22)","noteIndex":0},"citationItems":[{"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schema":"https://github.com/citation-style-language/schema/raw/master/csl-citation.json"} </w:instrText>
      </w:r>
      <w:r w:rsidR="005D279F">
        <w:fldChar w:fldCharType="separate"/>
      </w:r>
      <w:r w:rsidR="005D279F" w:rsidRPr="005D279F">
        <w:t>(22)</w:t>
      </w:r>
      <w:r w:rsidR="005D279F">
        <w:fldChar w:fldCharType="end"/>
      </w:r>
      <w:r>
        <w:t xml:space="preserve"> for newly-developed clustering algorithms in comparison to other clustering algorithms </w:t>
      </w:r>
      <w:r>
        <w:fldChar w:fldCharType="begin"/>
      </w:r>
      <w:r w:rsidR="00B11A65">
        <w:instrText xml:space="preserve"> ADDIN ZOTERO_ITEM CSL_CITATION {"citationID":"zrOCjdRy","properties":{"formattedCitation":"(13)","plainCitation":"(13)","noteIndex":0},"citationItems":[{"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schema":"https://github.com/citation-style-language/schema/raw/master/csl-citation.json"} </w:instrText>
      </w:r>
      <w:r>
        <w:fldChar w:fldCharType="separate"/>
      </w:r>
      <w:r w:rsidR="009B523F" w:rsidRPr="009B523F">
        <w:t>(13)</w:t>
      </w:r>
      <w:r>
        <w:fldChar w:fldCharType="end"/>
      </w:r>
      <w:r>
        <w:t xml:space="preserve"> based on one or more CVIs. </w:t>
      </w:r>
      <w:r w:rsidR="000D030A" w:rsidRPr="000D030A">
        <w:rPr>
          <w:color w:val="EE0000"/>
        </w:rPr>
        <w:t>&lt;TBD&gt;</w:t>
      </w:r>
    </w:p>
    <w:p w14:paraId="6B113A87" w14:textId="459FC479" w:rsidR="00B12622" w:rsidRDefault="00B12622" w:rsidP="00B12622"/>
    <w:p w14:paraId="0AF5330E" w14:textId="26EF00B5" w:rsidR="00FC2665" w:rsidRPr="00B12622" w:rsidRDefault="00E3773D" w:rsidP="00B12622">
      <w:r>
        <w:t xml:space="preserve">CVIs can be categorized as external or internal </w:t>
      </w:r>
      <w:r>
        <w:fldChar w:fldCharType="begin"/>
      </w:r>
      <w:r w:rsidR="00B11A65">
        <w:instrText xml:space="preserve"> ADDIN ZOTERO_ITEM CSL_CITATION {"citationID":"bRv8iJcP","properties":{"formattedCitation":"(5,20)","plainCitation":"(5,20)","noteIndex":0},"citationItems":[{"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id":1800,"uris":["http://zotero.org/users/8619560/items/LNEYSBMP"],"itemData":{"id":1800,"type":"chapter","abstract":"This chapter discusses clustering validity stage of a clustering procedure. The chapter presents methods suitable for quantitative evaluation of the results of a clustering algorithm, known under the general term cluster validity. Cluster validity can be approached in three possible directions. First is to evaluate C (where C is the clustering structure resulting from the application of a clustering algorithm on data set X) in terms of an independently drawn structure, which is imposed on X a priori and reflects intuition about the clustering structure of X. The criteria used for the evaluation of this kind are called external criteria. External criteria may be used to measure the degree to which the available data confirm a prespecified structure, without applying any clustering algorithm to X. The criteria used for this kind of evaluation are called internal criteria. Last approach is to evaluate C by comparing it with other clustering structures, resulting from the application of the same clustering algorithm, but with different parameter values, or of other clustering algorithms to X. Criteria of this kind are called relative criteria. This chapter also focuses on the definitions of internal, external, and relative criteria and the random hypotheses used in each case. Indices, adopted in the framework of external and internal criteria, are presented, and examples are provided showing the use of these indices.","container-title":"Pattern Recognition (Fourth Edition)","event-place":"Boston","ISBN":"978-1-59749-272-0","note":"DOI: 10.1016/B978-1-59749-272-0.50018-9","page":"863-913","publisher":"Academic Press","publisher-place":"Boston","source":"ScienceDirect","title":"Chapter 16 - Cluster Validity","URL":"https://www.sciencedirect.com/science/article/pii/B9781597492720500189","author":[{"family":"Theodoridis","given":"Sergios"},{"family":"Koutroumbas","given":"Konstantinos"}],"editor":[{"family":"Theodoridis","given":"Sergios"},{"family":"Koutroumbas","given":"Konstantinos"}],"accessed":{"date-parts":[["2025",11,13]]},"issued":{"date-parts":[["2009",1,1]]}}}],"schema":"https://github.com/citation-style-language/schema/raw/master/csl-citation.json"} </w:instrText>
      </w:r>
      <w:r>
        <w:fldChar w:fldCharType="separate"/>
      </w:r>
      <w:r w:rsidR="009B523F" w:rsidRPr="009B523F">
        <w:t>(5,20)</w:t>
      </w:r>
      <w:r>
        <w:fldChar w:fldCharType="end"/>
      </w:r>
      <w:r>
        <w:t xml:space="preserve">. External indices measure how accurately the clustering labels match the ground truth (a predefined set of labels). In contrast, internal indices measure cluster attributes such as compactness, separation, structure and shape based on the clustering labels without requiring a ground truth </w:t>
      </w:r>
      <w:r w:rsidRPr="001D2C69">
        <w:rPr>
          <w:color w:val="EE0000"/>
        </w:rPr>
        <w:fldChar w:fldCharType="begin"/>
      </w:r>
      <w:r w:rsidR="00B11A65">
        <w:rPr>
          <w:color w:val="EE0000"/>
        </w:rPr>
        <w:instrText xml:space="preserve"> ADDIN ZOTERO_ITEM CSL_CITATION {"citationID":"5n8NOacC","properties":{"formattedCitation":"(3,25)","plainCitation":"(3,25)","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698,"uris":["http://zotero.org/users/8619560/items/ES367MI7"],"itemData":{"id":1698,"type":"article-journal","abstract":"Clustering algorithms are essential in data analysis, but evaluating their performance is challenging when the true labels are not available, especially for non-convex clusters. Traditional performance evaluation metrics struggle to identify clustering quality, often assigning higher scores for linearly separated clusters than the true clusters. We propose an original approach to distance computation that accounts for the data structure, thus improving the clustering quality evaluation for non-convex clusters without affecting other shapes of clusters. We also showcase the applicability of this method through a modified version of K-Means using the proposed method that is capable of correctly separating non-convex clusters. The validation included the analysis of performance and time complexity of 3 traditional clustering quality evaluation metrics and the K-Means clustering algorithm against their augmented versions with the proposed approach. This analysis conducted on 7 benchmark synthetic datasets and 6 real datasets with various numbers of examples and features of diverse characteristics and joint complexities: simple convex clusters, overlapped and imbalanced clusters, and non-convex clusters. Through these analyses, we show the ineffectiveness of traditional methods and that the proposed approach overcomes the weaknesses of traditional methods.","container-title":"Knowledge and Information Systems","DOI":"10.1007/s10115-024-02275-4","ISSN":"0219-3116","issue":"2","journalAbbreviation":"Knowl Inf Syst","language":"en","page":"1415-1453","source":"Springer Link","title":"A path-based distance computation for non-convexity with applications in clustering","volume":"67","author":[{"family":"Ardelean","given":"Eugen-Richard"},{"family":"Portase","given":"Raluca Laura"},{"family":"Potolea","given":"Rodica"},{"family":"Dînșoreanu","given":"Mihaela"}],"issued":{"date-parts":[["2025",2,1]]}}}],"schema":"https://github.com/citation-style-language/schema/raw/master/csl-citation.json"} </w:instrText>
      </w:r>
      <w:r w:rsidRPr="001D2C69">
        <w:rPr>
          <w:color w:val="EE0000"/>
        </w:rPr>
        <w:fldChar w:fldCharType="separate"/>
      </w:r>
      <w:r w:rsidR="009B523F" w:rsidRPr="009B523F">
        <w:t>(3,25)</w:t>
      </w:r>
      <w:r w:rsidRPr="001D2C69">
        <w:rPr>
          <w:color w:val="EE0000"/>
        </w:rPr>
        <w:fldChar w:fldCharType="end"/>
      </w:r>
      <w:r>
        <w:t xml:space="preserve">. </w:t>
      </w:r>
      <w:r w:rsidR="00317978">
        <w:t xml:space="preserve">Internal </w:t>
      </w:r>
      <w:r w:rsidR="00884987">
        <w:t>indices</w:t>
      </w:r>
      <w:r w:rsidR="00317978">
        <w:t xml:space="preserve"> measure cluster attributes based on the concepts</w:t>
      </w:r>
      <w:r w:rsidR="004F1974">
        <w:t xml:space="preserve"> </w:t>
      </w:r>
      <w:r w:rsidR="004F1974">
        <w:fldChar w:fldCharType="begin"/>
      </w:r>
      <w:r w:rsidR="00B11A65">
        <w:instrText xml:space="preserve"> ADDIN ZOTERO_ITEM CSL_CITATION {"citationID":"sXdQvcYE","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004F1974">
        <w:fldChar w:fldCharType="separate"/>
      </w:r>
      <w:r w:rsidR="009B523F" w:rsidRPr="009B523F">
        <w:t>(17)</w:t>
      </w:r>
      <w:r w:rsidR="004F1974">
        <w:fldChar w:fldCharType="end"/>
      </w:r>
      <w:r w:rsidR="00317978">
        <w:t xml:space="preserve"> of intra-cluster</w:t>
      </w:r>
      <w:r w:rsidR="005E7FDD">
        <w:t xml:space="preserve"> (compactness)</w:t>
      </w:r>
      <w:r w:rsidR="00317978">
        <w:t xml:space="preserve"> and inter-cluster</w:t>
      </w:r>
      <w:r w:rsidR="005E7FDD">
        <w:t xml:space="preserve"> (separability)</w:t>
      </w:r>
      <w:r w:rsidR="00317978">
        <w:t xml:space="preserve"> distances, thus inadvertently evaluating the morphology of the clusters (especially when using the Euclidian distance) resulting in a bias towards the traditional dense well-separated clusters. </w:t>
      </w:r>
      <w:r w:rsidR="00426E62">
        <w:t>Thus, there may be cases in which the correct clustering may receive lower performance values than a wrong clustering which results in better values for the cluster attributes estimated by the CVI.</w:t>
      </w:r>
    </w:p>
    <w:p w14:paraId="2B0CE4D1" w14:textId="6A801856" w:rsidR="00CE1061" w:rsidRDefault="000B2AFC" w:rsidP="00B12622">
      <w:pPr>
        <w:spacing w:after="0"/>
      </w:pPr>
      <w:r>
        <w:t xml:space="preserve">All CVIs have inherent limitations </w:t>
      </w:r>
      <w:r>
        <w:fldChar w:fldCharType="begin"/>
      </w:r>
      <w:r w:rsidR="00B11A65">
        <w:instrText xml:space="preserve"> ADDIN ZOTERO_ITEM CSL_CITATION {"citationID":"0GZRXl8m","properties":{"formattedCitation":"(17,26)","plainCitation":"(17,26)","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id":1776,"uris":["http://zotero.org/users/8619560/items/U9SFJILA"],"itemData":{"id":1776,"type":"article-journal","abstract":"A cluster operator takes a set of data points and partitions the points into clusters (subsets). As with any scientific model, the scientific content of a cluster operator lies in its ability to predict results. This ability is measured by its error rate relative to cluster formation. To estimate the error of a cluster operator, a sample of point sets is generated, the algorithm is applied to each point set and the clusters evaluated relative to the known partition according to the distributions, and then the errors are averaged over the point sets composing the sample. Many validity measures have been proposed for evaluating clustering results based on a single realization of the random-point-set process. In this paper we consider a number of proposed validity measures and we examine how well they correlate with error rates across a number of clustering algorithms and random-point-set models. Validity measures fall broadly into three classes: internal validation is based on calculating properties of the resulting clusters; relative validation is based on comparisons of partitions generated by the same algorithm with different parameters or different subsets of the data; and external validation compares the partition generated by the clustering algorithm and a given partition of the data. To quantify the degree of similarity between the validation indices and the clustering errors, we use Kendall's rank correlation between their values. Our results indicate that, overall, the performance of validity indices is highly variable. For complex models or when a clustering algorithm yields complex clusters, both the internal and relative indices fail to predict the error of the algorithm. Some external indices appear to perform well, whereas others do not. We conclude that one should not put much faith in a validity score unless there is evidence, either in terms of sufficient data for model estimation or prior model knowledge, that a validity measure is well-correlated to the error rate of the clustering algorithm.","container-title":"Pattern Recognition","DOI":"10.1016/j.patcog.2006.06.026","ISSN":"0031-3203","issue":"3","journalAbbreviation":"Pattern Recognition","page":"807-824","source":"ScienceDirect","title":"Model-based evaluation of clustering validation measures","volume":"40","author":[{"family":"Brun","given":"Marcel"},{"family":"Sima","given":"Chao"},{"family":"Hua","given":"Jianping"},{"family":"Lowey","given":"James"},{"family":"Carroll","given":"Brent"},{"family":"Suh","given":"Edward"},{"family":"Dougherty","given":"Edward R."}],"issued":{"date-parts":[["2007",3,1]]}}}],"schema":"https://github.com/citation-style-language/schema/raw/master/csl-citation.json"} </w:instrText>
      </w:r>
      <w:r>
        <w:fldChar w:fldCharType="separate"/>
      </w:r>
      <w:r w:rsidR="009B523F" w:rsidRPr="009B523F">
        <w:t>(17,26)</w:t>
      </w:r>
      <w:r>
        <w:fldChar w:fldCharType="end"/>
      </w:r>
      <w:r>
        <w:t xml:space="preserve"> and should be used in conjunction with other indices, noting that domain knowledge, dataset characteristics, the type of clustering algorithm applied and distance metrics can all influence the values obtained. </w:t>
      </w:r>
      <w:r w:rsidR="007B3DF7">
        <w:t xml:space="preserve">It has been shown that generally CVIs tend to fail their purpose in scenarios including non-globular clusters </w:t>
      </w:r>
      <w:r w:rsidR="007B3DF7">
        <w:fldChar w:fldCharType="begin"/>
      </w:r>
      <w:r w:rsidR="00B11A65">
        <w:instrText xml:space="preserve"> ADDIN ZOTERO_ITEM CSL_CITATION {"citationID":"fizXgWnN","properties":{"formattedCitation":"(17,18,20)","plainCitation":"(17,18,20)","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id":1769,"uris":["http://zotero.org/users/8619560/items/8HPDLECS"],"itemData":{"id":1769,"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schema":"https://github.com/citation-style-language/schema/raw/master/csl-citation.json"} </w:instrText>
      </w:r>
      <w:r w:rsidR="007B3DF7">
        <w:fldChar w:fldCharType="separate"/>
      </w:r>
      <w:r w:rsidR="009B523F" w:rsidRPr="009B523F">
        <w:t>(17,18,20)</w:t>
      </w:r>
      <w:r w:rsidR="007B3DF7">
        <w:fldChar w:fldCharType="end"/>
      </w:r>
      <w:r w:rsidR="007B3DF7">
        <w:t xml:space="preserve">. </w:t>
      </w:r>
      <w:r w:rsidR="003830C7">
        <w:t xml:space="preserve">There is no golden standard regarding CVIs which outperforms all others in all scenarios </w:t>
      </w:r>
      <w:r w:rsidR="003830C7">
        <w:fldChar w:fldCharType="begin"/>
      </w:r>
      <w:r w:rsidR="00B11A65">
        <w:instrText xml:space="preserve"> ADDIN ZOTERO_ITEM CSL_CITATION {"citationID":"w2wGOdfV","properties":{"formattedCitation":"(23,26\\uc0\\u8211{}28)","plainCitation":"(23,26–28)","noteIndex":0},"citationItems":[{"id":1776,"uris":["http://zotero.org/users/8619560/items/U9SFJILA"],"itemData":{"id":1776,"type":"article-journal","abstract":"A cluster operator takes a set of data points and partitions the points into clusters (subsets). As with any scientific model, the scientific content of a cluster operator lies in its ability to predict results. This ability is measured by its error rate relative to cluster formation. To estimate the error of a cluster operator, a sample of point sets is generated, the algorithm is applied to each point set and the clusters evaluated relative to the known partition according to the distributions, and then the errors are averaged over the point sets composing the sample. Many validity measures have been proposed for evaluating clustering results based on a single realization of the random-point-set process. In this paper we consider a number of proposed validity measures and we examine how well they correlate with error rates across a number of clustering algorithms and random-point-set models. Validity measures fall broadly into three classes: internal validation is based on calculating properties of the resulting clusters; relative validation is based on comparisons of partitions generated by the same algorithm with different parameters or different subsets of the data; and external validation compares the partition generated by the clustering algorithm and a given partition of the data. To quantify the degree of similarity between the validation indices and the clustering errors, we use Kendall's rank correlation between their values. Our results indicate that, overall, the performance of validity indices is highly variable. For complex models or when a clustering algorithm yields complex clusters, both the internal and relative indices fail to predict the error of the algorithm. Some external indices appear to perform well, whereas others do not. We conclude that one should not put much faith in a validity score unless there is evidence, either in terms of sufficient data for model estimation or prior model knowledge, that a validity measure is well-correlated to the error rate of the clustering algorithm.","container-title":"Pattern Recognition","DOI":"10.1016/j.patcog.2006.06.026","ISSN":"0031-3203","issue":"3","journalAbbreviation":"Pattern Recognition","page":"807-824","source":"ScienceDirect","title":"Model-based evaluation of clustering validation measures","volume":"40","author":[{"family":"Brun","given":"Marcel"},{"family":"Sima","given":"Chao"},{"family":"Hua","given":"Jianping"},{"family":"Lowey","given":"James"},{"family":"Carroll","given":"Brent"},{"family":"Suh","given":"Edward"},{"family":"Dougherty","given":"Edward R."}],"issued":{"date-parts":[["2007",3,1]]}}},{"id":1704,"uris":["http://zotero.org/users/8619560/items/SGH3BMER"],"itemData":{"id":1704,"type":"article-journal","abstract":"Cluster validation is a technique for finding a set of clusters that best fits natural partitions (of given datasets) without the benefit of any a priori class information. A cluster validity index is used to validate the outcome. This paper presents an analysis of design principles implicitly used in defining cluster validity indices and reviews a variety of existing cluster validity indices in the light of these principles. This includes an analysis of their design and performance. Armed with a knowledge of the limitations of existing indices, we proceed to remedy the situation by proposing six new indices. The new indices are evaluated through a series of experiments.","container-title":"Pattern Recognition Letters","DOI":"10.1016/j.patrec.2005.04.007","ISSN":"0167-8655","issue":"15","journalAbbreviation":"Pattern Recognition Letters","page":"2353-2363","source":"ScienceDirect","title":"New indices for cluster validity assessment","volume":"26","author":[{"family":"Kim","given":"Minho"},{"family":"Ramakrishna","given":"R. S."}],"issued":{"date-parts":[["2005",11,1]]}}},{"id":1777,"uris":["http://zotero.org/users/8619560/items/ZPFEX8T6"],"itemData":{"id":1777,"type":"article-journal","abstract":"The number of clusters (i.e., the number of classes) for unsupervised classification has been recognized as an important part of remote sensing image clustering analysis. The number of classes is usually determined by cluster validity indices (CVIs). Although many CVIs have been proposed, few studies have compared and evaluated their effectiveness on remote sensing datasets. In this paper, the performance of 16 representative and commonly-used CVIs was comprehensively tested by applying the fuzzy c-means (FCM) algorithm to cluster nine types of remote sensing datasets, including multispectral (QuickBird, Landsat TM, Landsat ETM+, FLC1, and GaoFen-1) and hyperspectral datasets (Hyperion, HYDICE, ROSIS, and AVIRIS). The preliminary experimental results showed that most CVIs, including the commonly used DBI (Davies-Bouldin index) and XBI (Xie-Beni index), were not suitable for remote sensing images (especially for hyperspectral images) due to significant between-cluster overlaps; the only effective index for both multispectral and hyperspectral data sets was the WSJ index (WSJI). Such important conclusions can serve as a guideline for future remote sensing image clustering applications.","container-title":"Remote Sensing","DOI":"10.3390/rs8040295","ISSN":"2072-4292","issue":"4","language":"en","license":"http://creativecommons.org/licenses/by/3.0/","note":"publisher: Multidisciplinary Digital Publishing Institute","page":"295","source":"www.mdpi.com","title":"Performance Evaluation of Cluster Validity Indices (CVIs) on Multi/Hyperspectral Remote Sensing Datasets","volume":"8","author":[{"family":"Li","given":"Huapeng"},{"family":"Zhang","given":"Shuqing"},{"family":"Ding","given":"Xiaohui"},{"family":"Zhang","given":"Ce"},{"family":"Dale","given":"Patricia"}],"issued":{"date-parts":[["2016",4]]}}},{"id":1779,"uris":["http://zotero.org/users/8619560/items/LP2UKHPL"],"itemData":{"id":1779,"type":"article-journal","abstract":"The problem of choosing the correct number of clusters is as old as cluster analysis itself. A number of authors have suggested various indexes to facilitate this crucial decision. One of the most extensive comparative studies of indexes was conducted by Milligan and Cooper (1985). The present piece of work pursues the same goal under different conditions. In contrast to Milligan and Cooper's work, the emphasis here is on high-dimensional empirical binary data. Binary artificial data sets are constructed to reflect features typically encountered in real-world data situations in the field of marketing research. The simulation includes 162 binary data sets that are clustered by two different algorithms and lead to recommendations on the number of clusters for each index under consideration. Index results are evaluated and their performance is compared and analyzed.","container-title":"Psychometrika","DOI":"10.1007/BF02294713","ISSN":"1860-0980","issue":"1","journalAbbreviation":"Psychometrika","language":"en","page":"137-159","source":"Springer Link","title":"An examination of indexes for determining the number of clusters in binary data sets","volume":"67","author":[{"family":"Dimitriadou","given":"Evgenia"},{"family":"Dolničar","given":"Sara"},{"family":"Weingessel","given":"Andreas"}],"issued":{"date-parts":[["2002",3,1]]}}}],"schema":"https://github.com/citation-style-language/schema/raw/master/csl-citation.json"} </w:instrText>
      </w:r>
      <w:r w:rsidR="003830C7">
        <w:fldChar w:fldCharType="separate"/>
      </w:r>
      <w:r w:rsidR="009B523F" w:rsidRPr="009B523F">
        <w:t>(23,26–28)</w:t>
      </w:r>
      <w:r w:rsidR="003830C7">
        <w:fldChar w:fldCharType="end"/>
      </w:r>
      <w:r w:rsidR="003830C7">
        <w:t>.</w:t>
      </w:r>
      <w:r w:rsidR="007B3DF7">
        <w:t xml:space="preserve"> </w:t>
      </w:r>
      <w:r w:rsidR="003830C7">
        <w:t xml:space="preserve">In this work, </w:t>
      </w:r>
      <w:r w:rsidR="003830C7">
        <w:lastRenderedPageBreak/>
        <w:t>we attempt to convince the reader that most CVIs do not</w:t>
      </w:r>
      <w:r w:rsidR="007B3DF7">
        <w:t xml:space="preserve"> even</w:t>
      </w:r>
      <w:r w:rsidR="003830C7">
        <w:t xml:space="preserve"> assign the highest evaluation score to the best clustering (i.e., the ground truth / the true labels / the reference)</w:t>
      </w:r>
      <w:r w:rsidR="007B3DF7">
        <w:t>.</w:t>
      </w:r>
    </w:p>
    <w:p w14:paraId="5A2D8629" w14:textId="77777777" w:rsidR="00CE1061" w:rsidRDefault="00CE1061" w:rsidP="00B12622">
      <w:pPr>
        <w:spacing w:after="0"/>
      </w:pPr>
    </w:p>
    <w:p w14:paraId="1D412250" w14:textId="77777777" w:rsidR="00FC2665" w:rsidRPr="00F44FF4" w:rsidRDefault="00FC2665" w:rsidP="00FC2665"/>
    <w:p w14:paraId="3647A4FA" w14:textId="342677A2" w:rsidR="007F59C1" w:rsidRDefault="007F59C1" w:rsidP="00FC2665">
      <w:r>
        <w:t xml:space="preserve">In this work, the performance of </w:t>
      </w:r>
      <w:r w:rsidRPr="007F59C1">
        <w:rPr>
          <w:color w:val="EE0000"/>
        </w:rPr>
        <w:t>X</w:t>
      </w:r>
      <w:r w:rsidR="001F0DF4">
        <w:rPr>
          <w:color w:val="EE0000"/>
        </w:rPr>
        <w:t xml:space="preserve"> 27?</w:t>
      </w:r>
      <w:r>
        <w:t xml:space="preserve"> CVIs was evaluated and compared using both handcrafted labels and labels obtained from commonly used clustering algorithms on </w:t>
      </w:r>
      <w:r w:rsidRPr="007F59C1">
        <w:rPr>
          <w:color w:val="EE0000"/>
        </w:rPr>
        <w:t>X</w:t>
      </w:r>
      <w:r>
        <w:rPr>
          <w:color w:val="EE0000"/>
        </w:rPr>
        <w:t xml:space="preserve"> </w:t>
      </w:r>
      <w:r>
        <w:t xml:space="preserve">datasets with a diverse range of characteristics with the purpose of identifying the </w:t>
      </w:r>
      <w:r w:rsidR="00C949F8">
        <w:t>most appropriate CVI based on the data characteristics and discovering when and why these indices fail. The contributions of this work that distinguish it from prior studies are:</w:t>
      </w:r>
    </w:p>
    <w:p w14:paraId="59CCFB09" w14:textId="2DA35079" w:rsidR="00C949F8" w:rsidRDefault="00C949F8" w:rsidP="00C949F8">
      <w:pPr>
        <w:pStyle w:val="ListParagraph"/>
        <w:numPr>
          <w:ilvl w:val="0"/>
          <w:numId w:val="14"/>
        </w:numPr>
      </w:pPr>
      <w:r>
        <w:t xml:space="preserve">Comprehensive comparative analysis: a systematic evaluation of </w:t>
      </w:r>
      <w:r w:rsidRPr="00C949F8">
        <w:rPr>
          <w:color w:val="EE0000"/>
        </w:rPr>
        <w:t>X</w:t>
      </w:r>
      <w:r>
        <w:t xml:space="preserve"> </w:t>
      </w:r>
      <w:r w:rsidR="001F0DF4">
        <w:rPr>
          <w:color w:val="EE0000"/>
        </w:rPr>
        <w:t>27?</w:t>
      </w:r>
      <w:r w:rsidR="001F0DF4">
        <w:t xml:space="preserve"> </w:t>
      </w:r>
      <w:r>
        <w:t>CVIs including both traditional and recently developed</w:t>
      </w:r>
      <w:r w:rsidR="00A66B51">
        <w:t xml:space="preserve"> and both internal and external</w:t>
      </w:r>
      <w:r>
        <w:t>.</w:t>
      </w:r>
    </w:p>
    <w:p w14:paraId="5520B724" w14:textId="5CC66BFC" w:rsidR="00C949F8" w:rsidRDefault="00C949F8" w:rsidP="00C949F8">
      <w:pPr>
        <w:pStyle w:val="ListParagraph"/>
        <w:numPr>
          <w:ilvl w:val="0"/>
          <w:numId w:val="14"/>
        </w:numPr>
      </w:pPr>
      <w:r>
        <w:t xml:space="preserve">Diverse array of scenarios and datasets: the comparative analysis employs both synthetic and real datasets with diverse characteristics, such as cluster overlap, cluster imbalance, noise and high dimensionality. </w:t>
      </w:r>
    </w:p>
    <w:p w14:paraId="295F1618" w14:textId="14E69E2C" w:rsidR="00C949F8" w:rsidRDefault="00C949F8" w:rsidP="00C949F8">
      <w:pPr>
        <w:pStyle w:val="ListParagraph"/>
        <w:numPr>
          <w:ilvl w:val="0"/>
          <w:numId w:val="14"/>
        </w:numPr>
      </w:pPr>
      <w:r>
        <w:t xml:space="preserve">Unique evaluation scenarios: </w:t>
      </w:r>
    </w:p>
    <w:p w14:paraId="2B568633" w14:textId="30E450D5" w:rsidR="00A66B51" w:rsidRDefault="00A66B51" w:rsidP="00A66B51">
      <w:pPr>
        <w:pStyle w:val="ListParagraph"/>
        <w:numPr>
          <w:ilvl w:val="1"/>
          <w:numId w:val="14"/>
        </w:numPr>
      </w:pPr>
      <w:r>
        <w:t>Handcrafted labels showcasing simple scenarios of failure</w:t>
      </w:r>
    </w:p>
    <w:p w14:paraId="3E40812D" w14:textId="26F0816A" w:rsidR="00A66B51" w:rsidRDefault="00A66B51" w:rsidP="00A66B51">
      <w:pPr>
        <w:pStyle w:val="ListParagraph"/>
        <w:numPr>
          <w:ilvl w:val="1"/>
          <w:numId w:val="14"/>
        </w:numPr>
      </w:pPr>
      <w:r>
        <w:t>Analysis of breaking points</w:t>
      </w:r>
    </w:p>
    <w:p w14:paraId="17A4B29B" w14:textId="63715617" w:rsidR="00A66B51" w:rsidRDefault="00A66B51" w:rsidP="00A66B51">
      <w:pPr>
        <w:pStyle w:val="ListParagraph"/>
        <w:numPr>
          <w:ilvl w:val="1"/>
          <w:numId w:val="14"/>
        </w:numPr>
      </w:pPr>
      <w:r>
        <w:t>Analysis of performance for validity and for estimating the number of clusters</w:t>
      </w:r>
    </w:p>
    <w:p w14:paraId="29BE0E25" w14:textId="27A4972C" w:rsidR="00476577" w:rsidRPr="00740683" w:rsidRDefault="001C50A3" w:rsidP="00740683">
      <w:pPr>
        <w:pStyle w:val="ListParagraph"/>
        <w:numPr>
          <w:ilvl w:val="1"/>
          <w:numId w:val="14"/>
        </w:numPr>
        <w:rPr>
          <w:color w:val="EE0000"/>
        </w:rPr>
      </w:pPr>
      <w:r w:rsidRPr="00740683">
        <w:rPr>
          <w:color w:val="EE0000"/>
        </w:rPr>
        <w:t>Computational efficiency?</w:t>
      </w:r>
      <w:r w:rsidR="00740683" w:rsidRPr="00740683">
        <w:rPr>
          <w:color w:val="EE0000"/>
        </w:rPr>
        <w:t xml:space="preserve"> Stability across runs?</w:t>
      </w:r>
      <w:r w:rsidR="001F0DF4">
        <w:rPr>
          <w:color w:val="EE0000"/>
        </w:rPr>
        <w:t xml:space="preserve"> Internal &amp; external?</w:t>
      </w:r>
    </w:p>
    <w:p w14:paraId="04102BCA" w14:textId="6EB3F635" w:rsidR="00FF30DF" w:rsidRDefault="00FF30DF" w:rsidP="00FF30DF">
      <w:pPr>
        <w:pStyle w:val="Heading1"/>
      </w:pPr>
      <w:r>
        <w:t>Materials and Methods</w:t>
      </w:r>
    </w:p>
    <w:p w14:paraId="7793B447" w14:textId="6BF9C5EF" w:rsidR="004C4EEF" w:rsidRPr="0068692A" w:rsidRDefault="001D2C69" w:rsidP="0068692A">
      <w:pPr>
        <w:pStyle w:val="Heading2"/>
      </w:pPr>
      <w:r>
        <w:t xml:space="preserve">Cluster validity </w:t>
      </w:r>
      <w:r w:rsidR="00FD70A6">
        <w:t>indices/</w:t>
      </w:r>
      <w:r>
        <w:t>metrics</w:t>
      </w:r>
    </w:p>
    <w:p w14:paraId="37C78CF2" w14:textId="4A05C6A4" w:rsidR="00B70830" w:rsidRPr="00EC3E53" w:rsidRDefault="00B70830" w:rsidP="00B70830">
      <w:r>
        <w:t xml:space="preserve">We specify the terms / notations used in the formulas /equations here: </w:t>
      </w:r>
      <w:r w:rsidRPr="00EC3E53">
        <w:t xml:space="preserve">the dataset containing </w:t>
      </w:r>
      <w:r w:rsidRPr="00EC3E53">
        <w:rPr>
          <w:i/>
          <w:iCs/>
        </w:rPr>
        <w:t>N</w:t>
      </w:r>
      <w:r w:rsidRPr="00EC3E53">
        <w:t xml:space="preserve"> data points is divided into </w:t>
      </w:r>
      <m:oMath>
        <m:r>
          <w:rPr>
            <w:rFonts w:ascii="Cambria Math" w:hAnsi="Cambria Math"/>
          </w:rPr>
          <m:t>K</m:t>
        </m:r>
      </m:oMath>
      <w:r w:rsidRPr="00EC3E53">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EC3E53">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EC3E53">
        <w:t xml:space="preserve"> 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EC3E53">
        <w:t xml:space="preserve"> points and the a cluster center / centroid </w:t>
      </w:r>
      <m:oMath>
        <m:sSub>
          <m:sSubPr>
            <m:ctrlPr>
              <w:rPr>
                <w:rFonts w:ascii="Cambria Math" w:hAnsi="Cambria Math"/>
                <w:i/>
              </w:rPr>
            </m:ctrlPr>
          </m:sSubPr>
          <m:e>
            <m:r>
              <w:rPr>
                <w:rFonts w:ascii="Cambria Math" w:hAnsi="Cambria Math"/>
              </w:rPr>
              <m:t>μ</m:t>
            </m:r>
          </m:e>
          <m:sub>
            <m:r>
              <w:rPr>
                <w:rFonts w:ascii="Cambria Math" w:hAnsi="Cambria Math"/>
              </w:rPr>
              <m:t>k</m:t>
            </m:r>
          </m:sub>
        </m:sSub>
      </m:oMath>
      <w:r w:rsidRPr="00EC3E53">
        <w:t xml:space="preserve">,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EC3E53">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EC3E53">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EC3E53">
        <w:t xml:space="preserve">, while in this case </w:t>
      </w:r>
      <m:oMath>
        <m:sSub>
          <m:sSubPr>
            <m:ctrlPr>
              <w:rPr>
                <w:rFonts w:ascii="Cambria Math" w:hAnsi="Cambria Math"/>
                <w:i/>
              </w:rPr>
            </m:ctrlPr>
          </m:sSubPr>
          <m:e>
            <m:r>
              <w:rPr>
                <w:rFonts w:ascii="Cambria Math" w:hAnsi="Cambria Math"/>
              </w:rPr>
              <m:t>μ</m:t>
            </m:r>
          </m:e>
          <m:sub>
            <m:r>
              <w:rPr>
                <w:rFonts w:ascii="Cambria Math" w:hAnsi="Cambria Math"/>
              </w:rPr>
              <m:t>l</m:t>
            </m:r>
          </m:sub>
        </m:sSub>
      </m:oMath>
      <w:r w:rsidRPr="00EC3E53">
        <w:t xml:space="preserve"> represents the centroid of the closest </w:t>
      </w:r>
      <w:r w:rsidR="00380B54">
        <w:t xml:space="preserve">distinct </w:t>
      </w:r>
      <w:r w:rsidRPr="00EC3E53">
        <w:t>cluster.</w:t>
      </w:r>
    </w:p>
    <w:tbl>
      <w:tblPr>
        <w:tblStyle w:val="TableGrid"/>
        <w:tblW w:w="0" w:type="auto"/>
        <w:tblLook w:val="04A0" w:firstRow="1" w:lastRow="0" w:firstColumn="1" w:lastColumn="0" w:noHBand="0" w:noVBand="1"/>
      </w:tblPr>
      <w:tblGrid>
        <w:gridCol w:w="4675"/>
        <w:gridCol w:w="4675"/>
      </w:tblGrid>
      <w:tr w:rsidR="00B70830" w14:paraId="56D18EBB" w14:textId="77777777" w:rsidTr="00B70830">
        <w:tc>
          <w:tcPr>
            <w:tcW w:w="4675" w:type="dxa"/>
          </w:tcPr>
          <w:p w14:paraId="17978607" w14:textId="0D847CF4" w:rsidR="00B70830" w:rsidRPr="00B70830" w:rsidRDefault="00B70830" w:rsidP="004C4EEF">
            <w:pPr>
              <w:rPr>
                <w:b/>
                <w:bCs/>
              </w:rPr>
            </w:pPr>
            <w:r w:rsidRPr="00B70830">
              <w:rPr>
                <w:b/>
                <w:bCs/>
              </w:rPr>
              <w:t>Term / Notation</w:t>
            </w:r>
          </w:p>
        </w:tc>
        <w:tc>
          <w:tcPr>
            <w:tcW w:w="4675" w:type="dxa"/>
          </w:tcPr>
          <w:p w14:paraId="2AFD69D3" w14:textId="01C52E8B" w:rsidR="00B70830" w:rsidRPr="00B70830" w:rsidRDefault="00B70830" w:rsidP="004C4EEF">
            <w:pPr>
              <w:rPr>
                <w:b/>
                <w:bCs/>
              </w:rPr>
            </w:pPr>
            <w:r w:rsidRPr="00B70830">
              <w:rPr>
                <w:b/>
                <w:bCs/>
              </w:rPr>
              <w:t>Meaning</w:t>
            </w:r>
          </w:p>
        </w:tc>
      </w:tr>
      <w:tr w:rsidR="00B70830" w14:paraId="7870071D" w14:textId="77777777" w:rsidTr="00B70830">
        <w:tc>
          <w:tcPr>
            <w:tcW w:w="4675" w:type="dxa"/>
          </w:tcPr>
          <w:p w14:paraId="405D75EC" w14:textId="04972F24" w:rsidR="00B70830" w:rsidRDefault="00B70830" w:rsidP="004C4EEF">
            <w:r>
              <w:t>N</w:t>
            </w:r>
          </w:p>
        </w:tc>
        <w:tc>
          <w:tcPr>
            <w:tcW w:w="4675" w:type="dxa"/>
          </w:tcPr>
          <w:p w14:paraId="5C81BE57" w14:textId="7707E7C2" w:rsidR="00B70830" w:rsidRDefault="00B70830" w:rsidP="004C4EEF">
            <w:r>
              <w:t>The number of points in the dataset</w:t>
            </w:r>
          </w:p>
        </w:tc>
      </w:tr>
      <w:tr w:rsidR="009C7CF2" w14:paraId="1F929624" w14:textId="77777777" w:rsidTr="00B70830">
        <w:tc>
          <w:tcPr>
            <w:tcW w:w="4675" w:type="dxa"/>
          </w:tcPr>
          <w:p w14:paraId="09E13190" w14:textId="5596B952" w:rsidR="009C7CF2" w:rsidRDefault="009C7CF2" w:rsidP="004C4EEF">
            <w:r>
              <w:t>D</w:t>
            </w:r>
          </w:p>
        </w:tc>
        <w:tc>
          <w:tcPr>
            <w:tcW w:w="4675" w:type="dxa"/>
          </w:tcPr>
          <w:p w14:paraId="1F3717A3" w14:textId="182F7DB9" w:rsidR="009C7CF2" w:rsidRDefault="009C7CF2" w:rsidP="004C4EEF">
            <w:r>
              <w:t>The number of dimensions/features in the dataset</w:t>
            </w:r>
          </w:p>
        </w:tc>
      </w:tr>
      <w:tr w:rsidR="00B70830" w14:paraId="79C5AAEF" w14:textId="77777777" w:rsidTr="00B70830">
        <w:tc>
          <w:tcPr>
            <w:tcW w:w="4675" w:type="dxa"/>
          </w:tcPr>
          <w:p w14:paraId="7CCDD8DF" w14:textId="73BFCEAC" w:rsidR="00B70830" w:rsidRDefault="00000000" w:rsidP="004C4EEF">
            <m:oMath>
              <m:sSub>
                <m:sSubPr>
                  <m:ctrlPr>
                    <w:rPr>
                      <w:rFonts w:ascii="Cambria Math" w:hAnsi="Cambria Math"/>
                    </w:rPr>
                  </m:ctrlPr>
                </m:sSubPr>
                <m:e>
                  <m:r>
                    <w:rPr>
                      <w:rFonts w:ascii="Cambria Math" w:hAnsi="Cambria Math"/>
                    </w:rPr>
                    <m:t>x</m:t>
                  </m:r>
                </m:e>
                <m:sub>
                  <m:r>
                    <w:rPr>
                      <w:rFonts w:ascii="Cambria Math" w:hAnsi="Cambria Math"/>
                    </w:rPr>
                    <m:t>i</m:t>
                  </m:r>
                </m:sub>
              </m:sSub>
            </m:oMath>
            <w:r w:rsidR="00B70830">
              <w:t xml:space="preserve"> </w:t>
            </w:r>
          </w:p>
        </w:tc>
        <w:tc>
          <w:tcPr>
            <w:tcW w:w="4675" w:type="dxa"/>
          </w:tcPr>
          <w:p w14:paraId="0005CE3D" w14:textId="4D9B0508" w:rsidR="00B70830" w:rsidRDefault="00B70830" w:rsidP="004C4EEF">
            <w:r>
              <w:t>A point in the dataset</w:t>
            </w:r>
          </w:p>
        </w:tc>
      </w:tr>
      <w:tr w:rsidR="00B70830" w14:paraId="7365586D" w14:textId="77777777" w:rsidTr="00B70830">
        <w:tc>
          <w:tcPr>
            <w:tcW w:w="4675" w:type="dxa"/>
          </w:tcPr>
          <w:p w14:paraId="2F3B9C8C" w14:textId="7C02D976" w:rsidR="00B70830" w:rsidRDefault="00B70830" w:rsidP="004C4EEF">
            <w:r>
              <w:t>K</w:t>
            </w:r>
          </w:p>
        </w:tc>
        <w:tc>
          <w:tcPr>
            <w:tcW w:w="4675" w:type="dxa"/>
          </w:tcPr>
          <w:p w14:paraId="1CF162BB" w14:textId="6E65D786" w:rsidR="00B70830" w:rsidRDefault="00B70830" w:rsidP="004C4EEF">
            <w:r>
              <w:t>The number of clusters in the dataset</w:t>
            </w:r>
          </w:p>
        </w:tc>
      </w:tr>
      <w:tr w:rsidR="00B70830" w14:paraId="48D8C21B" w14:textId="77777777" w:rsidTr="00B70830">
        <w:tc>
          <w:tcPr>
            <w:tcW w:w="4675" w:type="dxa"/>
          </w:tcPr>
          <w:p w14:paraId="11FE4C28" w14:textId="40BB159B" w:rsidR="00B70830" w:rsidRDefault="00000000" w:rsidP="004C4EEF">
            <m:oMath>
              <m:sSub>
                <m:sSubPr>
                  <m:ctrlPr>
                    <w:rPr>
                      <w:rFonts w:ascii="Cambria Math" w:hAnsi="Cambria Math"/>
                    </w:rPr>
                  </m:ctrlPr>
                </m:sSubPr>
                <m:e>
                  <m:r>
                    <w:rPr>
                      <w:rFonts w:ascii="Cambria Math" w:hAnsi="Cambria Math"/>
                    </w:rPr>
                    <m:t>C</m:t>
                  </m:r>
                </m:e>
                <m:sub>
                  <m:r>
                    <w:rPr>
                      <w:rFonts w:ascii="Cambria Math" w:hAnsi="Cambria Math"/>
                    </w:rPr>
                    <m:t>k</m:t>
                  </m:r>
                </m:sub>
              </m:sSub>
            </m:oMath>
            <w:r w:rsidR="00B70830">
              <w:t xml:space="preserve"> </w:t>
            </w:r>
          </w:p>
        </w:tc>
        <w:tc>
          <w:tcPr>
            <w:tcW w:w="4675" w:type="dxa"/>
          </w:tcPr>
          <w:p w14:paraId="63BC4610" w14:textId="4A6BBA9F" w:rsidR="00B70830" w:rsidRDefault="00B70830" w:rsidP="004C4EEF">
            <w:r>
              <w:t xml:space="preserve">The cluster </w:t>
            </w:r>
            <w:r w:rsidRPr="00B70830">
              <w:rPr>
                <w:i/>
                <w:iCs/>
              </w:rPr>
              <w:t>k</w:t>
            </w:r>
          </w:p>
        </w:tc>
      </w:tr>
      <w:tr w:rsidR="00B70830" w14:paraId="03199F39" w14:textId="77777777" w:rsidTr="00B70830">
        <w:tc>
          <w:tcPr>
            <w:tcW w:w="4675" w:type="dxa"/>
          </w:tcPr>
          <w:p w14:paraId="3E9B6E09" w14:textId="1ACB508F" w:rsidR="00B70830" w:rsidRDefault="00000000" w:rsidP="004C4EEF">
            <m:oMath>
              <m:sSub>
                <m:sSubPr>
                  <m:ctrlPr>
                    <w:rPr>
                      <w:rFonts w:ascii="Cambria Math" w:hAnsi="Cambria Math"/>
                    </w:rPr>
                  </m:ctrlPr>
                </m:sSubPr>
                <m:e>
                  <m:r>
                    <w:rPr>
                      <w:rFonts w:ascii="Cambria Math" w:hAnsi="Cambria Math"/>
                    </w:rPr>
                    <m:t>n</m:t>
                  </m:r>
                </m:e>
                <m:sub>
                  <m:r>
                    <w:rPr>
                      <w:rFonts w:ascii="Cambria Math" w:hAnsi="Cambria Math"/>
                    </w:rPr>
                    <m:t>k</m:t>
                  </m:r>
                </m:sub>
              </m:sSub>
            </m:oMath>
            <w:r w:rsidR="00B70830">
              <w:t xml:space="preserve"> </w:t>
            </w:r>
          </w:p>
        </w:tc>
        <w:tc>
          <w:tcPr>
            <w:tcW w:w="4675" w:type="dxa"/>
          </w:tcPr>
          <w:p w14:paraId="6BD91C25" w14:textId="2D1815FC" w:rsidR="00B70830" w:rsidRDefault="00B70830" w:rsidP="004C4EEF">
            <w:r>
              <w:t xml:space="preserve">The number of points in cluster </w:t>
            </w:r>
            <w:r w:rsidRPr="00B70830">
              <w:rPr>
                <w:i/>
                <w:iCs/>
              </w:rPr>
              <w:t>k</w:t>
            </w:r>
          </w:p>
        </w:tc>
      </w:tr>
      <w:tr w:rsidR="00B70830" w14:paraId="7FC02F2F" w14:textId="77777777" w:rsidTr="00B70830">
        <w:tc>
          <w:tcPr>
            <w:tcW w:w="4675" w:type="dxa"/>
          </w:tcPr>
          <w:p w14:paraId="0AE8C97C" w14:textId="7AE3F25F" w:rsidR="00B70830" w:rsidRPr="00E04DA3" w:rsidRDefault="00000000" w:rsidP="004C4EEF">
            <w:pPr>
              <w:rPr>
                <w:rFonts w:ascii="Cambria Math" w:hAnsi="Cambria Math"/>
                <w:iCs/>
              </w:rPr>
            </w:pPr>
            <m:oMath>
              <m:sSub>
                <m:sSubPr>
                  <m:ctrlPr>
                    <w:rPr>
                      <w:rFonts w:ascii="Cambria Math" w:hAnsi="Cambria Math"/>
                      <w:i/>
                    </w:rPr>
                  </m:ctrlPr>
                </m:sSubPr>
                <m:e>
                  <m:r>
                    <w:rPr>
                      <w:rFonts w:ascii="Cambria Math" w:hAnsi="Cambria Math"/>
                    </w:rPr>
                    <m:t>μ</m:t>
                  </m:r>
                </m:e>
                <m:sub>
                  <m:r>
                    <w:rPr>
                      <w:rFonts w:ascii="Cambria Math" w:hAnsi="Cambria Math"/>
                    </w:rPr>
                    <m:t>k</m:t>
                  </m:r>
                </m:sub>
              </m:sSub>
            </m:oMath>
            <w:r w:rsidR="00B70830">
              <w:rPr>
                <w:rFonts w:ascii="Cambria Math" w:hAnsi="Cambria Math"/>
                <w:i/>
              </w:rPr>
              <w:t xml:space="preserve"> </w:t>
            </w:r>
          </w:p>
        </w:tc>
        <w:tc>
          <w:tcPr>
            <w:tcW w:w="4675" w:type="dxa"/>
          </w:tcPr>
          <w:p w14:paraId="1F8656E4" w14:textId="75025EF6" w:rsidR="00B70830" w:rsidRDefault="00B70830" w:rsidP="004C4EEF">
            <w:r>
              <w:t xml:space="preserve">The center/centroid of cluster </w:t>
            </w:r>
            <w:r w:rsidRPr="00B70830">
              <w:rPr>
                <w:i/>
                <w:iCs/>
              </w:rPr>
              <w:t>k</w:t>
            </w:r>
          </w:p>
        </w:tc>
      </w:tr>
    </w:tbl>
    <w:p w14:paraId="76939C68" w14:textId="7D7702AB" w:rsidR="00B70830" w:rsidRPr="004C4EEF" w:rsidRDefault="00B70830" w:rsidP="004C4EEF"/>
    <w:p w14:paraId="30AC49D1" w14:textId="77777777" w:rsidR="004C4EEF" w:rsidRDefault="004C4EEF" w:rsidP="001D2C69">
      <w:pPr>
        <w:spacing w:after="0"/>
        <w:rPr>
          <w:color w:val="EE0000"/>
        </w:rPr>
      </w:pPr>
    </w:p>
    <w:p w14:paraId="0E03A137" w14:textId="77777777" w:rsidR="00317978" w:rsidRDefault="00317978" w:rsidP="001D2C69">
      <w:pPr>
        <w:spacing w:after="0"/>
        <w:rPr>
          <w:color w:val="EE0000"/>
        </w:rPr>
      </w:pPr>
    </w:p>
    <w:p w14:paraId="1015AE9A" w14:textId="6138E507" w:rsidR="00317978" w:rsidRPr="002637F2" w:rsidRDefault="00317978" w:rsidP="001D2C69">
      <w:pPr>
        <w:spacing w:after="0"/>
      </w:pPr>
      <w:r w:rsidRPr="002637F2">
        <w:lastRenderedPageBreak/>
        <w:t>General concepts</w:t>
      </w:r>
      <w:r w:rsidR="00B12622" w:rsidRPr="002637F2">
        <w:t xml:space="preserve"> used in CVI -</w:t>
      </w:r>
      <w:r w:rsidRPr="002637F2">
        <w:t xml:space="preserve"> equations:</w:t>
      </w:r>
    </w:p>
    <w:p w14:paraId="3D1BA386" w14:textId="516E2354" w:rsidR="00D159DC" w:rsidRDefault="00D159DC" w:rsidP="001D2C69">
      <w:pPr>
        <w:spacing w:after="0"/>
      </w:pPr>
      <w:r>
        <w:t>Mean/center of data</w:t>
      </w:r>
    </w:p>
    <w:p w14:paraId="1E8D2211" w14:textId="4561342E" w:rsidR="00D159DC" w:rsidRPr="00D159DC" w:rsidRDefault="00D159DC" w:rsidP="001D2C69">
      <w:pPr>
        <w:spacing w:after="0"/>
      </w:pPr>
      <w:r>
        <w:t>Cluster mean / center / centroid</w:t>
      </w:r>
    </w:p>
    <w:p w14:paraId="17B1143D" w14:textId="66A8C647" w:rsidR="00D159DC" w:rsidRPr="009E4E97" w:rsidRDefault="00000000" w:rsidP="00D159DC">
      <m:oMathPara>
        <m:oMath>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p w14:paraId="7F81F19D" w14:textId="28A17A85" w:rsidR="00D159DC" w:rsidRPr="009E4E97" w:rsidRDefault="00000000" w:rsidP="00D159DC">
      <m:oMathPara>
        <m:oMath>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sSub>
                <m:sSubPr>
                  <m:ctrlPr>
                    <w:rPr>
                      <w:rFonts w:ascii="Cambria Math" w:hAnsi="Cambria Math"/>
                      <w:i/>
                    </w:rPr>
                  </m:ctrlPr>
                </m:sSubPr>
                <m:e>
                  <m:r>
                    <w:rPr>
                      <w:rFonts w:ascii="Cambria Math" w:hAnsi="Cambria Math"/>
                    </w:rPr>
                    <m:t>x</m:t>
                  </m:r>
                </m:e>
                <m:sub>
                  <m:r>
                    <w:rPr>
                      <w:rFonts w:ascii="Cambria Math" w:hAnsi="Cambria Math"/>
                    </w:rPr>
                    <m:t>k</m:t>
                  </m:r>
                </m:sub>
              </m:sSub>
            </m:e>
          </m:nary>
        </m:oMath>
      </m:oMathPara>
    </w:p>
    <w:p w14:paraId="67197977" w14:textId="7C262226" w:rsidR="00D159DC" w:rsidRDefault="00D159DC" w:rsidP="00D159DC">
      <w:pPr>
        <w:spacing w:after="0"/>
      </w:pPr>
      <w:r>
        <w:t>Sum-of-Squared Errors = Sum-of-Squares Within</w:t>
      </w:r>
      <w:r w:rsidR="00E04DA3">
        <w:t xml:space="preserve"> / </w:t>
      </w:r>
      <w:r w:rsidR="00E04DA3" w:rsidRPr="00A37F30">
        <w:t>within-cluster sum of squares</w:t>
      </w:r>
    </w:p>
    <w:p w14:paraId="139736B2" w14:textId="0E0D0255" w:rsidR="002637F2" w:rsidRDefault="002637F2" w:rsidP="00D159DC">
      <w:pPr>
        <w:spacing w:after="0"/>
        <w:rPr>
          <w:color w:val="EE0000"/>
        </w:rPr>
      </w:pPr>
      <w:r w:rsidRPr="002637F2">
        <w:rPr>
          <w:color w:val="EE0000"/>
        </w:rPr>
        <w:t xml:space="preserve">Internal cohesiveness/compactness is measured using the squared error function, the sum of squares within (SSW), or the sum of squares error (SSE). Thus, it determines the degree of closeness between the data points. It simply refers to the total of the squared distances between each point in the cluster and its centroid. The partition is indicated as good if the value of its variance is low. Therefore, the value of the compactness measure is minimized </w:t>
      </w:r>
      <w:r w:rsidR="006D102E">
        <w:rPr>
          <w:color w:val="EE0000"/>
        </w:rPr>
        <w:fldChar w:fldCharType="begin"/>
      </w:r>
      <w:r w:rsidR="00B11A65">
        <w:rPr>
          <w:color w:val="EE0000"/>
        </w:rPr>
        <w:instrText xml:space="preserve"> ADDIN ZOTERO_ITEM CSL_CITATION {"citationID":"T4o5LDeG","properties":{"formattedCitation":"(29)","plainCitation":"(29)","noteIndex":0},"citationItems":[{"id":1762,"uris":["http://zotero.org/users/8619560/items/VMXEMNX2"],"itemData":{"id":1762,"type":"article-journal","abstract":"Cluster validity indexes are very important tools designed for two purposes: comparing the performance of clustering algorithms and determining the number of clusters that best fits the data. These indexes are in general constructed by combining a measure of compactness and a measure of separation. A classical measure of compactness is the variance. As for separation, the distance between cluster centers is used. However, such a distance does not always reflect the quality of the partition between clusters and sometimes gives misleading results. In this paper, we propose a new cluster validity index for which Jeffrey divergence is used to measure separation between clusters. Experimental results are conducted using different types of data and comparison with widely used cluster validity indexes demonstrates the outperformance of the proposed index.","container-title":"Pattern Analysis and Applications","DOI":"10.1007/s10044-015-0453-7","ISSN":"1433-755X","issue":"1","journalAbbreviation":"Pattern Anal Applic","language":"en","page":"21-31","source":"Springer Link","title":"Cluster validity index based on Jeffrey divergence","volume":"20","author":[{"family":"Said","given":"Ahmed Ben"},{"family":"Hadjidj","given":"Rachid"},{"family":"Foufou","given":"Sebti"}],"issued":{"date-parts":[["2017",2,1]]}}}],"schema":"https://github.com/citation-style-language/schema/raw/master/csl-citation.json"} </w:instrText>
      </w:r>
      <w:r w:rsidR="006D102E">
        <w:rPr>
          <w:color w:val="EE0000"/>
        </w:rPr>
        <w:fldChar w:fldCharType="separate"/>
      </w:r>
      <w:r w:rsidR="009B523F" w:rsidRPr="009B523F">
        <w:t>(29)</w:t>
      </w:r>
      <w:r w:rsidR="006D102E">
        <w:rPr>
          <w:color w:val="EE0000"/>
        </w:rPr>
        <w:fldChar w:fldCharType="end"/>
      </w:r>
    </w:p>
    <w:p w14:paraId="3FAFBB35" w14:textId="77777777" w:rsidR="002637F2" w:rsidRDefault="002637F2" w:rsidP="00D159DC">
      <w:pPr>
        <w:spacing w:after="0"/>
        <w:rPr>
          <w:color w:val="EE0000"/>
        </w:rPr>
      </w:pPr>
    </w:p>
    <w:p w14:paraId="5BB1153F" w14:textId="65C7653D" w:rsidR="002637F2" w:rsidRDefault="002637F2" w:rsidP="00D159DC">
      <w:pPr>
        <w:spacing w:after="0"/>
        <w:rPr>
          <w:color w:val="EE0000"/>
        </w:rPr>
      </w:pPr>
      <w:r w:rsidRPr="002637F2">
        <w:rPr>
          <w:color w:val="EE0000"/>
        </w:rPr>
        <w:t xml:space="preserve">Separation: The external separation is quantified using the sum of squares between (SSB). Where it assumes the distances between separate clusters, typically, it is measured as the sum of the squared distance between the global average point and its centroid. A high value determines separation with high quality. Therefore, the value of the separation measure is maximized </w:t>
      </w:r>
      <w:r w:rsidR="006D102E">
        <w:rPr>
          <w:color w:val="EE0000"/>
        </w:rPr>
        <w:fldChar w:fldCharType="begin"/>
      </w:r>
      <w:r w:rsidR="00B11A65">
        <w:rPr>
          <w:color w:val="EE0000"/>
        </w:rPr>
        <w:instrText xml:space="preserve"> ADDIN ZOTERO_ITEM CSL_CITATION {"citationID":"UDyZwXIv","properties":{"formattedCitation":"(30)","plainCitation":"(30)","noteIndex":0},"citationItems":[{"id":1764,"uris":["http://zotero.org/users/8619560/items/JZYMIN94"],"itemData":{"id":1764,"type":"article-journal","abstract":"Compactness and separability of data points are two important properties that contribute to the accuracy of machine learning tasks such as classification and clustering. We propose a framework that enhances the goodness criteria of the two properties by transforming the data points to a subspace in the same feature space, where data points of the same class are most similar to each other. Most related research about feature engineering in the input data points space relies on manually specified transformation functions. In contrast, our work utilizes a fully automated pipeline, in which the transformation function is learnt via an autoencoder for extraction of latent representation and multi-layer perceptron (MLP) regressors for the feature mapping. We tested our framework on both standard small datasets and benchmark-simulated small datasets by taking small fractions of their samples for training. Our framework consistently produced the best results in all semi-supervised clustering experiments based on K-means and different seeding techniques, with regards to clustering metrics and execution time. In addition, it enhances the performance of linear support vector machine (LSVM) and artificial neural network (ANN) classifier, when embedded as a preprocessing step before applying the classifiers.","container-title":"Applied Sciences","DOI":"10.3390/app12031713","ISSN":"2076-3417","issue":"3","language":"en","license":"http://creativecommons.org/licenses/by/3.0/","note":"publisher: Multidisciplinary Digital Publishing Institute","page":"1713","source":"www.mdpi.com","title":"Feature Transformation Framework for Enhancing Compactness and Separability of Data Points in Feature Space for Small Datasets","volume":"12","author":[{"family":"ElMorshedy","given":"Mahmoud Maher"},{"family":"Fathalla","given":"Radwa"},{"family":"El-Sonbaty","given":"Yasser"}],"issued":{"date-parts":[["2022",1]]}}}],"schema":"https://github.com/citation-style-language/schema/raw/master/csl-citation.json"} </w:instrText>
      </w:r>
      <w:r w:rsidR="006D102E">
        <w:rPr>
          <w:color w:val="EE0000"/>
        </w:rPr>
        <w:fldChar w:fldCharType="separate"/>
      </w:r>
      <w:r w:rsidR="009B523F" w:rsidRPr="009B523F">
        <w:t>(30)</w:t>
      </w:r>
      <w:r w:rsidR="006D102E">
        <w:rPr>
          <w:color w:val="EE0000"/>
        </w:rPr>
        <w:fldChar w:fldCharType="end"/>
      </w:r>
    </w:p>
    <w:p w14:paraId="266374C5" w14:textId="77777777" w:rsidR="002637F2" w:rsidRDefault="002637F2" w:rsidP="00D159DC">
      <w:pPr>
        <w:spacing w:after="0"/>
        <w:rPr>
          <w:color w:val="EE0000"/>
        </w:rPr>
      </w:pPr>
    </w:p>
    <w:p w14:paraId="4A4D61F4" w14:textId="2B119D1B" w:rsidR="002637F2" w:rsidRPr="002637F2" w:rsidRDefault="002637F2" w:rsidP="00D159DC">
      <w:pPr>
        <w:spacing w:after="0"/>
        <w:rPr>
          <w:color w:val="EE0000"/>
        </w:rPr>
      </w:pPr>
      <w:r w:rsidRPr="002637F2">
        <w:rPr>
          <w:color w:val="EE0000"/>
        </w:rPr>
        <w:t xml:space="preserve">Although, the K-means clustering algorithm does not perform perfectly when the clusters are well-separated </w:t>
      </w:r>
      <w:r w:rsidR="006D102E">
        <w:rPr>
          <w:color w:val="EE0000"/>
        </w:rPr>
        <w:fldChar w:fldCharType="begin"/>
      </w:r>
      <w:r w:rsidR="00B11A65">
        <w:rPr>
          <w:color w:val="EE0000"/>
        </w:rPr>
        <w:instrText xml:space="preserve"> ADDIN ZOTERO_ITEM CSL_CITATION {"citationID":"o9fIHUiG","properties":{"formattedCitation":"(31)","plainCitation":"(31)","noteIndex":0},"citationItems":[{"id":1761,"uris":["http://zotero.org/users/8619560/items/NG9HD76N"],"itemData":{"id":1761,"type":"article-journal","abstract":"This paper has two contributions. First, we introduce a clustering basic benchmark. Second, we study the performance of k-means using this benchmark. Specifically, we measure how the performance depends on four factors: (1) overlap of clusters, (2) number of clusters, (3) dimensionality, and (4) unbalance of cluster sizes. The results show that overlap is critical, and that k-means starts to work effectively when the overlap reaches 4% level.","container-title":"Applied Intelligence","DOI":"10.1007/s10489-018-1238-7","ISSN":"1573-7497","issue":"12","journalAbbreviation":"Appl Intell","language":"en","page":"4743-4759","source":"Springer Link","title":"K-means properties on six clustering benchmark datasets","volume":"48","author":[{"family":"Fränti","given":"Pasi"},{"family":"Sieranoja","given":"Sami"}],"issued":{"date-parts":[["2018",12,1]]}}}],"schema":"https://github.com/citation-style-language/schema/raw/master/csl-citation.json"} </w:instrText>
      </w:r>
      <w:r w:rsidR="006D102E">
        <w:rPr>
          <w:color w:val="EE0000"/>
        </w:rPr>
        <w:fldChar w:fldCharType="separate"/>
      </w:r>
      <w:r w:rsidR="009B523F" w:rsidRPr="009B523F">
        <w:t>(31)</w:t>
      </w:r>
      <w:r w:rsidR="006D102E">
        <w:rPr>
          <w:color w:val="EE0000"/>
        </w:rPr>
        <w:fldChar w:fldCharType="end"/>
      </w:r>
    </w:p>
    <w:p w14:paraId="42AECD70" w14:textId="77777777" w:rsidR="002637F2" w:rsidRDefault="002637F2" w:rsidP="00D159DC">
      <w:pPr>
        <w:spacing w:after="0"/>
      </w:pPr>
    </w:p>
    <w:p w14:paraId="5755A75E" w14:textId="7D9C63A5" w:rsidR="00D159DC" w:rsidRDefault="00D159DC" w:rsidP="00D159DC">
      <w:pPr>
        <w:spacing w:after="0"/>
      </w:pPr>
      <w:r>
        <w:t>Sum-of-Squares Between</w:t>
      </w:r>
      <w:r w:rsidR="00E04DA3">
        <w:t xml:space="preserve"> / between</w:t>
      </w:r>
      <w:r w:rsidR="00E04DA3" w:rsidRPr="00A37F30">
        <w:t>-cluster sum of squares</w:t>
      </w:r>
    </w:p>
    <w:p w14:paraId="622A9C0A" w14:textId="77777777" w:rsidR="00D159DC" w:rsidRPr="00B12622" w:rsidRDefault="00D159DC" w:rsidP="001D2C69">
      <w:pPr>
        <w:spacing w:after="0"/>
      </w:pPr>
    </w:p>
    <w:p w14:paraId="0222EC9F" w14:textId="77777777" w:rsidR="00B12622" w:rsidRPr="00B12622" w:rsidRDefault="00B12622" w:rsidP="00B12622">
      <m:oMathPara>
        <m:oMath>
          <m:r>
            <w:rPr>
              <w:rFonts w:ascii="Cambria Math" w:hAnsi="Cambria Math"/>
            </w:rPr>
            <m:t xml:space="preserve">SSE=SSW=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r>
                        <w:rPr>
                          <w:rFonts w:ascii="Cambria Math" w:hAnsi="Cambria Math"/>
                        </w:rPr>
                        <m:t>2</m:t>
                      </m:r>
                    </m:sup>
                  </m:sSup>
                </m:e>
              </m:nary>
            </m:e>
          </m:nary>
        </m:oMath>
      </m:oMathPara>
    </w:p>
    <w:p w14:paraId="10DC2EC9" w14:textId="77777777" w:rsidR="00B12622" w:rsidRPr="00FE732B" w:rsidRDefault="00B12622" w:rsidP="00B12622">
      <m:oMathPara>
        <m:oMath>
          <m:r>
            <w:rPr>
              <w:rFonts w:ascii="Cambria Math" w:hAnsi="Cambria Math"/>
            </w:rPr>
            <m:t xml:space="preserve">SSB=BSS=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μ)</m:t>
                  </m:r>
                </m:e>
                <m:sup>
                  <m:r>
                    <w:rPr>
                      <w:rFonts w:ascii="Cambria Math" w:hAnsi="Cambria Math"/>
                    </w:rPr>
                    <m:t>2</m:t>
                  </m:r>
                </m:sup>
              </m:sSup>
            </m:e>
          </m:nary>
        </m:oMath>
      </m:oMathPara>
    </w:p>
    <w:p w14:paraId="355E6A5B" w14:textId="77777777" w:rsidR="00B12622" w:rsidRDefault="00B12622" w:rsidP="001D2C69">
      <w:pPr>
        <w:spacing w:after="0"/>
        <w:rPr>
          <w:color w:val="EE0000"/>
          <w:lang w:val="de-DE"/>
        </w:rPr>
      </w:pPr>
    </w:p>
    <w:p w14:paraId="36158D0C" w14:textId="77777777" w:rsidR="00E04DA3" w:rsidRPr="009E4E97" w:rsidRDefault="00E04DA3" w:rsidP="00E04DA3">
      <m:oMathPara>
        <m:oMath>
          <m:r>
            <w:rPr>
              <w:rFonts w:ascii="Cambria Math" w:hAnsi="Cambria Math"/>
            </w:rPr>
            <m:t>SSE</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ist(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r>
                    <w:rPr>
                      <w:rFonts w:ascii="Cambria Math" w:hAnsi="Cambria Math"/>
                    </w:rPr>
                    <m:t>2</m:t>
                  </m:r>
                </m:sup>
              </m:sSup>
            </m:e>
          </m:nary>
        </m:oMath>
      </m:oMathPara>
    </w:p>
    <w:p w14:paraId="73D0D9BA" w14:textId="77777777" w:rsidR="00E04DA3" w:rsidRPr="009E4E97" w:rsidRDefault="00E04DA3" w:rsidP="00E04DA3">
      <m:oMathPara>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SSE(</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oMath>
      </m:oMathPara>
    </w:p>
    <w:p w14:paraId="0C84378A" w14:textId="77777777" w:rsidR="00317978" w:rsidRPr="00317978" w:rsidRDefault="00317978" w:rsidP="001D2C69">
      <w:pPr>
        <w:spacing w:after="0"/>
        <w:rPr>
          <w:color w:val="EE0000"/>
          <w:lang w:val="de-DE"/>
        </w:rPr>
      </w:pPr>
    </w:p>
    <w:p w14:paraId="00F06777" w14:textId="77777777" w:rsidR="00317978" w:rsidRPr="00317978" w:rsidRDefault="00317978" w:rsidP="001D2C69">
      <w:pPr>
        <w:spacing w:after="0"/>
        <w:rPr>
          <w:color w:val="EE0000"/>
          <w:lang w:val="de-DE"/>
        </w:rPr>
      </w:pPr>
    </w:p>
    <w:p w14:paraId="5CBD3E96" w14:textId="7325D821" w:rsidR="00317978" w:rsidRPr="0068692A" w:rsidRDefault="0068692A" w:rsidP="001D2C69">
      <w:pPr>
        <w:spacing w:after="0"/>
        <w:rPr>
          <w:color w:val="EE0000"/>
        </w:rPr>
      </w:pPr>
      <w:r w:rsidRPr="0068692A">
        <w:rPr>
          <w:color w:val="EE0000"/>
        </w:rPr>
        <w:t>--------------------------------------------------------------------</w:t>
      </w:r>
    </w:p>
    <w:p w14:paraId="5C433107" w14:textId="198BC461" w:rsidR="001D2C69" w:rsidRPr="0068692A" w:rsidRDefault="001D2C69" w:rsidP="001D2C69">
      <w:pPr>
        <w:spacing w:after="0"/>
        <w:rPr>
          <w:color w:val="EE0000"/>
        </w:rPr>
      </w:pPr>
    </w:p>
    <w:p w14:paraId="18BCB6C2" w14:textId="13CB6B39" w:rsidR="001D2C69" w:rsidRPr="001D2C69" w:rsidRDefault="0068692A" w:rsidP="001D2C69">
      <w:pPr>
        <w:spacing w:after="0"/>
        <w:rPr>
          <w:color w:val="EE0000"/>
        </w:rPr>
      </w:pPr>
      <w:r>
        <w:t>Davies-Bouldin i</w:t>
      </w:r>
      <w:r w:rsidRPr="00EC3E53">
        <w:t xml:space="preserve">ndex </w:t>
      </w:r>
      <w:r>
        <w:t xml:space="preserve">(DB) </w:t>
      </w:r>
      <w:r w:rsidR="001D2C69" w:rsidRPr="001D2C69">
        <w:rPr>
          <w:color w:val="EE0000"/>
        </w:rPr>
        <w:fldChar w:fldCharType="begin"/>
      </w:r>
      <w:r w:rsidR="00B11A65">
        <w:rPr>
          <w:color w:val="EE0000"/>
        </w:rPr>
        <w:instrText xml:space="preserve"> ADDIN ZOTERO_ITEM CSL_CITATION {"citationID":"4tgKy32e","properties":{"formattedCitation":"(32\\uc0\\u8211{}34)","plainCitation":"(32–34)","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001D2C69" w:rsidRPr="001D2C69">
        <w:rPr>
          <w:color w:val="EE0000"/>
        </w:rPr>
        <w:fldChar w:fldCharType="separate"/>
      </w:r>
      <w:r w:rsidR="009B523F" w:rsidRPr="009B523F">
        <w:t>(32–34)</w:t>
      </w:r>
      <w:r w:rsidR="001D2C69" w:rsidRPr="001D2C69">
        <w:rPr>
          <w:color w:val="EE0000"/>
        </w:rPr>
        <w:fldChar w:fldCharType="end"/>
      </w:r>
      <w:r w:rsidR="001D2C69" w:rsidRPr="0068692A">
        <w:rPr>
          <w:color w:val="EE0000"/>
        </w:rPr>
        <w:t xml:space="preserve"> is computed as the average similarity of clusters. </w:t>
      </w:r>
      <w:r w:rsidR="001D2C69" w:rsidRPr="00515D29">
        <w:rPr>
          <w:color w:val="EE0000"/>
        </w:rPr>
        <w:t xml:space="preserve">The similarity is computed using the distance between clusters and their sizes. </w:t>
      </w:r>
      <w:r w:rsidR="001D2C69" w:rsidRPr="001D2C69">
        <w:rPr>
          <w:color w:val="EE0000"/>
        </w:rPr>
        <w:t>DBS has an inverse performance interval to the other metrics presented in this work. It has only a lower bound at 0, and lower values represent a higher performance. The following formulas describe the computation of this metric:</w:t>
      </w:r>
    </w:p>
    <w:p w14:paraId="1ABBE275" w14:textId="77777777" w:rsidR="001D2C69" w:rsidRPr="001D2C69" w:rsidRDefault="001D2C69" w:rsidP="001D2C69">
      <w:pPr>
        <w:spacing w:after="0"/>
        <w:rPr>
          <w:color w:val="EE0000"/>
        </w:rPr>
      </w:pPr>
    </w:p>
    <w:p w14:paraId="34EB5BE6" w14:textId="46A3A512" w:rsidR="001D2C69" w:rsidRPr="001D2C69" w:rsidRDefault="00000000" w:rsidP="001D2C69">
      <w:pPr>
        <w:spacing w:after="0"/>
        <w:rPr>
          <w:color w:val="EE0000"/>
          <w:szCs w:val="28"/>
        </w:rPr>
      </w:pPr>
      <m:oMathPara>
        <m:oMath>
          <m:eqArr>
            <m:eqArrPr>
              <m:maxDist m:val="1"/>
              <m:ctrlPr>
                <w:rPr>
                  <w:rFonts w:ascii="Cambria Math" w:eastAsia="Cambria Math" w:hAnsi="Cambria Math"/>
                  <w:i/>
                  <w:color w:val="EE0000"/>
                  <w:szCs w:val="28"/>
                </w:rPr>
              </m:ctrlPr>
            </m:eqArrPr>
            <m:e>
              <m:sSub>
                <m:sSubPr>
                  <m:ctrlPr>
                    <w:rPr>
                      <w:rFonts w:ascii="Cambria Math" w:eastAsia="Cambria Math" w:hAnsi="Cambria Math"/>
                      <w:i/>
                      <w:color w:val="EE0000"/>
                      <w:szCs w:val="28"/>
                    </w:rPr>
                  </m:ctrlPr>
                </m:sSubPr>
                <m:e>
                  <m:r>
                    <w:rPr>
                      <w:rFonts w:ascii="Cambria Math" w:eastAsia="Cambria Math" w:hAnsi="Cambria Math"/>
                      <w:color w:val="EE0000"/>
                      <w:szCs w:val="28"/>
                    </w:rPr>
                    <m:t>R</m:t>
                  </m:r>
                </m:e>
                <m:sub>
                  <m:r>
                    <w:rPr>
                      <w:rFonts w:ascii="Cambria Math" w:eastAsia="Cambria Math" w:hAnsi="Cambria Math"/>
                      <w:color w:val="EE0000"/>
                      <w:szCs w:val="28"/>
                    </w:rPr>
                    <m:t>i,j</m:t>
                  </m:r>
                </m:sub>
              </m:sSub>
              <m:r>
                <w:rPr>
                  <w:rFonts w:ascii="Cambria Math" w:eastAsia="Cambria Math" w:hAnsi="Cambria Math"/>
                  <w:color w:val="EE0000"/>
                  <w:szCs w:val="28"/>
                </w:rPr>
                <m:t>=</m:t>
              </m:r>
              <m:f>
                <m:fPr>
                  <m:ctrlPr>
                    <w:rPr>
                      <w:rFonts w:ascii="Cambria Math" w:eastAsia="Cambria Math" w:hAnsi="Cambria Math"/>
                      <w:color w:val="EE0000"/>
                      <w:szCs w:val="28"/>
                    </w:rPr>
                  </m:ctrlPr>
                </m:fPr>
                <m:num>
                  <m:f>
                    <m:fPr>
                      <m:ctrlPr>
                        <w:rPr>
                          <w:rFonts w:ascii="Cambria Math" w:eastAsia="Cambria Math" w:hAnsi="Cambria Math"/>
                          <w:i/>
                          <w:color w:val="EE0000"/>
                          <w:szCs w:val="28"/>
                        </w:rPr>
                      </m:ctrlPr>
                    </m:fPr>
                    <m:num>
                      <m:r>
                        <w:rPr>
                          <w:rFonts w:ascii="Cambria Math" w:eastAsia="Cambria Math" w:hAnsi="Cambria Math"/>
                          <w:color w:val="EE0000"/>
                          <w:szCs w:val="28"/>
                        </w:rPr>
                        <m:t>1</m:t>
                      </m:r>
                    </m:num>
                    <m:den>
                      <m:sSub>
                        <m:sSubPr>
                          <m:ctrlPr>
                            <w:rPr>
                              <w:rFonts w:ascii="Cambria Math" w:eastAsia="Cambria Math" w:hAnsi="Cambria Math"/>
                              <w:i/>
                              <w:color w:val="EE0000"/>
                              <w:szCs w:val="28"/>
                            </w:rPr>
                          </m:ctrlPr>
                        </m:sSubPr>
                        <m:e>
                          <m:r>
                            <w:rPr>
                              <w:rFonts w:ascii="Cambria Math" w:eastAsia="Cambria Math" w:hAnsi="Cambria Math"/>
                              <w:color w:val="EE0000"/>
                              <w:szCs w:val="28"/>
                            </w:rPr>
                            <m:t>n</m:t>
                          </m:r>
                        </m:e>
                        <m:sub>
                          <m:r>
                            <w:rPr>
                              <w:rFonts w:ascii="Cambria Math" w:eastAsia="Cambria Math" w:hAnsi="Cambria Math"/>
                              <w:color w:val="EE0000"/>
                              <w:szCs w:val="28"/>
                            </w:rPr>
                            <m:t>i</m:t>
                          </m:r>
                        </m:sub>
                      </m:sSub>
                    </m:den>
                  </m:f>
                  <m:nary>
                    <m:naryPr>
                      <m:chr m:val="∑"/>
                      <m:limLoc m:val="undOvr"/>
                      <m:supHide m:val="1"/>
                      <m:ctrlPr>
                        <w:rPr>
                          <w:rFonts w:ascii="Cambria Math" w:eastAsia="Cambria Math" w:hAnsi="Cambria Math"/>
                          <w:i/>
                          <w:color w:val="EE0000"/>
                          <w:szCs w:val="28"/>
                        </w:rPr>
                      </m:ctrlPr>
                    </m:naryPr>
                    <m:sub>
                      <m:r>
                        <w:rPr>
                          <w:rFonts w:ascii="Cambria Math" w:eastAsia="Cambria Math" w:hAnsi="Cambria Math"/>
                          <w:color w:val="EE0000"/>
                          <w:szCs w:val="28"/>
                        </w:rPr>
                        <m:t>x∈</m:t>
                      </m:r>
                      <m:sSub>
                        <m:sSubPr>
                          <m:ctrlPr>
                            <w:rPr>
                              <w:rFonts w:ascii="Cambria Math" w:eastAsia="Cambria Math" w:hAnsi="Cambria Math"/>
                              <w:i/>
                              <w:color w:val="EE0000"/>
                              <w:szCs w:val="28"/>
                            </w:rPr>
                          </m:ctrlPr>
                        </m:sSubPr>
                        <m:e>
                          <m:r>
                            <w:rPr>
                              <w:rFonts w:ascii="Cambria Math" w:eastAsia="Cambria Math" w:hAnsi="Cambria Math"/>
                              <w:color w:val="EE0000"/>
                              <w:szCs w:val="28"/>
                            </w:rPr>
                            <m:t>C</m:t>
                          </m:r>
                        </m:e>
                        <m:sub>
                          <m:r>
                            <w:rPr>
                              <w:rFonts w:ascii="Cambria Math" w:eastAsia="Cambria Math" w:hAnsi="Cambria Math"/>
                              <w:color w:val="EE0000"/>
                              <w:szCs w:val="28"/>
                            </w:rPr>
                            <m:t>i</m:t>
                          </m:r>
                        </m:sub>
                      </m:sSub>
                    </m:sub>
                    <m:sup/>
                    <m:e>
                      <m:r>
                        <w:rPr>
                          <w:rFonts w:ascii="Cambria Math" w:eastAsia="Cambria Math" w:hAnsi="Cambria Math"/>
                          <w:color w:val="EE0000"/>
                          <w:szCs w:val="28"/>
                        </w:rPr>
                        <m:t>d(</m:t>
                      </m:r>
                      <m:sSub>
                        <m:sSubPr>
                          <m:ctrlPr>
                            <w:rPr>
                              <w:rFonts w:ascii="Cambria Math" w:eastAsia="Cambria Math" w:hAnsi="Cambria Math"/>
                              <w:i/>
                              <w:color w:val="EE0000"/>
                              <w:szCs w:val="28"/>
                            </w:rPr>
                          </m:ctrlPr>
                        </m:sSubPr>
                        <m:e>
                          <m:r>
                            <w:rPr>
                              <w:rFonts w:ascii="Cambria Math" w:eastAsia="Cambria Math" w:hAnsi="Cambria Math"/>
                              <w:color w:val="EE0000"/>
                              <w:szCs w:val="28"/>
                            </w:rPr>
                            <m:t>x</m:t>
                          </m:r>
                        </m:e>
                        <m:sub>
                          <m:r>
                            <w:rPr>
                              <w:rFonts w:ascii="Cambria Math" w:eastAsia="Cambria Math" w:hAnsi="Cambria Math"/>
                              <w:color w:val="EE0000"/>
                              <w:szCs w:val="28"/>
                            </w:rPr>
                            <m:t>i</m:t>
                          </m:r>
                        </m:sub>
                      </m:sSub>
                      <m:r>
                        <w:rPr>
                          <w:rFonts w:ascii="Cambria Math" w:eastAsia="Cambria Math" w:hAnsi="Cambria Math"/>
                          <w:color w:val="EE0000"/>
                          <w:szCs w:val="28"/>
                        </w:rPr>
                        <m:t>-</m:t>
                      </m:r>
                      <m:sSub>
                        <m:sSubPr>
                          <m:ctrlPr>
                            <w:rPr>
                              <w:rFonts w:ascii="Cambria Math" w:eastAsia="Cambria Math" w:hAnsi="Cambria Math"/>
                              <w:i/>
                              <w:color w:val="EE0000"/>
                              <w:szCs w:val="28"/>
                            </w:rPr>
                          </m:ctrlPr>
                        </m:sSubPr>
                        <m:e>
                          <m:r>
                            <w:rPr>
                              <w:rFonts w:ascii="Cambria Math" w:hAnsi="Cambria Math"/>
                            </w:rPr>
                            <m:t>μ</m:t>
                          </m:r>
                        </m:e>
                        <m:sub>
                          <m:r>
                            <w:rPr>
                              <w:rFonts w:ascii="Cambria Math" w:eastAsia="Cambria Math" w:hAnsi="Cambria Math"/>
                              <w:color w:val="EE0000"/>
                              <w:szCs w:val="28"/>
                            </w:rPr>
                            <m:t>i</m:t>
                          </m:r>
                        </m:sub>
                      </m:sSub>
                      <m:r>
                        <w:rPr>
                          <w:rFonts w:ascii="Cambria Math" w:eastAsia="Cambria Math" w:hAnsi="Cambria Math"/>
                          <w:color w:val="EE0000"/>
                          <w:szCs w:val="28"/>
                        </w:rPr>
                        <m:t>)</m:t>
                      </m:r>
                    </m:e>
                  </m:nary>
                  <m:r>
                    <w:rPr>
                      <w:rFonts w:ascii="Cambria Math" w:eastAsia="Cambria Math" w:hAnsi="Cambria Math"/>
                      <w:color w:val="EE0000"/>
                      <w:szCs w:val="28"/>
                    </w:rPr>
                    <m:t>+</m:t>
                  </m:r>
                  <m:f>
                    <m:fPr>
                      <m:ctrlPr>
                        <w:rPr>
                          <w:rFonts w:ascii="Cambria Math" w:eastAsia="Cambria Math" w:hAnsi="Cambria Math"/>
                          <w:i/>
                          <w:color w:val="EE0000"/>
                          <w:szCs w:val="28"/>
                        </w:rPr>
                      </m:ctrlPr>
                    </m:fPr>
                    <m:num>
                      <m:r>
                        <w:rPr>
                          <w:rFonts w:ascii="Cambria Math" w:eastAsia="Cambria Math" w:hAnsi="Cambria Math"/>
                          <w:color w:val="EE0000"/>
                          <w:szCs w:val="28"/>
                        </w:rPr>
                        <m:t>1</m:t>
                      </m:r>
                    </m:num>
                    <m:den>
                      <m:sSub>
                        <m:sSubPr>
                          <m:ctrlPr>
                            <w:rPr>
                              <w:rFonts w:ascii="Cambria Math" w:eastAsia="Cambria Math" w:hAnsi="Cambria Math"/>
                              <w:i/>
                              <w:color w:val="EE0000"/>
                              <w:szCs w:val="28"/>
                            </w:rPr>
                          </m:ctrlPr>
                        </m:sSubPr>
                        <m:e>
                          <m:r>
                            <w:rPr>
                              <w:rFonts w:ascii="Cambria Math" w:eastAsia="Cambria Math" w:hAnsi="Cambria Math"/>
                              <w:color w:val="EE0000"/>
                              <w:szCs w:val="28"/>
                            </w:rPr>
                            <m:t>n</m:t>
                          </m:r>
                        </m:e>
                        <m:sub>
                          <m:r>
                            <w:rPr>
                              <w:rFonts w:ascii="Cambria Math" w:eastAsia="Cambria Math" w:hAnsi="Cambria Math"/>
                              <w:color w:val="EE0000"/>
                              <w:szCs w:val="28"/>
                            </w:rPr>
                            <m:t>j</m:t>
                          </m:r>
                        </m:sub>
                      </m:sSub>
                    </m:den>
                  </m:f>
                  <m:nary>
                    <m:naryPr>
                      <m:chr m:val="∑"/>
                      <m:limLoc m:val="undOvr"/>
                      <m:supHide m:val="1"/>
                      <m:ctrlPr>
                        <w:rPr>
                          <w:rFonts w:ascii="Cambria Math" w:eastAsia="Cambria Math" w:hAnsi="Cambria Math"/>
                          <w:i/>
                          <w:color w:val="EE0000"/>
                          <w:szCs w:val="28"/>
                        </w:rPr>
                      </m:ctrlPr>
                    </m:naryPr>
                    <m:sub>
                      <m:r>
                        <w:rPr>
                          <w:rFonts w:ascii="Cambria Math" w:eastAsia="Cambria Math" w:hAnsi="Cambria Math"/>
                          <w:color w:val="EE0000"/>
                          <w:szCs w:val="28"/>
                        </w:rPr>
                        <m:t>x∈</m:t>
                      </m:r>
                      <m:sSub>
                        <m:sSubPr>
                          <m:ctrlPr>
                            <w:rPr>
                              <w:rFonts w:ascii="Cambria Math" w:eastAsia="Cambria Math" w:hAnsi="Cambria Math"/>
                              <w:i/>
                              <w:color w:val="EE0000"/>
                              <w:szCs w:val="28"/>
                            </w:rPr>
                          </m:ctrlPr>
                        </m:sSubPr>
                        <m:e>
                          <m:r>
                            <w:rPr>
                              <w:rFonts w:ascii="Cambria Math" w:eastAsia="Cambria Math" w:hAnsi="Cambria Math"/>
                              <w:color w:val="EE0000"/>
                              <w:szCs w:val="28"/>
                            </w:rPr>
                            <m:t>C</m:t>
                          </m:r>
                        </m:e>
                        <m:sub>
                          <m:r>
                            <w:rPr>
                              <w:rFonts w:ascii="Cambria Math" w:eastAsia="Cambria Math" w:hAnsi="Cambria Math"/>
                              <w:color w:val="EE0000"/>
                              <w:szCs w:val="28"/>
                            </w:rPr>
                            <m:t>j</m:t>
                          </m:r>
                        </m:sub>
                      </m:sSub>
                    </m:sub>
                    <m:sup/>
                    <m:e>
                      <m:r>
                        <w:rPr>
                          <w:rFonts w:ascii="Cambria Math" w:eastAsia="Cambria Math" w:hAnsi="Cambria Math"/>
                          <w:color w:val="EE0000"/>
                          <w:szCs w:val="28"/>
                        </w:rPr>
                        <m:t>d(</m:t>
                      </m:r>
                      <m:sSub>
                        <m:sSubPr>
                          <m:ctrlPr>
                            <w:rPr>
                              <w:rFonts w:ascii="Cambria Math" w:eastAsia="Cambria Math" w:hAnsi="Cambria Math"/>
                              <w:i/>
                              <w:color w:val="EE0000"/>
                              <w:szCs w:val="28"/>
                            </w:rPr>
                          </m:ctrlPr>
                        </m:sSubPr>
                        <m:e>
                          <m:r>
                            <w:rPr>
                              <w:rFonts w:ascii="Cambria Math" w:eastAsia="Cambria Math" w:hAnsi="Cambria Math"/>
                              <w:color w:val="EE0000"/>
                              <w:szCs w:val="28"/>
                            </w:rPr>
                            <m:t>x</m:t>
                          </m:r>
                        </m:e>
                        <m:sub>
                          <m:r>
                            <w:rPr>
                              <w:rFonts w:ascii="Cambria Math" w:eastAsia="Cambria Math" w:hAnsi="Cambria Math"/>
                              <w:color w:val="EE0000"/>
                              <w:szCs w:val="28"/>
                            </w:rPr>
                            <m:t>j</m:t>
                          </m:r>
                        </m:sub>
                      </m:sSub>
                      <m:r>
                        <w:rPr>
                          <w:rFonts w:ascii="Cambria Math" w:eastAsia="Cambria Math" w:hAnsi="Cambria Math"/>
                          <w:color w:val="EE0000"/>
                          <w:szCs w:val="28"/>
                        </w:rPr>
                        <m:t>-</m:t>
                      </m:r>
                      <m:sSub>
                        <m:sSubPr>
                          <m:ctrlPr>
                            <w:rPr>
                              <w:rFonts w:ascii="Cambria Math" w:eastAsia="Cambria Math" w:hAnsi="Cambria Math"/>
                              <w:i/>
                              <w:color w:val="EE0000"/>
                              <w:szCs w:val="28"/>
                            </w:rPr>
                          </m:ctrlPr>
                        </m:sSubPr>
                        <m:e>
                          <m:r>
                            <w:rPr>
                              <w:rFonts w:ascii="Cambria Math" w:hAnsi="Cambria Math"/>
                            </w:rPr>
                            <m:t>μ</m:t>
                          </m:r>
                        </m:e>
                        <m:sub>
                          <m:r>
                            <w:rPr>
                              <w:rFonts w:ascii="Cambria Math" w:eastAsia="Cambria Math" w:hAnsi="Cambria Math"/>
                              <w:color w:val="EE0000"/>
                              <w:szCs w:val="28"/>
                            </w:rPr>
                            <m:t>j</m:t>
                          </m:r>
                        </m:sub>
                      </m:sSub>
                      <m:r>
                        <w:rPr>
                          <w:rFonts w:ascii="Cambria Math" w:eastAsia="Cambria Math" w:hAnsi="Cambria Math"/>
                          <w:color w:val="EE0000"/>
                          <w:szCs w:val="28"/>
                        </w:rPr>
                        <m:t>)</m:t>
                      </m:r>
                    </m:e>
                  </m:nary>
                </m:num>
                <m:den>
                  <m:r>
                    <w:rPr>
                      <w:rFonts w:ascii="Cambria Math" w:eastAsia="Cambria Math" w:hAnsi="Cambria Math"/>
                      <w:color w:val="EE0000"/>
                      <w:szCs w:val="28"/>
                    </w:rPr>
                    <m:t>d(</m:t>
                  </m:r>
                  <m:sSub>
                    <m:sSubPr>
                      <m:ctrlPr>
                        <w:rPr>
                          <w:rFonts w:ascii="Cambria Math" w:eastAsia="Cambria Math" w:hAnsi="Cambria Math"/>
                          <w:i/>
                          <w:color w:val="EE0000"/>
                          <w:szCs w:val="28"/>
                        </w:rPr>
                      </m:ctrlPr>
                    </m:sSubPr>
                    <m:e>
                      <m:r>
                        <w:rPr>
                          <w:rFonts w:ascii="Cambria Math" w:hAnsi="Cambria Math"/>
                        </w:rPr>
                        <m:t>μ</m:t>
                      </m:r>
                    </m:e>
                    <m:sub>
                      <m:r>
                        <w:rPr>
                          <w:rFonts w:ascii="Cambria Math" w:eastAsia="Cambria Math" w:hAnsi="Cambria Math"/>
                          <w:color w:val="EE0000"/>
                          <w:szCs w:val="28"/>
                        </w:rPr>
                        <m:t>i</m:t>
                      </m:r>
                    </m:sub>
                  </m:sSub>
                  <m:r>
                    <w:rPr>
                      <w:rFonts w:ascii="Cambria Math" w:eastAsia="Cambria Math" w:hAnsi="Cambria Math"/>
                      <w:color w:val="EE0000"/>
                      <w:szCs w:val="28"/>
                    </w:rPr>
                    <m:t>,</m:t>
                  </m:r>
                  <m:sSub>
                    <m:sSubPr>
                      <m:ctrlPr>
                        <w:rPr>
                          <w:rFonts w:ascii="Cambria Math" w:eastAsia="Cambria Math" w:hAnsi="Cambria Math"/>
                          <w:i/>
                          <w:color w:val="EE0000"/>
                          <w:szCs w:val="28"/>
                        </w:rPr>
                      </m:ctrlPr>
                    </m:sSubPr>
                    <m:e>
                      <m:r>
                        <w:rPr>
                          <w:rFonts w:ascii="Cambria Math" w:hAnsi="Cambria Math"/>
                        </w:rPr>
                        <m:t>μ</m:t>
                      </m:r>
                    </m:e>
                    <m:sub>
                      <m:r>
                        <w:rPr>
                          <w:rFonts w:ascii="Cambria Math" w:eastAsia="Cambria Math" w:hAnsi="Cambria Math"/>
                          <w:color w:val="EE0000"/>
                          <w:szCs w:val="28"/>
                        </w:rPr>
                        <m:t>j</m:t>
                      </m:r>
                    </m:sub>
                  </m:sSub>
                  <m:r>
                    <w:rPr>
                      <w:rFonts w:ascii="Cambria Math" w:eastAsia="Cambria Math" w:hAnsi="Cambria Math"/>
                      <w:color w:val="EE0000"/>
                      <w:szCs w:val="28"/>
                    </w:rPr>
                    <m:t>)</m:t>
                  </m:r>
                </m:den>
              </m:f>
              <m:r>
                <w:rPr>
                  <w:rFonts w:ascii="Cambria Math" w:eastAsia="Cambria Math" w:hAnsi="Cambria Math"/>
                  <w:color w:val="EE0000"/>
                  <w:szCs w:val="28"/>
                </w:rPr>
                <m:t xml:space="preserve"> where j is the most similar cluster to i#</m:t>
              </m:r>
              <m:d>
                <m:dPr>
                  <m:ctrlPr>
                    <w:rPr>
                      <w:rFonts w:ascii="Cambria Math" w:eastAsia="Cambria Math" w:hAnsi="Cambria Math"/>
                      <w:i/>
                      <w:color w:val="EE0000"/>
                      <w:szCs w:val="28"/>
                    </w:rPr>
                  </m:ctrlPr>
                </m:dPr>
                <m:e>
                  <m:r>
                    <w:rPr>
                      <w:rFonts w:ascii="Cambria Math" w:eastAsia="Cambria Math" w:hAnsi="Cambria Math"/>
                      <w:color w:val="EE0000"/>
                      <w:szCs w:val="28"/>
                    </w:rPr>
                    <m:t>6</m:t>
                  </m:r>
                </m:e>
              </m:d>
            </m:e>
          </m:eqArr>
        </m:oMath>
      </m:oMathPara>
    </w:p>
    <w:p w14:paraId="443165A4" w14:textId="28D91296" w:rsidR="001D2C69" w:rsidRPr="001D2C69" w:rsidRDefault="00000000" w:rsidP="001D2C69">
      <w:pPr>
        <w:spacing w:after="0"/>
        <w:rPr>
          <w:color w:val="EE0000"/>
          <w:szCs w:val="28"/>
        </w:rPr>
      </w:pPr>
      <m:oMathPara>
        <m:oMath>
          <m:eqArr>
            <m:eqArrPr>
              <m:maxDist m:val="1"/>
              <m:ctrlPr>
                <w:rPr>
                  <w:rFonts w:ascii="Cambria Math" w:eastAsia="Cambria Math" w:hAnsi="Cambria Math"/>
                  <w:i/>
                  <w:color w:val="EE0000"/>
                  <w:szCs w:val="28"/>
                </w:rPr>
              </m:ctrlPr>
            </m:eqArrPr>
            <m:e>
              <m:r>
                <w:rPr>
                  <w:rFonts w:ascii="Cambria Math" w:eastAsia="Cambria Math" w:hAnsi="Cambria Math"/>
                  <w:color w:val="EE0000"/>
                  <w:szCs w:val="28"/>
                </w:rPr>
                <m:t xml:space="preserve">DB= </m:t>
              </m:r>
              <m:f>
                <m:fPr>
                  <m:ctrlPr>
                    <w:rPr>
                      <w:rFonts w:ascii="Cambria Math" w:eastAsia="Cambria Math" w:hAnsi="Cambria Math"/>
                      <w:color w:val="EE0000"/>
                      <w:szCs w:val="28"/>
                    </w:rPr>
                  </m:ctrlPr>
                </m:fPr>
                <m:num>
                  <m:r>
                    <w:rPr>
                      <w:rFonts w:ascii="Cambria Math" w:eastAsia="Cambria Math" w:hAnsi="Cambria Math"/>
                      <w:color w:val="EE0000"/>
                      <w:szCs w:val="28"/>
                    </w:rPr>
                    <m:t>1</m:t>
                  </m:r>
                </m:num>
                <m:den>
                  <m:r>
                    <w:rPr>
                      <w:rFonts w:ascii="Cambria Math" w:eastAsia="Cambria Math" w:hAnsi="Cambria Math"/>
                      <w:color w:val="EE0000"/>
                      <w:szCs w:val="28"/>
                    </w:rPr>
                    <m:t>K</m:t>
                  </m:r>
                </m:den>
              </m:f>
              <m:nary>
                <m:naryPr>
                  <m:chr m:val="∑"/>
                  <m:ctrlPr>
                    <w:rPr>
                      <w:rFonts w:ascii="Cambria Math" w:eastAsia="Cambria Math" w:hAnsi="Cambria Math"/>
                      <w:color w:val="EE0000"/>
                      <w:szCs w:val="28"/>
                    </w:rPr>
                  </m:ctrlPr>
                </m:naryPr>
                <m:sub>
                  <m:eqArr>
                    <m:eqArrPr>
                      <m:ctrlPr>
                        <w:rPr>
                          <w:rFonts w:ascii="Cambria Math" w:eastAsia="Cambria Math" w:hAnsi="Cambria Math"/>
                          <w:i/>
                          <w:color w:val="EE0000"/>
                          <w:szCs w:val="28"/>
                        </w:rPr>
                      </m:ctrlPr>
                    </m:eqArrPr>
                    <m:e>
                      <m:r>
                        <w:rPr>
                          <w:rFonts w:ascii="Cambria Math" w:eastAsia="Cambria Math" w:hAnsi="Cambria Math"/>
                          <w:color w:val="EE0000"/>
                          <w:szCs w:val="28"/>
                        </w:rPr>
                        <m:t>i=1</m:t>
                      </m:r>
                    </m:e>
                    <m:e>
                      <m:r>
                        <w:rPr>
                          <w:rFonts w:ascii="Cambria Math" w:eastAsia="Cambria Math" w:hAnsi="Cambria Math"/>
                          <w:color w:val="EE0000"/>
                          <w:szCs w:val="28"/>
                        </w:rPr>
                        <m:t>j=1</m:t>
                      </m:r>
                      <m:ctrlPr>
                        <w:rPr>
                          <w:rFonts w:ascii="Cambria Math" w:eastAsia="Cambria Math" w:hAnsi="Cambria Math" w:cs="Cambria Math"/>
                          <w:i/>
                          <w:color w:val="EE0000"/>
                          <w:szCs w:val="28"/>
                        </w:rPr>
                      </m:ctrlPr>
                    </m:e>
                    <m:e>
                      <m:r>
                        <w:rPr>
                          <w:rFonts w:ascii="Cambria Math" w:eastAsia="Cambria Math" w:hAnsi="Cambria Math" w:cs="Cambria Math"/>
                          <w:color w:val="EE0000"/>
                          <w:szCs w:val="28"/>
                        </w:rPr>
                        <m:t>i≠j</m:t>
                      </m:r>
                    </m:e>
                  </m:eqArr>
                </m:sub>
                <m:sup>
                  <m:r>
                    <w:rPr>
                      <w:rFonts w:ascii="Cambria Math" w:eastAsia="Cambria Math" w:hAnsi="Cambria Math"/>
                      <w:color w:val="EE0000"/>
                      <w:szCs w:val="28"/>
                    </w:rPr>
                    <m:t>K</m:t>
                  </m:r>
                </m:sup>
                <m:e>
                  <m:r>
                    <w:rPr>
                      <w:rFonts w:ascii="Cambria Math" w:eastAsia="Cambria Math" w:hAnsi="Cambria Math"/>
                      <w:color w:val="EE0000"/>
                      <w:szCs w:val="28"/>
                    </w:rPr>
                    <m:t>max</m:t>
                  </m:r>
                  <m:sSub>
                    <m:sSubPr>
                      <m:ctrlPr>
                        <w:rPr>
                          <w:rFonts w:ascii="Cambria Math" w:eastAsia="Palatino Linotype" w:hAnsi="Cambria Math"/>
                          <w:color w:val="EE0000"/>
                          <w:szCs w:val="28"/>
                          <w:vertAlign w:val="subscript"/>
                        </w:rPr>
                      </m:ctrlPr>
                    </m:sSubPr>
                    <m:e>
                      <m:r>
                        <m:rPr>
                          <m:sty m:val="p"/>
                        </m:rPr>
                        <w:rPr>
                          <w:rFonts w:ascii="Cambria Math" w:eastAsia="Palatino Linotype" w:hAnsi="Cambria Math"/>
                          <w:color w:val="EE0000"/>
                          <w:szCs w:val="28"/>
                        </w:rPr>
                        <m:t>R</m:t>
                      </m:r>
                      <m:ctrlPr>
                        <w:rPr>
                          <w:rFonts w:ascii="Cambria Math" w:eastAsia="Palatino Linotype" w:hAnsi="Cambria Math"/>
                          <w:color w:val="EE0000"/>
                          <w:szCs w:val="28"/>
                        </w:rPr>
                      </m:ctrlPr>
                    </m:e>
                    <m:sub>
                      <m:r>
                        <w:rPr>
                          <w:rFonts w:ascii="Cambria Math" w:eastAsia="Palatino Linotype" w:hAnsi="Cambria Math"/>
                          <w:color w:val="EE0000"/>
                          <w:szCs w:val="28"/>
                        </w:rPr>
                        <m:t>i,j</m:t>
                      </m:r>
                    </m:sub>
                  </m:sSub>
                </m:e>
              </m:nary>
              <m:r>
                <w:rPr>
                  <w:rFonts w:ascii="Cambria Math" w:eastAsia="Cambria Math" w:hAnsi="Cambria Math"/>
                  <w:color w:val="EE0000"/>
                  <w:szCs w:val="28"/>
                </w:rPr>
                <m:t>#</m:t>
              </m:r>
              <m:d>
                <m:dPr>
                  <m:ctrlPr>
                    <w:rPr>
                      <w:rFonts w:ascii="Cambria Math" w:eastAsia="Cambria Math" w:hAnsi="Cambria Math"/>
                      <w:i/>
                      <w:color w:val="EE0000"/>
                      <w:szCs w:val="28"/>
                    </w:rPr>
                  </m:ctrlPr>
                </m:dPr>
                <m:e>
                  <m:r>
                    <w:rPr>
                      <w:rFonts w:ascii="Cambria Math" w:eastAsia="Cambria Math" w:hAnsi="Cambria Math"/>
                      <w:color w:val="EE0000"/>
                      <w:szCs w:val="28"/>
                    </w:rPr>
                    <m:t>7</m:t>
                  </m:r>
                </m:e>
              </m:d>
            </m:e>
          </m:eqArr>
        </m:oMath>
      </m:oMathPara>
    </w:p>
    <w:p w14:paraId="36150B50" w14:textId="77777777" w:rsidR="001D2C69" w:rsidRPr="001D2C69" w:rsidRDefault="001D2C69" w:rsidP="001D2C69">
      <w:pPr>
        <w:spacing w:after="0"/>
        <w:rPr>
          <w:color w:val="EE0000"/>
        </w:rPr>
      </w:pPr>
    </w:p>
    <w:p w14:paraId="605FC185" w14:textId="77777777" w:rsidR="001D2C69" w:rsidRPr="001D2C69" w:rsidRDefault="001D2C69" w:rsidP="001D2C69">
      <w:pPr>
        <w:spacing w:after="0"/>
        <w:rPr>
          <w:color w:val="EE0000"/>
        </w:rPr>
      </w:pPr>
    </w:p>
    <w:p w14:paraId="548FF3C4" w14:textId="77777777" w:rsidR="001D2C69" w:rsidRPr="001D2C69" w:rsidRDefault="001D2C69" w:rsidP="001D2C69">
      <w:pPr>
        <w:spacing w:after="0"/>
        <w:rPr>
          <w:color w:val="EE0000"/>
        </w:rPr>
      </w:pPr>
      <w:r w:rsidRPr="001D2C69">
        <w:rPr>
          <w:color w:val="EE0000"/>
        </w:rPr>
        <w:t xml:space="preserve">Here, </w:t>
      </w:r>
      <w:r w:rsidRPr="001D2C69">
        <w:rPr>
          <w:i/>
          <w:color w:val="EE0000"/>
        </w:rPr>
        <w:t>R</w:t>
      </w:r>
      <w:r w:rsidRPr="001D2C69">
        <w:rPr>
          <w:color w:val="EE0000"/>
        </w:rPr>
        <w:t xml:space="preserve"> represents the similarity between clusters </w:t>
      </w:r>
      <w:r w:rsidRPr="001D2C69">
        <w:rPr>
          <w:i/>
          <w:color w:val="EE0000"/>
        </w:rPr>
        <w:t>i</w:t>
      </w:r>
      <w:r w:rsidRPr="001D2C69">
        <w:rPr>
          <w:color w:val="EE0000"/>
        </w:rPr>
        <w:t xml:space="preserve"> and </w:t>
      </w:r>
      <w:r w:rsidRPr="001D2C69">
        <w:rPr>
          <w:i/>
          <w:color w:val="EE0000"/>
        </w:rPr>
        <w:t>j</w:t>
      </w:r>
      <w:r w:rsidRPr="001D2C69">
        <w:rPr>
          <w:color w:val="EE0000"/>
        </w:rPr>
        <w:t xml:space="preserve">, </w:t>
      </w:r>
      <w:r w:rsidRPr="001D2C69">
        <w:rPr>
          <w:i/>
          <w:iCs/>
          <w:color w:val="EE0000"/>
        </w:rPr>
        <w:t>s</w:t>
      </w:r>
      <w:r w:rsidRPr="001D2C69">
        <w:rPr>
          <w:i/>
          <w:iCs/>
          <w:color w:val="EE0000"/>
          <w:vertAlign w:val="subscript"/>
        </w:rPr>
        <w:t>i</w:t>
      </w:r>
      <w:r w:rsidRPr="001D2C69">
        <w:rPr>
          <w:color w:val="EE0000"/>
        </w:rPr>
        <w:t xml:space="preserve"> is the mean of all distances between the points of cluster </w:t>
      </w:r>
      <w:r w:rsidRPr="001D2C69">
        <w:rPr>
          <w:i/>
          <w:iCs/>
          <w:color w:val="EE0000"/>
        </w:rPr>
        <w:t>i</w:t>
      </w:r>
      <w:r w:rsidRPr="001D2C69">
        <w:rPr>
          <w:color w:val="EE0000"/>
        </w:rPr>
        <w:t xml:space="preserve"> and its centroid, </w:t>
      </w:r>
      <w:r w:rsidRPr="001D2C69">
        <w:rPr>
          <w:i/>
          <w:iCs/>
          <w:color w:val="EE0000"/>
        </w:rPr>
        <w:t>d</w:t>
      </w:r>
      <w:r w:rsidRPr="001D2C69">
        <w:rPr>
          <w:i/>
          <w:iCs/>
          <w:color w:val="EE0000"/>
          <w:vertAlign w:val="subscript"/>
        </w:rPr>
        <w:t>i,j</w:t>
      </w:r>
      <w:r w:rsidRPr="001D2C69">
        <w:rPr>
          <w:color w:val="EE0000"/>
        </w:rPr>
        <w:t xml:space="preserve"> is the distance between clusters </w:t>
      </w:r>
      <w:r w:rsidRPr="001D2C69">
        <w:rPr>
          <w:i/>
          <w:iCs/>
          <w:color w:val="EE0000"/>
        </w:rPr>
        <w:t>i</w:t>
      </w:r>
      <w:r w:rsidRPr="001D2C69">
        <w:rPr>
          <w:color w:val="EE0000"/>
        </w:rPr>
        <w:t xml:space="preserve"> and </w:t>
      </w:r>
      <w:r w:rsidRPr="001D2C69">
        <w:rPr>
          <w:i/>
          <w:iCs/>
          <w:color w:val="EE0000"/>
        </w:rPr>
        <w:t>j</w:t>
      </w:r>
      <w:r w:rsidRPr="001D2C69">
        <w:rPr>
          <w:color w:val="EE0000"/>
        </w:rPr>
        <w:t xml:space="preserve"> given by their centroids, and </w:t>
      </w:r>
      <w:r w:rsidRPr="001D2C69">
        <w:rPr>
          <w:i/>
          <w:iCs/>
          <w:color w:val="EE0000"/>
        </w:rPr>
        <w:t>max(R</w:t>
      </w:r>
      <w:r w:rsidRPr="001D2C69">
        <w:rPr>
          <w:i/>
          <w:iCs/>
          <w:color w:val="EE0000"/>
          <w:vertAlign w:val="subscript"/>
        </w:rPr>
        <w:t>i,j</w:t>
      </w:r>
      <w:r w:rsidRPr="001D2C69">
        <w:rPr>
          <w:i/>
          <w:iCs/>
          <w:color w:val="EE0000"/>
        </w:rPr>
        <w:t>)</w:t>
      </w:r>
      <w:r w:rsidRPr="001D2C69">
        <w:rPr>
          <w:color w:val="EE0000"/>
        </w:rPr>
        <w:t xml:space="preserve"> is the maximum similarity of clusters </w:t>
      </w:r>
      <w:r w:rsidRPr="001D2C69">
        <w:rPr>
          <w:i/>
          <w:iCs/>
          <w:color w:val="EE0000"/>
        </w:rPr>
        <w:t>i</w:t>
      </w:r>
      <w:r w:rsidRPr="001D2C69">
        <w:rPr>
          <w:color w:val="EE0000"/>
        </w:rPr>
        <w:t xml:space="preserve"> and </w:t>
      </w:r>
      <w:r w:rsidRPr="001D2C69">
        <w:rPr>
          <w:i/>
          <w:iCs/>
          <w:color w:val="EE0000"/>
        </w:rPr>
        <w:t>j</w:t>
      </w:r>
      <w:r w:rsidRPr="001D2C69">
        <w:rPr>
          <w:color w:val="EE0000"/>
        </w:rPr>
        <w:t xml:space="preserve">.  </w:t>
      </w:r>
    </w:p>
    <w:p w14:paraId="60A063B9" w14:textId="4BA382D5" w:rsidR="00FE7E9F" w:rsidRPr="00FE7E9F" w:rsidRDefault="00FE7E9F" w:rsidP="001D2C69">
      <w:pPr>
        <w:spacing w:after="0"/>
        <w:rPr>
          <w:szCs w:val="28"/>
        </w:rPr>
      </w:pPr>
      <w:r>
        <w:rPr>
          <w:szCs w:val="28"/>
        </w:rPr>
        <w:t xml:space="preserve">DB is sensitive to the choice of distance metric and to overlapping clusters </w:t>
      </w:r>
      <w:r>
        <w:rPr>
          <w:szCs w:val="28"/>
        </w:rPr>
        <w:fldChar w:fldCharType="begin"/>
      </w:r>
      <w:r w:rsidR="00B11A65">
        <w:rPr>
          <w:szCs w:val="28"/>
        </w:rPr>
        <w:instrText xml:space="preserve"> ADDIN ZOTERO_ITEM CSL_CITATION {"citationID":"arj3QUL8","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Pr>
          <w:szCs w:val="28"/>
        </w:rPr>
        <w:fldChar w:fldCharType="separate"/>
      </w:r>
      <w:r w:rsidR="009B523F" w:rsidRPr="009B523F">
        <w:t>(17)</w:t>
      </w:r>
      <w:r>
        <w:rPr>
          <w:szCs w:val="28"/>
        </w:rPr>
        <w:fldChar w:fldCharType="end"/>
      </w:r>
      <w:r>
        <w:rPr>
          <w:szCs w:val="28"/>
        </w:rPr>
        <w:t xml:space="preserve">. </w:t>
      </w:r>
    </w:p>
    <w:p w14:paraId="7F7FBB5D" w14:textId="77777777" w:rsidR="00FE7E9F" w:rsidRPr="001D2C69" w:rsidRDefault="00FE7E9F" w:rsidP="001D2C69">
      <w:pPr>
        <w:spacing w:after="0"/>
        <w:rPr>
          <w:color w:val="EE0000"/>
          <w:szCs w:val="28"/>
        </w:rPr>
      </w:pPr>
    </w:p>
    <w:p w14:paraId="3778A9F6" w14:textId="47112AA0" w:rsidR="001D2C69" w:rsidRPr="001D2C69" w:rsidRDefault="0068692A" w:rsidP="001D2C69">
      <w:pPr>
        <w:spacing w:after="0"/>
        <w:rPr>
          <w:color w:val="EE0000"/>
        </w:rPr>
      </w:pPr>
      <w:r>
        <w:t>Calinski-Harabasz i</w:t>
      </w:r>
      <w:r w:rsidRPr="00EC3E53">
        <w:t xml:space="preserve">ndex </w:t>
      </w:r>
      <w:r>
        <w:t>(CH)</w:t>
      </w:r>
      <w:r w:rsidR="001D2C69" w:rsidRPr="001D2C69">
        <w:rPr>
          <w:color w:val="EE0000"/>
        </w:rPr>
        <w:t xml:space="preserve"> </w:t>
      </w:r>
      <w:r w:rsidR="001D2C69" w:rsidRPr="001D2C69">
        <w:rPr>
          <w:color w:val="EE0000"/>
        </w:rPr>
        <w:fldChar w:fldCharType="begin"/>
      </w:r>
      <w:r w:rsidR="00B11A65">
        <w:rPr>
          <w:color w:val="EE0000"/>
        </w:rPr>
        <w:instrText xml:space="preserve"> ADDIN ZOTERO_ITEM CSL_CITATION {"citationID":"Vq8ATM5U","properties":{"formattedCitation":"(35,36)","plainCitation":"(35,36)","noteIndex":0},"citationItems":[{"id":"ow9qrWwI/pKGtYKQN","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1D2C69" w:rsidRPr="001D2C69">
        <w:rPr>
          <w:color w:val="EE0000"/>
        </w:rPr>
        <w:fldChar w:fldCharType="separate"/>
      </w:r>
      <w:r w:rsidR="009B523F" w:rsidRPr="009B523F">
        <w:t>(35,36)</w:t>
      </w:r>
      <w:r w:rsidR="001D2C69" w:rsidRPr="001D2C69">
        <w:rPr>
          <w:color w:val="EE0000"/>
        </w:rPr>
        <w:fldChar w:fldCharType="end"/>
      </w:r>
      <w:r w:rsidR="001D2C69" w:rsidRPr="001D2C69">
        <w:rPr>
          <w:color w:val="EE0000"/>
        </w:rPr>
        <w:t>, or Variance Ratio Criterion, is computed as the ratio between the intra-cluster to inter-cluster dispersion. The dispersion is based on the sum of squared distances. For this metric, a higher value indicates a better result and it has no upper bound. The following formula describes the computation of this metric:</w:t>
      </w:r>
    </w:p>
    <w:p w14:paraId="2B1D0CEC" w14:textId="2AAADB09" w:rsidR="001D2C69" w:rsidRPr="001D2C69" w:rsidRDefault="00000000" w:rsidP="001D2C69">
      <w:pPr>
        <w:spacing w:after="0"/>
        <w:rPr>
          <w:color w:val="EE0000"/>
          <w:szCs w:val="28"/>
        </w:rPr>
      </w:pPr>
      <m:oMathPara>
        <m:oMath>
          <m:eqArr>
            <m:eqArrPr>
              <m:maxDist m:val="1"/>
              <m:ctrlPr>
                <w:rPr>
                  <w:rFonts w:ascii="Cambria Math" w:eastAsia="Cambria Math" w:hAnsi="Cambria Math"/>
                  <w:i/>
                  <w:color w:val="EE0000"/>
                  <w:szCs w:val="28"/>
                </w:rPr>
              </m:ctrlPr>
            </m:eqArrPr>
            <m:e>
              <m:r>
                <w:rPr>
                  <w:rFonts w:ascii="Cambria Math" w:eastAsia="Cambria Math" w:hAnsi="Cambria Math"/>
                  <w:color w:val="EE0000"/>
                  <w:szCs w:val="28"/>
                </w:rPr>
                <m:t>CH=</m:t>
              </m:r>
              <m:f>
                <m:fPr>
                  <m:ctrlPr>
                    <w:rPr>
                      <w:rFonts w:ascii="Cambria Math" w:eastAsia="Cambria Math" w:hAnsi="Cambria Math"/>
                      <w:color w:val="EE0000"/>
                      <w:szCs w:val="28"/>
                    </w:rPr>
                  </m:ctrlPr>
                </m:fPr>
                <m:num>
                  <m:r>
                    <w:rPr>
                      <w:rFonts w:ascii="Cambria Math" w:eastAsia="Cambria Math" w:hAnsi="Cambria Math"/>
                      <w:color w:val="EE0000"/>
                      <w:szCs w:val="28"/>
                    </w:rPr>
                    <m:t>tr</m:t>
                  </m:r>
                  <m:d>
                    <m:dPr>
                      <m:ctrlPr>
                        <w:rPr>
                          <w:rFonts w:ascii="Cambria Math" w:eastAsia="Cambria Math" w:hAnsi="Cambria Math"/>
                          <w:i/>
                          <w:color w:val="EE0000"/>
                          <w:szCs w:val="28"/>
                        </w:rPr>
                      </m:ctrlPr>
                    </m:dPr>
                    <m:e>
                      <m:r>
                        <w:rPr>
                          <w:rFonts w:ascii="Cambria Math" w:eastAsia="Cambria Math" w:hAnsi="Cambria Math"/>
                          <w:color w:val="EE0000"/>
                          <w:szCs w:val="28"/>
                        </w:rPr>
                        <m:t>Bk</m:t>
                      </m:r>
                    </m:e>
                  </m:d>
                </m:num>
                <m:den>
                  <m:r>
                    <w:rPr>
                      <w:rFonts w:ascii="Cambria Math" w:eastAsia="Cambria Math" w:hAnsi="Cambria Math"/>
                      <w:color w:val="EE0000"/>
                      <w:szCs w:val="28"/>
                    </w:rPr>
                    <m:t>tr</m:t>
                  </m:r>
                  <m:d>
                    <m:dPr>
                      <m:ctrlPr>
                        <w:rPr>
                          <w:rFonts w:ascii="Cambria Math" w:eastAsia="Cambria Math" w:hAnsi="Cambria Math"/>
                          <w:i/>
                          <w:color w:val="EE0000"/>
                          <w:szCs w:val="28"/>
                        </w:rPr>
                      </m:ctrlPr>
                    </m:dPr>
                    <m:e>
                      <m:r>
                        <w:rPr>
                          <w:rFonts w:ascii="Cambria Math" w:eastAsia="Cambria Math" w:hAnsi="Cambria Math"/>
                          <w:color w:val="EE0000"/>
                          <w:szCs w:val="28"/>
                        </w:rPr>
                        <m:t>Wk</m:t>
                      </m:r>
                    </m:e>
                  </m:d>
                </m:den>
              </m:f>
              <m:r>
                <w:rPr>
                  <w:rFonts w:ascii="Cambria Math" w:eastAsia="Cambria Math" w:hAnsi="Cambria Math"/>
                  <w:color w:val="EE0000"/>
                  <w:szCs w:val="28"/>
                </w:rPr>
                <m:t>*</m:t>
              </m:r>
              <m:f>
                <m:fPr>
                  <m:ctrlPr>
                    <w:rPr>
                      <w:rFonts w:ascii="Cambria Math" w:eastAsia="Cambria Math" w:hAnsi="Cambria Math"/>
                      <w:color w:val="EE0000"/>
                      <w:szCs w:val="28"/>
                    </w:rPr>
                  </m:ctrlPr>
                </m:fPr>
                <m:num>
                  <m:r>
                    <w:rPr>
                      <w:rFonts w:ascii="Cambria Math" w:eastAsia="Cambria Math" w:hAnsi="Cambria Math"/>
                      <w:color w:val="EE0000"/>
                      <w:szCs w:val="28"/>
                    </w:rPr>
                    <m:t>n-k</m:t>
                  </m:r>
                </m:num>
                <m:den>
                  <m:r>
                    <w:rPr>
                      <w:rFonts w:ascii="Cambria Math" w:eastAsia="Cambria Math" w:hAnsi="Cambria Math"/>
                      <w:color w:val="EE0000"/>
                      <w:szCs w:val="28"/>
                    </w:rPr>
                    <m:t>k-1</m:t>
                  </m:r>
                </m:den>
              </m:f>
              <m:r>
                <w:rPr>
                  <w:rFonts w:ascii="Cambria Math" w:eastAsia="Cambria Math" w:hAnsi="Cambria Math"/>
                  <w:color w:val="EE0000"/>
                  <w:szCs w:val="28"/>
                </w:rPr>
                <m:t>#</m:t>
              </m:r>
              <m:d>
                <m:dPr>
                  <m:ctrlPr>
                    <w:rPr>
                      <w:rFonts w:ascii="Cambria Math" w:eastAsia="Cambria Math" w:hAnsi="Cambria Math"/>
                      <w:i/>
                      <w:color w:val="EE0000"/>
                      <w:szCs w:val="28"/>
                    </w:rPr>
                  </m:ctrlPr>
                </m:dPr>
                <m:e>
                  <m:r>
                    <w:rPr>
                      <w:rFonts w:ascii="Cambria Math" w:eastAsia="Cambria Math" w:hAnsi="Cambria Math"/>
                      <w:color w:val="EE0000"/>
                      <w:szCs w:val="28"/>
                    </w:rPr>
                    <m:t>8</m:t>
                  </m:r>
                </m:e>
              </m:d>
            </m:e>
          </m:eqArr>
        </m:oMath>
      </m:oMathPara>
    </w:p>
    <w:p w14:paraId="14858950" w14:textId="77777777" w:rsidR="001D2C69" w:rsidRDefault="001D2C69" w:rsidP="001D2C69">
      <w:pPr>
        <w:spacing w:after="0"/>
        <w:rPr>
          <w:color w:val="EE0000"/>
        </w:rPr>
      </w:pPr>
    </w:p>
    <w:p w14:paraId="6B9FB752" w14:textId="7678752B" w:rsidR="00726932" w:rsidRDefault="00912CE2" w:rsidP="001D2C69">
      <w:pPr>
        <w:spacing w:after="0"/>
        <w:rPr>
          <w:color w:val="EE0000"/>
        </w:rPr>
      </w:pPr>
      <w:r>
        <w:rPr>
          <w:color w:val="EE0000"/>
        </w:rPr>
        <w:t xml:space="preserve">Wk </w:t>
      </w:r>
      <w:r w:rsidR="00726932">
        <w:rPr>
          <w:color w:val="EE0000"/>
        </w:rPr>
        <w:t>= SSE</w:t>
      </w:r>
    </w:p>
    <w:p w14:paraId="10F4A60B" w14:textId="131130B8" w:rsidR="00912CE2" w:rsidRDefault="00912CE2" w:rsidP="001D2C69">
      <w:pPr>
        <w:spacing w:after="0"/>
        <w:rPr>
          <w:color w:val="EE0000"/>
        </w:rPr>
      </w:pPr>
      <w:r>
        <w:rPr>
          <w:color w:val="EE0000"/>
        </w:rPr>
        <w:t>Bk = SSB</w:t>
      </w:r>
    </w:p>
    <w:p w14:paraId="2EBD4104" w14:textId="28158B92" w:rsidR="00726932" w:rsidRDefault="0063512B" w:rsidP="001D2C69">
      <w:pPr>
        <w:spacing w:after="0"/>
        <w:rPr>
          <w:color w:val="EE0000"/>
        </w:rPr>
      </w:pPr>
      <w:r w:rsidRPr="0063512B">
        <w:rPr>
          <w:color w:val="EE0000"/>
        </w:rPr>
        <w:t>the cluster’s closeness or compactness is measured based on the distance between the cluster’s centroid and the data points within the cluster while the cluster’s separation from other clusters is measured using the distance from the cluster’s centroid to the global centroid</w:t>
      </w:r>
    </w:p>
    <w:p w14:paraId="2F1B6238" w14:textId="5991C7A9" w:rsidR="00726932" w:rsidRPr="001D2C69" w:rsidRDefault="00A71712" w:rsidP="001D2C69">
      <w:pPr>
        <w:spacing w:after="0"/>
        <w:rPr>
          <w:color w:val="EE0000"/>
        </w:rPr>
      </w:pPr>
      <w:r w:rsidRPr="00A71712">
        <w:rPr>
          <w:color w:val="EE0000"/>
        </w:rPr>
        <w:t>where (</w:t>
      </w:r>
      <w:r w:rsidRPr="00A71712">
        <w:rPr>
          <w:rFonts w:ascii="Cambria Math" w:hAnsi="Cambria Math" w:cs="Cambria Math"/>
          <w:color w:val="EE0000"/>
        </w:rPr>
        <w:t>𝑆𝑤</w:t>
      </w:r>
      <w:r w:rsidRPr="00A71712">
        <w:rPr>
          <w:color w:val="EE0000"/>
        </w:rPr>
        <w:t>) is the intra-cluster scatter matrix, (</w:t>
      </w:r>
      <w:r w:rsidRPr="00A71712">
        <w:rPr>
          <w:rFonts w:ascii="Cambria Math" w:hAnsi="Cambria Math" w:cs="Cambria Math"/>
          <w:color w:val="EE0000"/>
        </w:rPr>
        <w:t>𝑆𝐵</w:t>
      </w:r>
      <w:r w:rsidRPr="00A71712">
        <w:rPr>
          <w:color w:val="EE0000"/>
        </w:rPr>
        <w:t xml:space="preserve"> ) is the inter-cluster scatter matrix</w:t>
      </w:r>
    </w:p>
    <w:p w14:paraId="61F171CA" w14:textId="77777777" w:rsidR="001D2C69" w:rsidRDefault="001D2C69" w:rsidP="001D2C69">
      <w:pPr>
        <w:spacing w:after="0"/>
        <w:rPr>
          <w:color w:val="EE0000"/>
        </w:rPr>
      </w:pPr>
      <w:r w:rsidRPr="001D2C69">
        <w:rPr>
          <w:color w:val="EE0000"/>
        </w:rPr>
        <w:t xml:space="preserve">Here, </w:t>
      </w:r>
      <w:r w:rsidRPr="001D2C69">
        <w:rPr>
          <w:i/>
          <w:iCs/>
          <w:color w:val="EE0000"/>
        </w:rPr>
        <w:t>tr(X)</w:t>
      </w:r>
      <w:r w:rsidRPr="001D2C69">
        <w:rPr>
          <w:color w:val="EE0000"/>
        </w:rPr>
        <w:t xml:space="preserve"> is the trace of the dispersion matrix (either between </w:t>
      </w:r>
      <w:r w:rsidRPr="001D2C69">
        <w:rPr>
          <w:i/>
          <w:iCs/>
          <w:color w:val="EE0000"/>
        </w:rPr>
        <w:t>Bk</w:t>
      </w:r>
      <w:r w:rsidRPr="001D2C69">
        <w:rPr>
          <w:color w:val="EE0000"/>
        </w:rPr>
        <w:t xml:space="preserve"> or within </w:t>
      </w:r>
      <w:r w:rsidRPr="001D2C69">
        <w:rPr>
          <w:i/>
          <w:iCs/>
          <w:color w:val="EE0000"/>
        </w:rPr>
        <w:t>Wk</w:t>
      </w:r>
      <w:r w:rsidRPr="001D2C69">
        <w:rPr>
          <w:color w:val="EE0000"/>
        </w:rPr>
        <w:t xml:space="preserve">), </w:t>
      </w:r>
      <w:r w:rsidRPr="001D2C69">
        <w:rPr>
          <w:i/>
          <w:iCs/>
          <w:color w:val="EE0000"/>
        </w:rPr>
        <w:t>n</w:t>
      </w:r>
      <w:r w:rsidRPr="001D2C69">
        <w:rPr>
          <w:color w:val="EE0000"/>
        </w:rPr>
        <w:t xml:space="preserve"> is the dataset size and </w:t>
      </w:r>
      <w:r w:rsidRPr="001D2C69">
        <w:rPr>
          <w:i/>
          <w:iCs/>
          <w:color w:val="EE0000"/>
        </w:rPr>
        <w:t>k</w:t>
      </w:r>
      <w:r w:rsidRPr="001D2C69">
        <w:rPr>
          <w:color w:val="EE0000"/>
        </w:rPr>
        <w:t xml:space="preserve"> is the number of clusters.</w:t>
      </w:r>
    </w:p>
    <w:p w14:paraId="27502801" w14:textId="11DA99D3" w:rsidR="00FE7E9F" w:rsidRPr="00FE7E9F" w:rsidRDefault="00FE7E9F" w:rsidP="001D2C69">
      <w:pPr>
        <w:spacing w:after="0"/>
      </w:pPr>
      <w:r>
        <w:t xml:space="preserve">CH is sensitive to irregular cluster shapes and sizes and to outliers </w:t>
      </w:r>
      <w:r>
        <w:fldChar w:fldCharType="begin"/>
      </w:r>
      <w:r w:rsidR="00B11A65">
        <w:instrText xml:space="preserve"> ADDIN ZOTERO_ITEM CSL_CITATION {"citationID":"c1xuJWSs","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w:t>
      </w:r>
    </w:p>
    <w:p w14:paraId="06A74746" w14:textId="77777777" w:rsidR="001D2C69" w:rsidRPr="001D2C69" w:rsidRDefault="001D2C69" w:rsidP="001D2C69">
      <w:pPr>
        <w:spacing w:after="0"/>
        <w:rPr>
          <w:color w:val="EE0000"/>
        </w:rPr>
      </w:pPr>
    </w:p>
    <w:p w14:paraId="5A6609B1" w14:textId="368E8B6E" w:rsidR="001D2C69" w:rsidRDefault="0068692A" w:rsidP="001D2C69">
      <w:pPr>
        <w:spacing w:after="0"/>
        <w:rPr>
          <w:color w:val="EE0000"/>
        </w:rPr>
      </w:pPr>
      <w:r>
        <w:t>Silhouette i</w:t>
      </w:r>
      <w:r w:rsidRPr="00EC3E53">
        <w:t xml:space="preserve">ndex </w:t>
      </w:r>
      <w:r>
        <w:t xml:space="preserve">(S) </w:t>
      </w:r>
      <w:r w:rsidR="001D2C69" w:rsidRPr="001D2C69">
        <w:rPr>
          <w:color w:val="EE0000"/>
        </w:rPr>
        <w:fldChar w:fldCharType="begin"/>
      </w:r>
      <w:r w:rsidR="00B11A65">
        <w:rPr>
          <w:color w:val="EE0000"/>
        </w:rPr>
        <w:instrText xml:space="preserve"> ADDIN ZOTERO_ITEM CSL_CITATION {"citationID":"5A3LHmjC","properties":{"formattedCitation":"(35,37)","plainCitation":"(35,37)","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ow9qrWwI/pKGtYKQN","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rsidR="001D2C69" w:rsidRPr="001D2C69">
        <w:rPr>
          <w:color w:val="EE0000"/>
        </w:rPr>
        <w:fldChar w:fldCharType="separate"/>
      </w:r>
      <w:r w:rsidR="009B523F" w:rsidRPr="009B523F">
        <w:t>(35,37)</w:t>
      </w:r>
      <w:r w:rsidR="001D2C69" w:rsidRPr="001D2C69">
        <w:rPr>
          <w:color w:val="EE0000"/>
        </w:rPr>
        <w:fldChar w:fldCharType="end"/>
      </w:r>
      <w:r w:rsidR="001D2C69" w:rsidRPr="001D2C69">
        <w:rPr>
          <w:color w:val="EE0000"/>
        </w:rPr>
        <w:t xml:space="preserve"> is computed as the ratio between the mean distance between a point and the rest of the points of that cluster and the mean distance between the point and all the points of the nearest cluster. SS has an interval of [-1, 1] where 1 represents well-separated dense clusters, 0 overlapping clusters, and -1 an incorrect clustering. Thus, SS evaluates as correct (and outputs </w:t>
      </w:r>
      <w:r w:rsidR="001D2C69" w:rsidRPr="001D2C69">
        <w:rPr>
          <w:color w:val="EE0000"/>
        </w:rPr>
        <w:lastRenderedPageBreak/>
        <w:t>higher scores for) the traditional structure of clusters. The following formula describes the computation of this metric:</w:t>
      </w:r>
    </w:p>
    <w:p w14:paraId="5C65290F" w14:textId="3AD82D67" w:rsidR="00773362" w:rsidRPr="007147DC" w:rsidRDefault="00000000" w:rsidP="001D2C69">
      <w:pPr>
        <w:spacing w:after="0"/>
      </w:pPr>
      <m:oMathPara>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nary>
            <m:naryPr>
              <m:chr m:val="∑"/>
              <m:limLoc m:val="undOvr"/>
              <m:supHide m:val="1"/>
              <m:ctrlPr>
                <w:rPr>
                  <w:rFonts w:ascii="Cambria Math" w:hAnsi="Cambria Math"/>
                  <w:i/>
                </w:rPr>
              </m:ctrlPr>
            </m:naryPr>
            <m:sub>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e>
                  <m:r>
                    <w:rPr>
                      <w:rFonts w:ascii="Cambria Math" w:hAnsi="Cambria Math"/>
                    </w:rPr>
                    <m:t>i≠j</m:t>
                  </m:r>
                </m:e>
              </m:eqArr>
            </m:sub>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nary>
        </m:oMath>
      </m:oMathPara>
    </w:p>
    <w:p w14:paraId="7A5EC911" w14:textId="2E6227C1" w:rsidR="007147DC" w:rsidRPr="007147DC" w:rsidRDefault="00000000" w:rsidP="001D2C69">
      <w:pPr>
        <w:spacing w:after="0"/>
      </w:pPr>
      <m:oMathPara>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j</m:t>
                      </m:r>
                    </m:sub>
                  </m:sSub>
                </m:den>
              </m:f>
              <m:nary>
                <m:naryPr>
                  <m:chr m:val="∑"/>
                  <m:limLoc m:val="undOvr"/>
                  <m:supHide m:val="1"/>
                  <m:ctrlPr>
                    <w:rPr>
                      <w:rFonts w:ascii="Cambria Math" w:hAnsi="Cambria Math"/>
                      <w:i/>
                    </w:rPr>
                  </m:ctrlPr>
                </m:naryPr>
                <m:sub>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e>
                  </m:eqArr>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e>
              </m:nary>
              <m:r>
                <w:rPr>
                  <w:rFonts w:ascii="Cambria Math" w:hAnsi="Cambria Math"/>
                </w:rPr>
                <m:t xml:space="preserve">)) </m:t>
              </m:r>
            </m:e>
          </m:func>
        </m:oMath>
      </m:oMathPara>
    </w:p>
    <w:p w14:paraId="1268D728" w14:textId="77A1BA3D" w:rsidR="00773362" w:rsidRPr="007147DC" w:rsidRDefault="00773362" w:rsidP="001D2C69">
      <w:pPr>
        <w:spacing w:after="0"/>
      </w:pPr>
      <m:oMathPara>
        <m:oMath>
          <m:r>
            <w:rPr>
              <w:rFonts w:ascii="Cambria Math" w:hAnsi="Cambria Math"/>
            </w:rPr>
            <m:t xml:space="preserve">S=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num>
                <m:den>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den>
              </m:f>
            </m:e>
          </m:nary>
        </m:oMath>
      </m:oMathPara>
    </w:p>
    <w:p w14:paraId="5795B9E9" w14:textId="77777777" w:rsidR="001D2C69" w:rsidRPr="001D2C69" w:rsidRDefault="001D2C69" w:rsidP="001D2C69">
      <w:pPr>
        <w:spacing w:after="0"/>
        <w:rPr>
          <w:color w:val="EE0000"/>
        </w:rPr>
      </w:pPr>
    </w:p>
    <w:p w14:paraId="260A0C71" w14:textId="77777777" w:rsidR="001D2C69" w:rsidRPr="001D2C69" w:rsidRDefault="001D2C69" w:rsidP="001D2C69">
      <w:pPr>
        <w:spacing w:after="0"/>
        <w:rPr>
          <w:color w:val="EE0000"/>
          <w:szCs w:val="28"/>
        </w:rPr>
      </w:pPr>
      <w:r w:rsidRPr="001D2C69">
        <w:rPr>
          <w:color w:val="EE0000"/>
          <w:szCs w:val="28"/>
        </w:rPr>
        <w:t xml:space="preserve">Here, </w:t>
      </w:r>
      <w:r w:rsidRPr="001D2C69">
        <w:rPr>
          <w:i/>
          <w:iCs/>
          <w:color w:val="EE0000"/>
          <w:szCs w:val="28"/>
        </w:rPr>
        <w:t>b</w:t>
      </w:r>
      <w:r w:rsidRPr="001D2C69">
        <w:rPr>
          <w:color w:val="EE0000"/>
          <w:szCs w:val="28"/>
        </w:rPr>
        <w:t xml:space="preserve"> is the </w:t>
      </w:r>
      <w:r w:rsidRPr="001D2C69">
        <w:rPr>
          <w:color w:val="EE0000"/>
        </w:rPr>
        <w:t xml:space="preserve">mean </w:t>
      </w:r>
      <w:r w:rsidRPr="001D2C69">
        <w:rPr>
          <w:color w:val="EE0000"/>
          <w:szCs w:val="28"/>
        </w:rPr>
        <w:t xml:space="preserve">of all distances between a point in cluster </w:t>
      </w:r>
      <w:r w:rsidRPr="001D2C69">
        <w:rPr>
          <w:i/>
          <w:iCs/>
          <w:color w:val="EE0000"/>
          <w:szCs w:val="28"/>
        </w:rPr>
        <w:t xml:space="preserve">i </w:t>
      </w:r>
      <w:r w:rsidRPr="001D2C69">
        <w:rPr>
          <w:color w:val="EE0000"/>
          <w:szCs w:val="28"/>
        </w:rPr>
        <w:t xml:space="preserve">and all points of the closest cluster </w:t>
      </w:r>
      <w:r w:rsidRPr="001D2C69">
        <w:rPr>
          <w:i/>
          <w:iCs/>
          <w:color w:val="EE0000"/>
          <w:szCs w:val="28"/>
        </w:rPr>
        <w:t>j</w:t>
      </w:r>
      <w:r w:rsidRPr="001D2C69">
        <w:rPr>
          <w:color w:val="EE0000"/>
          <w:szCs w:val="28"/>
        </w:rPr>
        <w:t xml:space="preserve">, and </w:t>
      </w:r>
      <w:r w:rsidRPr="001D2C69">
        <w:rPr>
          <w:i/>
          <w:iCs/>
          <w:color w:val="EE0000"/>
          <w:szCs w:val="28"/>
        </w:rPr>
        <w:t>a</w:t>
      </w:r>
      <w:r w:rsidRPr="001D2C69">
        <w:rPr>
          <w:color w:val="EE0000"/>
          <w:szCs w:val="28"/>
        </w:rPr>
        <w:t xml:space="preserve"> is the </w:t>
      </w:r>
      <w:r w:rsidRPr="001D2C69">
        <w:rPr>
          <w:color w:val="EE0000"/>
        </w:rPr>
        <w:t xml:space="preserve">mean </w:t>
      </w:r>
      <w:r w:rsidRPr="001D2C69">
        <w:rPr>
          <w:color w:val="EE0000"/>
          <w:szCs w:val="28"/>
        </w:rPr>
        <w:t xml:space="preserve">of all distances between a point in cluster </w:t>
      </w:r>
      <w:r w:rsidRPr="001D2C69">
        <w:rPr>
          <w:i/>
          <w:iCs/>
          <w:color w:val="EE0000"/>
          <w:szCs w:val="28"/>
        </w:rPr>
        <w:t>i</w:t>
      </w:r>
      <w:r w:rsidRPr="001D2C69">
        <w:rPr>
          <w:color w:val="EE0000"/>
          <w:szCs w:val="28"/>
        </w:rPr>
        <w:t xml:space="preserve"> and all other points in the same cluster. </w:t>
      </w:r>
    </w:p>
    <w:p w14:paraId="71321DDE" w14:textId="3F0A2991" w:rsidR="001D2C69" w:rsidRPr="004F21C0" w:rsidRDefault="004F21C0" w:rsidP="001D2C69">
      <w:r>
        <w:t xml:space="preserve">S index can be sensitive to noise and outliers </w:t>
      </w:r>
      <w:r>
        <w:fldChar w:fldCharType="begin"/>
      </w:r>
      <w:r w:rsidR="00B11A65">
        <w:instrText xml:space="preserve"> ADDIN ZOTERO_ITEM CSL_CITATION {"citationID":"bC8B5eQE","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w:t>
      </w:r>
    </w:p>
    <w:p w14:paraId="07DD6450" w14:textId="77777777" w:rsidR="002163EC" w:rsidRPr="001D2C69" w:rsidRDefault="002163EC" w:rsidP="001D2C69"/>
    <w:p w14:paraId="63DCE01E" w14:textId="77777777" w:rsidR="002163EC" w:rsidRDefault="002163EC" w:rsidP="002163EC"/>
    <w:p w14:paraId="5A3C2284" w14:textId="52E360DF" w:rsidR="001A01FB" w:rsidRDefault="002163EC" w:rsidP="002163EC">
      <w:pPr>
        <w:rPr>
          <w:b/>
          <w:bCs/>
        </w:rPr>
      </w:pPr>
      <w:r w:rsidRPr="00237FFD">
        <w:rPr>
          <w:b/>
          <w:bCs/>
        </w:rPr>
        <w:t>CVI library</w:t>
      </w:r>
      <w:r>
        <w:rPr>
          <w:b/>
          <w:bCs/>
        </w:rPr>
        <w:t xml:space="preserve"> </w:t>
      </w:r>
      <w:r>
        <w:rPr>
          <w:b/>
          <w:bCs/>
        </w:rPr>
        <w:fldChar w:fldCharType="begin"/>
      </w:r>
      <w:r w:rsidR="00B11A65">
        <w:rPr>
          <w:b/>
          <w:bCs/>
        </w:rPr>
        <w:instrText xml:space="preserve"> ADDIN ZOTERO_ITEM CSL_CITATION {"citationID":"ywuxGfeJ","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p w14:paraId="1E123E3E" w14:textId="131986F8" w:rsidR="001A01FB" w:rsidRDefault="001A01FB" w:rsidP="002163EC">
      <w:pPr>
        <w:rPr>
          <w:b/>
          <w:bCs/>
        </w:rPr>
      </w:pPr>
      <w:hyperlink r:id="rId6" w:history="1">
        <w:r w:rsidRPr="00343C58">
          <w:rPr>
            <w:rStyle w:val="Hyperlink"/>
            <w:b/>
            <w:bCs/>
          </w:rPr>
          <w:t>https://cluster-validity-indices.readthedocs.io/en/latest/_autosummary/cvi.modules.html</w:t>
        </w:r>
      </w:hyperlink>
    </w:p>
    <w:p w14:paraId="7C5CDD58" w14:textId="77777777" w:rsidR="001A01FB" w:rsidRPr="00237FFD" w:rsidRDefault="001A01FB" w:rsidP="002163EC">
      <w:pPr>
        <w:rPr>
          <w:b/>
          <w:bCs/>
        </w:rPr>
      </w:pPr>
    </w:p>
    <w:p w14:paraId="653F3042" w14:textId="48872336" w:rsidR="003B2B43" w:rsidRPr="003B2B43" w:rsidRDefault="002163EC" w:rsidP="00BA5AF8">
      <w:r w:rsidRPr="002163EC">
        <w:t>Xie-Beni</w:t>
      </w:r>
      <w:r w:rsidR="00E25B5C">
        <w:t xml:space="preserve"> </w:t>
      </w:r>
      <w:r w:rsidR="0068692A">
        <w:t>i</w:t>
      </w:r>
      <w:r w:rsidR="0068692A" w:rsidRPr="00EC3E53">
        <w:t xml:space="preserve">ndex </w:t>
      </w:r>
      <w:r w:rsidR="001A01FB">
        <w:t>(XB)</w:t>
      </w:r>
      <w:r w:rsidRPr="002163EC">
        <w:t xml:space="preserve"> </w:t>
      </w:r>
      <w:r>
        <w:fldChar w:fldCharType="begin"/>
      </w:r>
      <w:r w:rsidR="00B11A65">
        <w:instrText xml:space="preserve"> ADDIN ZOTERO_ITEM CSL_CITATION {"citationID":"YsmaBi2e","properties":{"formattedCitation":"(39)","plainCitation":"(39)","noteIndex":0},"citationItems":[{"id":1703,"uris":["http://zotero.org/users/8619560/items/5BEQYYMK"],"itemData":{"id":1703,"type":"article-journal","abstract":"The authors present a fuzzy validity criterion based on a validity function which identifies compact and separate fuzzy c-partitions without assumptions as to the number of substructures inherent in the data. This function depends on the data set, geometric distance measure, distance between cluster centroids and more importantly on the fuzzy partition generated by any fuzzy algorithm used. The function is mathematically justified via its relationship to a well-defined hard clustering validity function, the separation index for which the condition of uniqueness has already been established. The performance of this validity function compares favorably to that of several others. The application of this validity function to color image segmentation in a computer color vision system for recognition of IC wafer defects which are otherwise impossible to detect using gray-scale image processing is discussed.&lt;&gt;","container-title":"IEEE Transactions on Pattern Analysis and Machine Intelligence","DOI":"10.1109/34.85677","ISSN":"1939-3539","issue":"8","page":"841-847","source":"IEEE Xplore","title":"A validity measure for fuzzy clustering","volume":"13","author":[{"family":"Xie","given":"X.L."},{"family":"Beni","given":"G."}],"issued":{"date-parts":[["1991",8]]}}}],"schema":"https://github.com/citation-style-language/schema/raw/master/csl-citation.json"} </w:instrText>
      </w:r>
      <w:r>
        <w:fldChar w:fldCharType="separate"/>
      </w:r>
      <w:r w:rsidR="009B523F" w:rsidRPr="009B523F">
        <w:t>(39)</w:t>
      </w:r>
      <w:r>
        <w:fldChar w:fldCharType="end"/>
      </w:r>
      <w:r w:rsidRPr="002163EC">
        <w:t xml:space="preserve"> </w:t>
      </w:r>
      <w:r w:rsidR="003B2B43" w:rsidRPr="003B2B43">
        <w:t xml:space="preserve">evaluates the compactness and separation of </w:t>
      </w:r>
      <w:r w:rsidR="00BA5AF8">
        <w:t xml:space="preserve">a </w:t>
      </w:r>
      <w:r w:rsidR="003B2B43" w:rsidRPr="003B2B43">
        <w:t>clustering solution</w:t>
      </w:r>
      <w:r w:rsidR="00BA5AF8">
        <w:t xml:space="preserve"> </w:t>
      </w:r>
      <w:r w:rsidR="00BA5AF8" w:rsidRPr="00BA5AF8">
        <w:t>by comparing total within-cluster compactness to the closest inter-cluster separation</w:t>
      </w:r>
      <w:r w:rsidR="003B2B43" w:rsidRPr="003B2B43">
        <w:t>. It was originally developed for fuzzy clustering but can be adapted for hard partitions by setting the membership</w:t>
      </w:r>
      <w:r w:rsidR="00BA5AF8">
        <w:t>s</w:t>
      </w:r>
      <w:r w:rsidR="003B2B43" w:rsidRPr="003B2B43">
        <w:t xml:space="preserve"> </w:t>
      </w:r>
      <w:r w:rsidR="00BA5AF8">
        <w:t xml:space="preserve">to 1 </w:t>
      </w:r>
      <w:r w:rsidR="00BA5AF8" w:rsidRPr="00BA5AF8">
        <w:t>for a point’s assigned cluster and 0 otherwise</w:t>
      </w:r>
      <w:r w:rsidR="003B2B43" w:rsidRPr="003B2B43">
        <w:t>.</w:t>
      </w:r>
      <w:r w:rsidR="00BA5AF8">
        <w:t xml:space="preserve"> </w:t>
      </w:r>
      <w:r w:rsidR="00BA5AF8" w:rsidRPr="00BA5AF8">
        <w:t>The index favors clusterings that produce small within-cluster squared errors while keeping cluster centres well separated. Lower XB values indicate better clustering solutions (more compact clusters and larger separation). The hard-partition XB is computed as:</w:t>
      </w:r>
    </w:p>
    <w:p w14:paraId="20DE5378" w14:textId="1272AB6D" w:rsidR="002163EC" w:rsidRDefault="003B2B43" w:rsidP="002163EC">
      <m:oMathPara>
        <m:oMath>
          <m:r>
            <w:rPr>
              <w:rFonts w:ascii="Cambria Math" w:hAnsi="Cambria Math"/>
            </w:rPr>
            <m:t xml:space="preserve">XB=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μ</m:t>
                              </m:r>
                            </m:e>
                            <m:sub>
                              <m:r>
                                <w:rPr>
                                  <w:rFonts w:ascii="Cambria Math" w:hAnsi="Cambria Math"/>
                                </w:rPr>
                                <m:t>k</m:t>
                              </m:r>
                            </m:sub>
                          </m:sSub>
                          <m:r>
                            <w:rPr>
                              <w:rFonts w:ascii="Cambria Math" w:hAnsi="Cambria Math"/>
                            </w:rPr>
                            <m:t>)</m:t>
                          </m:r>
                        </m:e>
                        <m:sup>
                          <m:r>
                            <w:rPr>
                              <w:rFonts w:ascii="Cambria Math" w:hAnsi="Cambria Math"/>
                            </w:rPr>
                            <m:t>2</m:t>
                          </m:r>
                        </m:sup>
                      </m:sSup>
                    </m:e>
                  </m:nary>
                </m:e>
              </m:nary>
            </m:num>
            <m:den>
              <m:r>
                <w:rPr>
                  <w:rFonts w:ascii="Cambria Math" w:hAnsi="Cambria Math"/>
                </w:rPr>
                <m:t>N*</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func>
            </m:den>
          </m:f>
        </m:oMath>
      </m:oMathPara>
    </w:p>
    <w:p w14:paraId="3218268C" w14:textId="5427326A" w:rsidR="00E25B5C" w:rsidRDefault="00E25B5C" w:rsidP="002163EC">
      <m:oMathPara>
        <m:oMath>
          <m:r>
            <w:rPr>
              <w:rFonts w:ascii="Cambria Math" w:hAnsi="Cambria Math"/>
            </w:rPr>
            <m:t xml:space="preserve">XB=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ki</m:t>
                              </m:r>
                            </m:sub>
                          </m:sSub>
                        </m:e>
                        <m:sup>
                          <m:r>
                            <w:rPr>
                              <w:rFonts w:ascii="Cambria Math" w:hAnsi="Cambria Math"/>
                            </w:rPr>
                            <m:t>m</m:t>
                          </m:r>
                        </m:sup>
                      </m:sSup>
                      <m:sSup>
                        <m:sSupPr>
                          <m:ctrlPr>
                            <w:rPr>
                              <w:rFonts w:ascii="Cambria Math" w:hAnsi="Cambria Math"/>
                              <w:i/>
                            </w:rPr>
                          </m:ctrlPr>
                        </m:sSupPr>
                        <m:e>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μ</m:t>
                              </m:r>
                            </m:e>
                            <m:sub>
                              <m:r>
                                <w:rPr>
                                  <w:rFonts w:ascii="Cambria Math" w:hAnsi="Cambria Math"/>
                                </w:rPr>
                                <m:t>k</m:t>
                              </m:r>
                            </m:sub>
                          </m:sSub>
                          <m:r>
                            <w:rPr>
                              <w:rFonts w:ascii="Cambria Math" w:hAnsi="Cambria Math"/>
                            </w:rPr>
                            <m:t>)</m:t>
                          </m:r>
                        </m:e>
                        <m:sup>
                          <m:r>
                            <w:rPr>
                              <w:rFonts w:ascii="Cambria Math" w:hAnsi="Cambria Math"/>
                            </w:rPr>
                            <m:t>2</m:t>
                          </m:r>
                        </m:sup>
                      </m:sSup>
                    </m:e>
                  </m:nary>
                </m:e>
              </m:nary>
            </m:num>
            <m:den>
              <m:r>
                <w:rPr>
                  <w:rFonts w:ascii="Cambria Math" w:hAnsi="Cambria Math"/>
                </w:rPr>
                <m:t>N*</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func>
            </m:den>
          </m:f>
        </m:oMath>
      </m:oMathPara>
    </w:p>
    <w:p w14:paraId="3FB41CF3" w14:textId="7BC763E6" w:rsidR="0063512B" w:rsidRDefault="00E25B5C" w:rsidP="002163EC">
      <w:r w:rsidRPr="00E25B5C">
        <w:t xml:space="preserve">The numerator: total fuzzy within-cluster squared error (weighted by membership degrees </w:t>
      </w:r>
      <m:oMath>
        <m:sSubSup>
          <m:sSubSupPr>
            <m:ctrlPr>
              <w:rPr>
                <w:rFonts w:ascii="Cambria Math" w:hAnsi="Cambria Math"/>
              </w:rPr>
            </m:ctrlPr>
          </m:sSubSupPr>
          <m:e>
            <m:r>
              <w:rPr>
                <w:rFonts w:ascii="Cambria Math" w:hAnsi="Cambria Math"/>
              </w:rPr>
              <m:t>u</m:t>
            </m:r>
          </m:e>
          <m:sub>
            <m:r>
              <w:rPr>
                <w:rFonts w:ascii="Cambria Math" w:hAnsi="Cambria Math"/>
              </w:rPr>
              <m:t>ij</m:t>
            </m:r>
          </m:sub>
          <m:sup>
            <m:r>
              <w:rPr>
                <w:rFonts w:ascii="Cambria Math" w:hAnsi="Cambria Math"/>
              </w:rPr>
              <m:t>m</m:t>
            </m:r>
          </m:sup>
        </m:sSubSup>
      </m:oMath>
      <w:r w:rsidRPr="00E25B5C">
        <w:t>).</w:t>
      </w:r>
    </w:p>
    <w:p w14:paraId="69B19EDB" w14:textId="0066AB78" w:rsidR="00591BCF" w:rsidRDefault="00591BCF" w:rsidP="002163EC">
      <w:r>
        <w:t xml:space="preserve">XB does not consider the shape or density of clusters, it is sensitive to the number of clusters and its reliance on the Euclidian distance makes it susceptible to the curse of dimensionality </w:t>
      </w:r>
      <w:r>
        <w:fldChar w:fldCharType="begin"/>
      </w:r>
      <w:r w:rsidR="00B11A65">
        <w:instrText xml:space="preserve"> ADDIN ZOTERO_ITEM CSL_CITATION {"citationID":"GHyMrY8K","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 xml:space="preserve">. </w:t>
      </w:r>
    </w:p>
    <w:p w14:paraId="5F3BB147" w14:textId="07E2E125" w:rsidR="00E25B5C" w:rsidRPr="0063512B" w:rsidRDefault="0063512B" w:rsidP="002163EC">
      <w:pPr>
        <w:rPr>
          <w:color w:val="EE0000"/>
        </w:rPr>
      </w:pPr>
      <w:r w:rsidRPr="0063512B">
        <w:rPr>
          <w:color w:val="EE0000"/>
        </w:rPr>
        <w:lastRenderedPageBreak/>
        <w:t>the cluster cohesion is measured using the global mean squared distance of objects from the centroid of their cluster while the inter-cluster separation is measured using the minimum squared distance between pairs of clusters</w:t>
      </w:r>
    </w:p>
    <w:p w14:paraId="6BD2DA78" w14:textId="77777777" w:rsidR="00E25B5C" w:rsidRDefault="00E25B5C" w:rsidP="002163EC"/>
    <w:p w14:paraId="5AF0D609" w14:textId="77777777" w:rsidR="00E25B5C" w:rsidRPr="002163EC" w:rsidRDefault="00E25B5C" w:rsidP="002163EC"/>
    <w:p w14:paraId="3655CD8E" w14:textId="03A68540" w:rsidR="001A01FB" w:rsidRDefault="001A01FB" w:rsidP="00B02C81">
      <w:r>
        <w:t xml:space="preserve">Centroid-based Silhouette </w:t>
      </w:r>
      <w:r w:rsidR="0068692A">
        <w:t>i</w:t>
      </w:r>
      <w:r w:rsidR="0068692A" w:rsidRPr="00EC3E53">
        <w:t xml:space="preserve">ndex </w:t>
      </w:r>
      <w:r>
        <w:t xml:space="preserve">(cSIL) </w:t>
      </w:r>
      <w:r>
        <w:fldChar w:fldCharType="begin"/>
      </w:r>
      <w:r w:rsidR="00B11A65">
        <w:instrText xml:space="preserve"> ADDIN ZOTERO_ITEM CSL_CITATION {"citationID":"CZz9vorQ","properties":{"formattedCitation":"(37,40)","plainCitation":"(37,40)","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1724,"uris":["http://zotero.org/users/8619560/items/55EYAHU9"],"itemData":{"id":1724,"type":"paper-conference","abstract":"Silhouettes were defined as measures of clustering quality in the context of crisp partitions. This study extends the work that generalized silhouettes to fuzzy partitions in a natural profound manner. As opposed to constructing silhouettes for each data point, described here is the construction of silhouettes for each cluster center in terms of center-to-point distances rather than point-to-point distances.","container-title":"Scalable Uncertainty Management","DOI":"10.1007/978-3-642-33362-0_31","event-place":"Berlin, Heidelberg","ISBN":"978-3-642-33362-0","language":"en","page":"406-419","publisher":"Springer","publisher-place":"Berlin, Heidelberg","source":"Springer Link","title":"Center-Wise Intra-Inter Silhouettes","author":[{"family":"Rawashdeh","given":"Mohammad"},{"family":"Ralescu","given":"Anca"}],"editor":[{"family":"Hüllermeier","given":"Eyke"},{"family":"Link","given":"Sebastian"},{"family":"Fober","given":"Thomas"},{"family":"Seeger","given":"Bernhard"}],"issued":{"date-parts":[["2012"]]}}}],"schema":"https://github.com/citation-style-language/schema/raw/master/csl-citation.json"} </w:instrText>
      </w:r>
      <w:r>
        <w:fldChar w:fldCharType="separate"/>
      </w:r>
      <w:r w:rsidR="009B523F" w:rsidRPr="009B523F">
        <w:t>(37,40)</w:t>
      </w:r>
      <w:r>
        <w:fldChar w:fldCharType="end"/>
      </w:r>
      <w:r w:rsidR="00B02C81">
        <w:t xml:space="preserve"> is the cluster-level analogue of SS that uses centroids and mean squared distances instead of pairwise sample distances. For each cluster it compares the cluster’s average squared within-cluster dispersion to the average squared distance from that cluster’s points to the nearest other centroid, producing one silhouette score per cluster which are then averaged. cSIL ranges in [−1,1]: values near 1 indicate well-separated, compact clusters (under the centroid/squared-distance model), values near 0 indicate overlapping or ambiguous clusters, and values near −1 indicate poor clustering (clusters that are closer to other cluster centroids than to their own centroid)</w:t>
      </w:r>
    </w:p>
    <w:p w14:paraId="7C4C2303" w14:textId="6D51C3DD" w:rsidR="00773362" w:rsidRPr="007147DC" w:rsidRDefault="00000000" w:rsidP="001A01FB">
      <m:oMathPara>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r>
                    <w:rPr>
                      <w:rFonts w:ascii="Cambria Math" w:hAnsi="Cambria Math"/>
                    </w:rPr>
                    <m:t>2</m:t>
                  </m:r>
                </m:sup>
              </m:sSup>
            </m:e>
          </m:nary>
        </m:oMath>
      </m:oMathPara>
    </w:p>
    <w:p w14:paraId="1BF49224" w14:textId="129B0A1B" w:rsidR="007147DC" w:rsidRDefault="00000000" w:rsidP="001A01FB">
      <m:oMathPara>
        <m:oMath>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k≠l</m:t>
                  </m:r>
                </m:lim>
              </m:limLow>
            </m:fName>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l</m:t>
                      </m:r>
                    </m:sub>
                  </m:sSub>
                </m:den>
              </m:f>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nary>
              <m:r>
                <w:rPr>
                  <w:rFonts w:ascii="Cambria Math" w:hAnsi="Cambria Math"/>
                </w:rPr>
                <m:t>)</m:t>
              </m:r>
            </m:e>
          </m:func>
        </m:oMath>
      </m:oMathPara>
    </w:p>
    <w:p w14:paraId="1A65E61B" w14:textId="119D2883" w:rsidR="001A01FB" w:rsidRDefault="00773362" w:rsidP="001A01FB">
      <m:oMathPara>
        <m:oMath>
          <m:r>
            <w:rPr>
              <w:rFonts w:ascii="Cambria Math" w:hAnsi="Cambria Math"/>
            </w:rPr>
            <m:t xml:space="preserve">cSIL= </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num>
                <m:den>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den>
              </m:f>
            </m:e>
          </m:nary>
        </m:oMath>
      </m:oMathPara>
    </w:p>
    <w:p w14:paraId="13431315" w14:textId="77777777" w:rsidR="00E25B5C" w:rsidRDefault="00E25B5C" w:rsidP="001A01FB"/>
    <w:p w14:paraId="523952AE" w14:textId="42D8452E" w:rsidR="001A01FB" w:rsidRDefault="001A01FB" w:rsidP="001A01FB">
      <w:r>
        <w:t xml:space="preserve">Generalized Dunn’s </w:t>
      </w:r>
      <w:r w:rsidR="0068692A">
        <w:t>i</w:t>
      </w:r>
      <w:r w:rsidR="0068692A" w:rsidRPr="00EC3E53">
        <w:t xml:space="preserve">ndex </w:t>
      </w:r>
      <w:r>
        <w:t xml:space="preserve">43 (GD43) </w:t>
      </w:r>
      <w:r>
        <w:fldChar w:fldCharType="begin"/>
      </w:r>
      <w:r w:rsidR="00B11A65">
        <w:instrText xml:space="preserve"> ADDIN ZOTERO_ITEM CSL_CITATION {"citationID":"D5sVHfjj","properties":{"formattedCitation":"(41,42)","plainCitation":"(41,42)","noteIndex":0},"citationItems":[{"id":1720,"uris":["http://zotero.org/users/8619560/items/KJ857ZCY"],"itemData":{"id":1720,"type":"article-journal","abstract":"We review two clustering algorithms (hard c-means and single linkage) and three indexes of crisp cluster validity (Hubert's statistics, the Davies-Bouldin index, and Dunn's index). We illustrate two deficiencies of Dunn's index which make it overly sensitive to noisy clusters and propose several generalizations of it that are not as brittle to outliers in the clusters. Our numerical examples show that the standard measure of interset distance (the minimum distance between points in a pair of sets) is the worst (least reliable) measure upon which to base cluster validation indexes when the clusters are expected to form volumetric clouds. Experimental results also suggest that intercluster separation plays a more important role in cluster validation than cluster diameter. Our simulations show that while Dunn's original index has operational flaws, the concept it embodies provides a rich paradigm for validation of partitions that have cloud-like clusters. Five of our generalized Dunn's indexes provide the best validation results for the simulations presented.","container-title":"IEEE Transactions on Systems, Man, and Cybernetics, Part B (Cybernetics)","DOI":"10.1109/3477.678624","ISSN":"1941-0492","issue":"3","page":"301-315","source":"IEEE Xplore","title":"Some new indexes of cluster validity","volume":"28","author":[{"family":"Bezdek","given":"J.C."},{"family":"Pal","given":"N.R."}],"issued":{"date-parts":[["1998",6]]}}},{"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schema":"https://github.com/citation-style-language/schema/raw/master/csl-citation.json"} </w:instrText>
      </w:r>
      <w:r>
        <w:fldChar w:fldCharType="separate"/>
      </w:r>
      <w:r w:rsidR="009B523F" w:rsidRPr="009B523F">
        <w:t>(41,42)</w:t>
      </w:r>
      <w:r>
        <w:fldChar w:fldCharType="end"/>
      </w:r>
      <w:r w:rsidR="00957249">
        <w:t xml:space="preserve"> </w:t>
      </w:r>
      <w:r w:rsidR="00957249" w:rsidRPr="00957249">
        <w:t>measures cluster quality as the ratio of the closest centre-to-centre separation to the worst (largest) cluster dispersion, where dispersion uses the half-power intra-cluster distances.</w:t>
      </w:r>
      <w:r w:rsidR="00C54B71">
        <w:t xml:space="preserve"> GD43 is </w:t>
      </w:r>
      <w:r w:rsidR="00C54B71" w:rsidRPr="00C54B71">
        <w:t>computed as the ratio between the minimum inter-cluster separation (here measured by centroid distance) and the maximum intra-cluster dispersion (a D3-style spread). GD43 is non-negative (no fixed upper bound) where larger values indicate better separation and compactness (values near 0 mean poor separation or a very dispersed cluster). Thus, GD43 rewards partitions whose closest cluster pair is still far relative to the worst cluster spread</w:t>
      </w:r>
      <w:r w:rsidR="00C54B71">
        <w:t>.</w:t>
      </w:r>
    </w:p>
    <w:p w14:paraId="799D3FA3" w14:textId="77777777" w:rsidR="00170B9F" w:rsidRDefault="00170B9F" w:rsidP="001A01FB"/>
    <w:p w14:paraId="1A19736A" w14:textId="089ADF80" w:rsidR="00170B9F" w:rsidRDefault="00170B9F" w:rsidP="001A01FB">
      <m:oMathPara>
        <m:oMath>
          <m:r>
            <w:rPr>
              <w:rFonts w:ascii="Cambria Math" w:hAnsi="Cambria Math"/>
            </w:rPr>
            <m:t xml:space="preserve">GD43=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i&lt;j≤K</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1≤k≤K</m:t>
                      </m:r>
                    </m:lim>
                  </m:limLow>
                </m:fName>
                <m:e>
                  <m:f>
                    <m:fPr>
                      <m:ctrlPr>
                        <w:rPr>
                          <w:rFonts w:ascii="Cambria Math" w:hAnsi="Cambria Math"/>
                          <w:i/>
                        </w:rPr>
                      </m:ctrlPr>
                    </m:fPr>
                    <m:num>
                      <m:r>
                        <w:rPr>
                          <w:rFonts w:ascii="Cambria Math" w:hAnsi="Cambria Math"/>
                        </w:rPr>
                        <m:t>2*</m:t>
                      </m:r>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 xml:space="preserve">d(x,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2</m:t>
                                  </m:r>
                                </m:den>
                              </m:f>
                            </m:sup>
                          </m:sSup>
                        </m:e>
                      </m:nary>
                    </m:num>
                    <m:den>
                      <m:sSub>
                        <m:sSubPr>
                          <m:ctrlPr>
                            <w:rPr>
                              <w:rFonts w:ascii="Cambria Math" w:hAnsi="Cambria Math"/>
                              <w:i/>
                            </w:rPr>
                          </m:ctrlPr>
                        </m:sSubPr>
                        <m:e>
                          <m:r>
                            <w:rPr>
                              <w:rFonts w:ascii="Cambria Math" w:hAnsi="Cambria Math"/>
                            </w:rPr>
                            <m:t>n</m:t>
                          </m:r>
                        </m:e>
                        <m:sub>
                          <m:r>
                            <w:rPr>
                              <w:rFonts w:ascii="Cambria Math" w:hAnsi="Cambria Math"/>
                            </w:rPr>
                            <m:t>k</m:t>
                          </m:r>
                        </m:sub>
                      </m:sSub>
                    </m:den>
                  </m:f>
                </m:e>
              </m:func>
            </m:den>
          </m:f>
        </m:oMath>
      </m:oMathPara>
    </w:p>
    <w:p w14:paraId="7C25B1E0" w14:textId="77777777" w:rsidR="001A01FB" w:rsidRDefault="001A01FB" w:rsidP="001A01FB"/>
    <w:p w14:paraId="1C34D386" w14:textId="77777777" w:rsidR="00170B9F" w:rsidRPr="00EC7C00" w:rsidRDefault="00170B9F" w:rsidP="00170B9F">
      <w:r w:rsidRPr="00EC7C00">
        <w:lastRenderedPageBreak/>
        <w:t xml:space="preserve">where </w:t>
      </w:r>
      <w:r w:rsidRPr="00EC7C00">
        <w:rPr>
          <w:i/>
          <w:iCs/>
        </w:rPr>
        <w:t>N</w:t>
      </w:r>
      <w:r w:rsidRPr="00EC7C00">
        <w:t xml:space="preserve"> is the number of data points, </w:t>
      </w:r>
      <w:r w:rsidRPr="00EC7C00">
        <w:rPr>
          <w:i/>
          <w:iCs/>
        </w:rPr>
        <w:t xml:space="preserve">d(i,j) </w:t>
      </w:r>
      <w:r w:rsidRPr="00EC7C00">
        <w:t xml:space="preserve">is the Euclidean distance between data point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EC7C00">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EC7C00">
        <w:t xml:space="preserve">, and </w:t>
      </w:r>
      <w:r w:rsidRPr="00EC7C00">
        <w:rPr>
          <w:i/>
          <w:iCs/>
        </w:rPr>
        <w:t>max{d(i,k), k!=j}</w:t>
      </w:r>
      <w:r w:rsidRPr="00EC7C00">
        <w:t xml:space="preserve"> is the maximum distance between data point </w:t>
      </w:r>
      <w:r w:rsidRPr="00EC7C00">
        <w:rPr>
          <w:i/>
          <w:iCs/>
        </w:rPr>
        <w:t>i</w:t>
      </w:r>
      <w:r w:rsidRPr="00EC7C00">
        <w:t xml:space="preserve"> and any other data point in a different cluster.</w:t>
      </w:r>
    </w:p>
    <w:p w14:paraId="57BD8219" w14:textId="77777777" w:rsidR="00170B9F" w:rsidRDefault="00170B9F" w:rsidP="001A01FB"/>
    <w:p w14:paraId="7B9E8FF0" w14:textId="12748DCA" w:rsidR="00B37FA2" w:rsidRDefault="001A01FB" w:rsidP="001A01FB">
      <w:r>
        <w:t xml:space="preserve">Generalized Dunn’s </w:t>
      </w:r>
      <w:r w:rsidR="0068692A">
        <w:t>i</w:t>
      </w:r>
      <w:r w:rsidR="0068692A" w:rsidRPr="00EC3E53">
        <w:t xml:space="preserve">ndex </w:t>
      </w:r>
      <w:r>
        <w:t xml:space="preserve">53 (GD53) </w:t>
      </w:r>
      <w:r>
        <w:fldChar w:fldCharType="begin"/>
      </w:r>
      <w:r w:rsidR="00B11A65">
        <w:instrText xml:space="preserve"> ADDIN ZOTERO_ITEM CSL_CITATION {"citationID":"IAs4Tvy0","properties":{"formattedCitation":"(41,42)","plainCitation":"(41,42)","noteIndex":0},"citationItems":[{"id":1720,"uris":["http://zotero.org/users/8619560/items/KJ857ZCY"],"itemData":{"id":1720,"type":"article-journal","abstract":"We review two clustering algorithms (hard c-means and single linkage) and three indexes of crisp cluster validity (Hubert's statistics, the Davies-Bouldin index, and Dunn's index). We illustrate two deficiencies of Dunn's index which make it overly sensitive to noisy clusters and propose several generalizations of it that are not as brittle to outliers in the clusters. Our numerical examples show that the standard measure of interset distance (the minimum distance between points in a pair of sets) is the worst (least reliable) measure upon which to base cluster validation indexes when the clusters are expected to form volumetric clouds. Experimental results also suggest that intercluster separation plays a more important role in cluster validation than cluster diameter. Our simulations show that while Dunn's original index has operational flaws, the concept it embodies provides a rich paradigm for validation of partitions that have cloud-like clusters. Five of our generalized Dunn's indexes provide the best validation results for the simulations presented.","container-title":"IEEE Transactions on Systems, Man, and Cybernetics, Part B (Cybernetics)","DOI":"10.1109/3477.678624","ISSN":"1941-0492","issue":"3","page":"301-315","source":"IEEE Xplore","title":"Some new indexes of cluster validity","volume":"28","author":[{"family":"Bezdek","given":"J.C."},{"family":"Pal","given":"N.R."}],"issued":{"date-parts":[["1998",6]]}}},{"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schema":"https://github.com/citation-style-language/schema/raw/master/csl-citation.json"} </w:instrText>
      </w:r>
      <w:r>
        <w:fldChar w:fldCharType="separate"/>
      </w:r>
      <w:r w:rsidR="009B523F" w:rsidRPr="009B523F">
        <w:t>(41,42)</w:t>
      </w:r>
      <w:r>
        <w:fldChar w:fldCharType="end"/>
      </w:r>
      <w:r w:rsidR="00B37FA2" w:rsidRPr="00B37FA2">
        <w:rPr>
          <w:b/>
          <w:bCs/>
        </w:rPr>
        <w:t xml:space="preserve"> </w:t>
      </w:r>
      <w:r w:rsidR="00B37FA2" w:rsidRPr="00B37FA2">
        <w:t>is similar in spirit but replaces the centre-to-centre separation with a size-weighted average half-power distance between two clusters.</w:t>
      </w:r>
      <w:r w:rsidR="00B37FA2">
        <w:t xml:space="preserve"> </w:t>
      </w:r>
      <w:r w:rsidR="00B37FA2" w:rsidRPr="00B37FA2">
        <w:t>As with GD43, higher GD53 values indicate better clustering. GD53 can be more robust than GD43 for non-spherical or differently sized clusters because it uses per-cluster half-power averages in the numerator rather than raw centre distances</w:t>
      </w:r>
      <w:r w:rsidR="00B37FA2">
        <w:t>:</w:t>
      </w:r>
    </w:p>
    <w:p w14:paraId="52E9BCF8" w14:textId="43024962" w:rsidR="00B37FA2" w:rsidRDefault="00B37FA2" w:rsidP="001A01FB">
      <m:oMathPara>
        <m:oMath>
          <m:r>
            <w:rPr>
              <w:rFonts w:ascii="Cambria Math" w:hAnsi="Cambria Math"/>
            </w:rPr>
            <m:t xml:space="preserve">GD53=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i&lt;j≤K</m:t>
                      </m:r>
                    </m:lim>
                  </m:limLow>
                </m:fName>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i</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2</m:t>
                                  </m:r>
                                </m:den>
                              </m:f>
                            </m:sup>
                          </m:sSup>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j</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2</m:t>
                                  </m:r>
                                </m:den>
                              </m:f>
                            </m:sup>
                          </m:sSup>
                        </m:e>
                      </m:nary>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1≤k≤K</m:t>
                      </m:r>
                    </m:lim>
                  </m:limLow>
                </m:fName>
                <m:e>
                  <m:f>
                    <m:fPr>
                      <m:ctrlPr>
                        <w:rPr>
                          <w:rFonts w:ascii="Cambria Math" w:hAnsi="Cambria Math"/>
                          <w:i/>
                        </w:rPr>
                      </m:ctrlPr>
                    </m:fPr>
                    <m:num>
                      <m:r>
                        <w:rPr>
                          <w:rFonts w:ascii="Cambria Math" w:hAnsi="Cambria Math"/>
                        </w:rPr>
                        <m:t>2*</m:t>
                      </m:r>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2</m:t>
                                  </m:r>
                                </m:den>
                              </m:f>
                            </m:sup>
                          </m:sSup>
                        </m:e>
                      </m:nary>
                    </m:num>
                    <m:den>
                      <m:sSub>
                        <m:sSubPr>
                          <m:ctrlPr>
                            <w:rPr>
                              <w:rFonts w:ascii="Cambria Math" w:hAnsi="Cambria Math"/>
                              <w:i/>
                            </w:rPr>
                          </m:ctrlPr>
                        </m:sSubPr>
                        <m:e>
                          <m:r>
                            <w:rPr>
                              <w:rFonts w:ascii="Cambria Math" w:hAnsi="Cambria Math"/>
                            </w:rPr>
                            <m:t>n</m:t>
                          </m:r>
                        </m:e>
                        <m:sub>
                          <m:r>
                            <w:rPr>
                              <w:rFonts w:ascii="Cambria Math" w:hAnsi="Cambria Math"/>
                            </w:rPr>
                            <m:t>k</m:t>
                          </m:r>
                        </m:sub>
                      </m:sSub>
                    </m:den>
                  </m:f>
                </m:e>
              </m:func>
            </m:den>
          </m:f>
        </m:oMath>
      </m:oMathPara>
    </w:p>
    <w:p w14:paraId="424E54B3" w14:textId="77777777" w:rsidR="001A01FB" w:rsidRDefault="001A01FB" w:rsidP="001A01FB"/>
    <w:p w14:paraId="772F42C9" w14:textId="77777777" w:rsidR="00E25B5C" w:rsidRDefault="00E25B5C" w:rsidP="001A01FB"/>
    <w:p w14:paraId="28722B51" w14:textId="051EDAF6" w:rsidR="00C827CB" w:rsidRPr="00C827CB" w:rsidRDefault="001A01FB" w:rsidP="00C827CB">
      <w:r>
        <w:t xml:space="preserve">Partition Separation (PS) </w:t>
      </w:r>
      <w:r>
        <w:fldChar w:fldCharType="begin"/>
      </w:r>
      <w:r w:rsidR="00B11A65">
        <w:instrText xml:space="preserve"> ADDIN ZOTERO_ITEM CSL_CITATION {"citationID":"3YVyS48V","properties":{"formattedCitation":"(43)","plainCitation":"(43)","noteIndex":0},"citationItems":[{"id":1722,"uris":["http://zotero.org/users/8619560/items/IA7KCCYQ"],"itemData":{"id":1722,"type":"paper-conference","abstract":"This paper presents a new validity index for fuzzy clustering called a partition separation (PS) index. It uses the factors of a normalized partition coefficient and an exponential separation measure. According to the numerical comparisons with the other five cluster-validity indexes, the proposed PS index shows its high ability to produce a valid clustering of the data set.","container-title":"10th IEEE International Conference on Fuzzy Systems. (Cat. No.01CH37297)","DOI":"10.1109/FUZZ.2001.1007254","event-title":"10th IEEE International Conference on Fuzzy Systems. (Cat. No.01CH37297)","page":"89-92 vol.1","source":"IEEE Xplore","title":"A new validity index for fuzzy clustering","URL":"https://ieeexplore.ieee.org/document/1007254","volume":"1","author":[{"family":"Yang","given":"Miin-Shen"},{"family":"Wu","given":"Kuo-Lung"}],"accessed":{"date-parts":[["2025",11,4]]},"issued":{"date-parts":[["2001",12]]}}}],"schema":"https://github.com/citation-style-language/schema/raw/master/csl-citation.json"} </w:instrText>
      </w:r>
      <w:r>
        <w:fldChar w:fldCharType="separate"/>
      </w:r>
      <w:r w:rsidR="009B523F" w:rsidRPr="009B523F">
        <w:t>(43)</w:t>
      </w:r>
      <w:r>
        <w:fldChar w:fldCharType="end"/>
      </w:r>
      <w:r w:rsidR="000572AD">
        <w:t xml:space="preserve"> </w:t>
      </w:r>
      <w:r w:rsidR="000572AD" w:rsidRPr="000572AD">
        <w:t>comprises a measure of separation between prototypes</w:t>
      </w:r>
      <w:r w:rsidR="00F87258">
        <w:t xml:space="preserve"> / </w:t>
      </w:r>
      <w:r w:rsidR="00F87258" w:rsidRPr="000572AD">
        <w:t>centroids</w:t>
      </w:r>
      <w:r w:rsidR="000572AD" w:rsidRPr="000572AD">
        <w:t>. Larger values of PS indicate better clustering solutions (maximization).</w:t>
      </w:r>
      <w:r w:rsidR="00C827CB">
        <w:t xml:space="preserve"> PS is</w:t>
      </w:r>
      <w:r w:rsidR="00C827CB" w:rsidRPr="00C827CB">
        <w:rPr>
          <w:lang w:eastAsia="en-US"/>
        </w:rPr>
        <w:t xml:space="preserve"> </w:t>
      </w:r>
      <w:r w:rsidR="00C827CB" w:rsidRPr="00C827CB">
        <w:t>computed from prototype (centroid) separations adjusted by cluster size/balance (a prototype-distance based score, with fuzzy and hard variants). PS has no fixed interval (scale depends on data) and higher PS means prototypes are farther apart and cluster sizes more balanced. Thus, PS evaluates prototype separation (not internal compactness) and outputs higher scores for well-spaced, balanced prototype partitions.</w:t>
      </w:r>
    </w:p>
    <w:p w14:paraId="521438BC" w14:textId="3EF493CC" w:rsidR="001A01FB" w:rsidRDefault="001A01FB" w:rsidP="001A01FB"/>
    <w:p w14:paraId="5DE01333" w14:textId="5A0E9D8D" w:rsidR="000572AD" w:rsidRDefault="000572AD" w:rsidP="001A01FB">
      <m:oMathPara>
        <m:oMath>
          <m:r>
            <w:rPr>
              <w:rFonts w:ascii="Cambria Math" w:hAnsi="Cambria Math"/>
            </w:rPr>
            <m:t xml:space="preserve">PS=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K</m:t>
                          </m:r>
                        </m:lim>
                      </m:limLow>
                    </m:fName>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k</m:t>
                              </m:r>
                            </m:sub>
                          </m:sSub>
                        </m:e>
                      </m:d>
                    </m:e>
                  </m:func>
                </m:den>
              </m:f>
              <m:r>
                <w:rPr>
                  <w:rFonts w:ascii="Cambria Math" w:hAnsi="Cambria Math"/>
                </w:rPr>
                <m:t>-</m:t>
              </m:r>
              <m:r>
                <m:rPr>
                  <m:sty m:val="p"/>
                </m:rPr>
                <w:rPr>
                  <w:rFonts w:ascii="Cambria Math" w:hAnsi="Cambria Math"/>
                </w:rPr>
                <m:t>exp⁡</m:t>
              </m:r>
              <m:r>
                <w:rPr>
                  <w:rFonts w:ascii="Cambria Math" w:hAnsi="Cambria Math"/>
                </w:rPr>
                <m:t>[</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i&lt;j≤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e>
                        <m:sup>
                          <m:r>
                            <w:rPr>
                              <w:rFonts w:ascii="Cambria Math" w:hAnsi="Cambria Math"/>
                            </w:rPr>
                            <m:t>2</m:t>
                          </m:r>
                        </m:sup>
                      </m:sSup>
                    </m:e>
                  </m:func>
                </m:num>
                <m:den>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e>
                        <m:sup>
                          <m:r>
                            <w:rPr>
                              <w:rFonts w:ascii="Cambria Math" w:hAnsi="Cambria Math"/>
                            </w:rPr>
                            <m:t>2</m:t>
                          </m:r>
                        </m:sup>
                      </m:sSup>
                    </m:e>
                  </m:nary>
                </m:den>
              </m:f>
              <m:r>
                <w:rPr>
                  <w:rFonts w:ascii="Cambria Math" w:hAnsi="Cambria Math"/>
                </w:rPr>
                <m:t>])</m:t>
              </m:r>
            </m:e>
          </m:nary>
        </m:oMath>
      </m:oMathPara>
    </w:p>
    <w:p w14:paraId="6CD158BD" w14:textId="77777777" w:rsidR="001A01FB" w:rsidRDefault="001A01FB" w:rsidP="001A01FB"/>
    <w:p w14:paraId="40068560" w14:textId="12BA136A" w:rsidR="001A01FB" w:rsidRDefault="001A01FB" w:rsidP="001A01FB">
      <w:r>
        <w:t xml:space="preserve">Renyi’s representative Cross Information Potential (rCIP) </w:t>
      </w:r>
      <w:r>
        <w:fldChar w:fldCharType="begin"/>
      </w:r>
      <w:r w:rsidR="00B11A65">
        <w:instrText xml:space="preserve"> ADDIN ZOTERO_ITEM CSL_CITATION {"citationID":"6WVQdc5F","properties":{"formattedCitation":"(44)","plainCitation":"(44)","noteIndex":0},"citationItems":[{"id":1725,"uris":["http://zotero.org/users/8619560/items/FCW7NLKD"],"itemData":{"id":1725,"type":"article","abstract":"Cluster analysis is used to explore structure in unlabeled data sets in a wide range of applications. An important part of cluster analysis is validating the quality of computationally obtained clusters. A large number of different internal indices have been developed for validation in the offline setting. However, this concept has not been extended to the online setting. A key challenge is to find an efficient incremental formulation of an index that can capture both cohesion and separation of the clusters over potentially infinite data streams. In this paper, we develop two online versions (with and without forgetting factors) of the Xie-Beni and Davies-Bouldin internal validity indices, and analyze their characteristics, using two streaming clustering algorithms (sk-means and online ellipsoidal clustering), and illustrate their use in monitoring evolving clusters in streaming data. We also show that incremental cluster validity indices are capable of sending a distress signal to online monitors when evolving clusters go awry. Our numerical examples indicate that the incremental Xie-Beni index with forgetting factor is superior to the other three indices tested.","DOI":"10.48550/arXiv.1801.02937","note":"arXiv:1801.02937 [stat]","number":"arXiv:1801.02937","publisher":"arXiv","source":"arXiv.org","title":"Online Cluster Validity Indices for Streaming Data","URL":"http://arxiv.org/abs/1801.02937","author":[{"family":"Moshtaghi","given":"Masud"},{"family":"Bezdek","given":"James C."},{"family":"Erfani","given":"Sarah M."},{"family":"Leckie","given":"Christopher"},{"family":"Bailey","given":"James"}],"accessed":{"date-parts":[["2025",11,4]]},"issued":{"date-parts":[["2018",1,8]]}}}],"schema":"https://github.com/citation-style-language/schema/raw/master/csl-citation.json"} </w:instrText>
      </w:r>
      <w:r>
        <w:fldChar w:fldCharType="separate"/>
      </w:r>
      <w:r w:rsidR="009B523F" w:rsidRPr="009B523F">
        <w:t>(44)</w:t>
      </w:r>
      <w:r>
        <w:fldChar w:fldCharType="end"/>
      </w:r>
      <w:r w:rsidR="006F140E">
        <w:t xml:space="preserve"> </w:t>
      </w:r>
      <w:r w:rsidR="006F140E" w:rsidRPr="006F140E">
        <w:t xml:space="preserve">represents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6F140E" w:rsidRPr="006F140E">
        <w:t xml:space="preserve">by a Gaussian centered at the cluster centroid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6F140E" w:rsidRPr="006F140E">
        <w:t xml:space="preserve">with a (regularized) sample covariance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k</m:t>
            </m:r>
          </m:sub>
        </m:sSub>
      </m:oMath>
      <w:r w:rsidR="006F140E" w:rsidRPr="006F140E">
        <w:t xml:space="preserve">, then measures the pairwise </w:t>
      </w:r>
      <w:r w:rsidR="006F140E" w:rsidRPr="006F140E">
        <w:rPr>
          <w:i/>
          <w:iCs/>
        </w:rPr>
        <w:t>overlap</w:t>
      </w:r>
      <w:r w:rsidR="006F140E" w:rsidRPr="006F140E">
        <w:t xml:space="preserve"> of those Gaussians. rCIP aggregates the overlaps between all distinct cluster pairs: small overlap means well-separated clusters. rCIP is non-negative (0 = perfect separation) and lower values indicate better clustering. The following formulas describe its computation</w:t>
      </w:r>
      <w:r w:rsidR="00E70FD9">
        <w:t>:</w:t>
      </w:r>
    </w:p>
    <w:p w14:paraId="63F1D961" w14:textId="77777777" w:rsidR="006F140E" w:rsidRDefault="006F140E" w:rsidP="001A01FB"/>
    <w:p w14:paraId="5B4FCE45" w14:textId="7189FFF6" w:rsidR="0028375C" w:rsidRDefault="00000000" w:rsidP="001A01FB">
      <m:oMathPara>
        <m:oMath>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1</m:t>
              </m:r>
            </m:den>
          </m:f>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sSub>
                    <m:sSubPr>
                      <m:ctrlPr>
                        <w:rPr>
                          <w:rFonts w:ascii="Cambria Math" w:hAnsi="Cambria Math"/>
                          <w:i/>
                        </w:rPr>
                      </m:ctrlPr>
                    </m:sSubPr>
                    <m:e>
                      <m:r>
                        <w:rPr>
                          <w:rFonts w:ascii="Cambria Math" w:hAnsi="Cambria Math"/>
                        </w:rPr>
                        <m:t>μ</m:t>
                      </m:r>
                    </m:e>
                    <m:sub>
                      <m:r>
                        <w:rPr>
                          <w:rFonts w:ascii="Cambria Math" w:hAnsi="Cambria Math"/>
                        </w:rPr>
                        <m:t>k</m:t>
                      </m:r>
                    </m:sub>
                  </m:sSub>
                  <m:sSubSup>
                    <m:sSubSupPr>
                      <m:ctrlPr>
                        <w:rPr>
                          <w:rFonts w:ascii="Cambria Math" w:hAnsi="Cambria Math"/>
                          <w:i/>
                        </w:rPr>
                      </m:ctrlPr>
                    </m:sSubSupPr>
                    <m:e>
                      <m:r>
                        <w:rPr>
                          <w:rFonts w:ascii="Cambria Math" w:hAnsi="Cambria Math"/>
                        </w:rPr>
                        <m:t>μ</m:t>
                      </m:r>
                    </m:e>
                    <m:sub>
                      <m:r>
                        <w:rPr>
                          <w:rFonts w:ascii="Cambria Math" w:hAnsi="Cambria Math"/>
                        </w:rPr>
                        <m:t>k</m:t>
                      </m:r>
                    </m:sub>
                    <m:sup>
                      <m:r>
                        <w:rPr>
                          <w:rFonts w:ascii="Cambria Math" w:hAnsi="Cambria Math"/>
                        </w:rPr>
                        <m:t>T</m:t>
                      </m:r>
                    </m:sup>
                  </m:sSubSup>
                </m:e>
              </m:nary>
            </m:e>
          </m:d>
          <m:r>
            <w:rPr>
              <w:rFonts w:ascii="Cambria Math" w:hAnsi="Cambria Math"/>
            </w:rPr>
            <m:t>+ε</m:t>
          </m:r>
        </m:oMath>
      </m:oMathPara>
    </w:p>
    <w:p w14:paraId="5B7AB37D" w14:textId="5A4ABF0D" w:rsidR="00220520" w:rsidRDefault="00220520" w:rsidP="001A01FB">
      <m:oMathPara>
        <m:oMath>
          <m:r>
            <w:rPr>
              <w:rFonts w:ascii="Cambria Math" w:hAnsi="Cambria Math"/>
            </w:rPr>
            <m:t>rCIP=</m:t>
          </m:r>
          <m:nary>
            <m:naryPr>
              <m:chr m:val="∑"/>
              <m:limLoc m:val="undOvr"/>
              <m:supHide m:val="1"/>
              <m:ctrlPr>
                <w:rPr>
                  <w:rFonts w:ascii="Cambria Math" w:hAnsi="Cambria Math"/>
                  <w:i/>
                </w:rPr>
              </m:ctrlPr>
            </m:naryPr>
            <m:sub>
              <m:r>
                <w:rPr>
                  <w:rFonts w:ascii="Cambria Math" w:hAnsi="Cambria Math"/>
                </w:rPr>
                <m:t>1≤i&lt;j≤K</m:t>
              </m:r>
            </m:sub>
            <m:sup/>
            <m:e>
              <m:sSup>
                <m:sSupPr>
                  <m:ctrlPr>
                    <w:rPr>
                      <w:rFonts w:ascii="Cambria Math" w:hAnsi="Cambria Math"/>
                      <w:i/>
                    </w:rPr>
                  </m:ctrlPr>
                </m:sSupPr>
                <m:e>
                  <m:d>
                    <m:dPr>
                      <m:ctrlPr>
                        <w:rPr>
                          <w:rFonts w:ascii="Cambria Math" w:hAnsi="Cambria Math"/>
                          <w:i/>
                        </w:rPr>
                      </m:ctrlPr>
                    </m:dPr>
                    <m:e>
                      <m:r>
                        <w:rPr>
                          <w:rFonts w:ascii="Cambria Math" w:hAnsi="Cambria Math"/>
                        </w:rPr>
                        <m:t>2π</m:t>
                      </m:r>
                    </m:e>
                  </m:d>
                </m:e>
                <m:sup>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2</m:t>
                      </m:r>
                    </m:den>
                  </m:f>
                </m:sup>
              </m:sSup>
            </m:e>
          </m:nary>
          <m:sSup>
            <m:sSupPr>
              <m:ctrlPr>
                <w:rPr>
                  <w:rFonts w:ascii="Cambria Math" w:hAnsi="Cambria Math"/>
                  <w:i/>
                </w:rPr>
              </m:ctrlPr>
            </m:sSupPr>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μj</m:t>
                      </m:r>
                    </m:e>
                  </m:d>
                </m:e>
                <m:sup>
                  <m:r>
                    <w:rPr>
                      <w:rFonts w:ascii="Cambria Math" w:hAnsi="Cambria Math"/>
                    </w:rPr>
                    <m:t>T</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j</m:t>
                      </m:r>
                    </m:sub>
                  </m:sSub>
                </m:e>
              </m:d>
            </m:sup>
          </m:sSup>
          <m:r>
            <w:rPr>
              <w:rFonts w:ascii="Cambria Math" w:hAnsi="Cambria Math"/>
            </w:rPr>
            <m:t xml:space="preserve">  </m:t>
          </m:r>
        </m:oMath>
      </m:oMathPara>
    </w:p>
    <w:p w14:paraId="3F919184" w14:textId="77777777" w:rsidR="00220520" w:rsidRDefault="00220520" w:rsidP="001A01FB"/>
    <w:p w14:paraId="55379B6D" w14:textId="53081558" w:rsidR="001A01FB" w:rsidRDefault="001A01FB" w:rsidP="001A01FB">
      <w:r w:rsidRPr="001A01FB">
        <w:t xml:space="preserve">WB-index (WB) </w:t>
      </w:r>
      <w:r>
        <w:rPr>
          <w:lang w:val="de-DE"/>
        </w:rPr>
        <w:fldChar w:fldCharType="begin"/>
      </w:r>
      <w:r w:rsidR="00B11A65">
        <w:instrText xml:space="preserve"> ADDIN ZOTERO_ITEM CSL_CITATION {"citationID":"OfoY8OZT","properties":{"formattedCitation":"(45)","plainCitation":"(45)","noteIndex":0},"citationItems":[{"id":1723,"uris":["http://zotero.org/users/8619560/items/WUX7PP56"],"itemData":{"id":1723,"type":"paper-conference","abstract":"Different clustering algorithms achieve different results with certain data sets because most clustering algorithms are sensitive to the input parameters and the structure of data sets. The way of evaluating the result of the clustering algorithms, cluster validity, is one of the problems in cluster analysis. In this paper, we build a framework for cluster validity process, while proposing a sum-of-squares based index for purpose of cluster validity. We use the resampling method in the framework to analyze the stability of the clustering algorithm, and the certainty of the cluster validity index. For homogeneous data based on independent variables, the proposed clustering validity index is effective in comparison to some other commonly used indexes.","container-title":"Adaptive and Natural Computing Algorithms","DOI":"10.1007/978-3-642-04921-7_32","event-place":"Berlin, Heidelberg","ISBN":"978-3-642-04921-7","language":"en","page":"313-322","publisher":"Springer","publisher-place":"Berlin, Heidelberg","source":"Springer Link","title":"Sum-of-Squares Based Cluster Validity Index and Significance Analysis","author":[{"family":"Zhao","given":"Qinpei"},{"family":"Xu","given":"Mantao"},{"family":"Fränti","given":"Pasi"}],"editor":[{"family":"Kolehmainen","given":"Mikko"},{"family":"Toivanen","given":"Pekka"},{"family":"Beliczynski","given":"Bartlomiej"}],"issued":{"date-parts":[["2009"]]}}}],"schema":"https://github.com/citation-style-language/schema/raw/master/csl-citation.json"} </w:instrText>
      </w:r>
      <w:r>
        <w:rPr>
          <w:lang w:val="de-DE"/>
        </w:rPr>
        <w:fldChar w:fldCharType="separate"/>
      </w:r>
      <w:r w:rsidR="009B523F" w:rsidRPr="009B523F">
        <w:t>(45)</w:t>
      </w:r>
      <w:r>
        <w:rPr>
          <w:lang w:val="de-DE"/>
        </w:rPr>
        <w:fldChar w:fldCharType="end"/>
      </w:r>
      <w:r w:rsidR="00251124" w:rsidRPr="00251124">
        <w:t xml:space="preserve"> measures how good a clustering result is by balancing within-cluster compactness and between-cluster separation</w:t>
      </w:r>
      <w:r w:rsidR="00251124">
        <w:t xml:space="preserve">. </w:t>
      </w:r>
      <w:r w:rsidR="00251124" w:rsidRPr="00251124">
        <w:t>Lower values generally indicate better clustering quality</w:t>
      </w:r>
      <w:r w:rsidR="00251124">
        <w:t xml:space="preserve">. </w:t>
      </w:r>
      <w:r w:rsidR="00C55C7C">
        <w:t xml:space="preserve">WBI is </w:t>
      </w:r>
      <w:r w:rsidR="0095163D" w:rsidRPr="0095163D">
        <w:t>computed as a scaled ratio of total within-cluster sum-of-squares to between-cluster dispersion (within</w:t>
      </w:r>
      <w:r w:rsidR="00B12622">
        <w:t xml:space="preserve"> </w:t>
      </w:r>
      <w:r w:rsidR="0095163D" w:rsidRPr="0095163D">
        <w:t xml:space="preserve">/ between SS combination, often multiplied or divided by K). WB is positive and smaller values indicate better partitions (it typically exhibits a minimum at the appropriate number of clusters). Thus, WB rewards compact, well-separated clusters (and is commonly used to select K by finding the </w:t>
      </w:r>
      <w:r w:rsidR="00E04DA3" w:rsidRPr="0095163D">
        <w:t>minimum index</w:t>
      </w:r>
      <w:r w:rsidR="0095163D" w:rsidRPr="0095163D">
        <w:t>).</w:t>
      </w:r>
    </w:p>
    <w:p w14:paraId="7BA43614" w14:textId="038DAD9D" w:rsidR="004D236A" w:rsidRDefault="00461270" w:rsidP="001A01FB">
      <w:r>
        <w:t xml:space="preserve">WB considers average distances and not the shape or distribution of clusters, yet </w:t>
      </w:r>
      <w:r w:rsidR="004D236A">
        <w:t xml:space="preserve">WB found as one of the most robust CVIs in a recent study </w:t>
      </w:r>
      <w:r w:rsidR="004D236A">
        <w:fldChar w:fldCharType="begin"/>
      </w:r>
      <w:r w:rsidR="00B11A65">
        <w:instrText xml:space="preserve"> ADDIN ZOTERO_ITEM CSL_CITATION {"citationID":"eLpgYs4Y","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004D236A">
        <w:fldChar w:fldCharType="separate"/>
      </w:r>
      <w:r w:rsidR="009B523F" w:rsidRPr="009B523F">
        <w:t>(17)</w:t>
      </w:r>
      <w:r w:rsidR="004D236A">
        <w:fldChar w:fldCharType="end"/>
      </w:r>
      <w:r w:rsidR="004D236A">
        <w:t>.</w:t>
      </w:r>
    </w:p>
    <w:p w14:paraId="66BAB730" w14:textId="77777777" w:rsidR="004D236A" w:rsidRPr="00251124" w:rsidRDefault="004D236A" w:rsidP="001A01FB"/>
    <w:p w14:paraId="6484B5AB" w14:textId="39D28B1D" w:rsidR="001A01FB" w:rsidRPr="001A01FB" w:rsidRDefault="00FE732B" w:rsidP="001D2C69">
      <m:oMathPara>
        <m:oMath>
          <m:r>
            <w:rPr>
              <w:rFonts w:ascii="Cambria Math" w:hAnsi="Cambria Math"/>
            </w:rPr>
            <m:t>WB=K*</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r>
                            <w:rPr>
                              <w:rFonts w:ascii="Cambria Math" w:hAnsi="Cambria Math"/>
                            </w:rPr>
                            <m:t>2</m:t>
                          </m:r>
                        </m:sup>
                      </m:sSup>
                    </m:e>
                  </m:nary>
                </m:e>
              </m:nary>
              <m:r>
                <w:rPr>
                  <w:rFonts w:ascii="Cambria Math" w:hAnsi="Cambria Math"/>
                </w:rPr>
                <m:t xml:space="preserve"> </m:t>
              </m:r>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e>
                    <m:sup>
                      <m:r>
                        <w:rPr>
                          <w:rFonts w:ascii="Cambria Math" w:hAnsi="Cambria Math"/>
                        </w:rPr>
                        <m:t>2</m:t>
                      </m:r>
                    </m:sup>
                  </m:sSup>
                </m:e>
              </m:nary>
            </m:den>
          </m:f>
        </m:oMath>
      </m:oMathPara>
    </w:p>
    <w:p w14:paraId="2E8949B1" w14:textId="77777777" w:rsidR="002163EC" w:rsidRPr="001A01FB" w:rsidRDefault="002163EC" w:rsidP="001D2C69"/>
    <w:p w14:paraId="4BF0EE0E" w14:textId="23DAEF27" w:rsidR="00237FFD" w:rsidRPr="00237FFD" w:rsidRDefault="00237FFD" w:rsidP="001D2C69">
      <w:pPr>
        <w:rPr>
          <w:b/>
          <w:bCs/>
        </w:rPr>
      </w:pPr>
      <w:r w:rsidRPr="00237FFD">
        <w:rPr>
          <w:b/>
          <w:bCs/>
        </w:rPr>
        <w:t xml:space="preserve">Permetrics library </w:t>
      </w:r>
      <w:r w:rsidRPr="00237FFD">
        <w:rPr>
          <w:b/>
          <w:bCs/>
        </w:rPr>
        <w:fldChar w:fldCharType="begin"/>
      </w:r>
      <w:r w:rsidR="00B11A65">
        <w:rPr>
          <w:b/>
          <w:bCs/>
        </w:rPr>
        <w:instrText xml:space="preserve"> ADDIN ZOTERO_ITEM CSL_CITATION {"citationID":"GkvFOZDJ","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p w14:paraId="08381B2E" w14:textId="1CB4B23B" w:rsidR="00237FFD" w:rsidRPr="00EC7C00" w:rsidRDefault="00237FFD" w:rsidP="006E7945">
      <w:r w:rsidRPr="00EC7C00">
        <w:t xml:space="preserve">DBCV </w:t>
      </w:r>
      <w:r w:rsidRPr="00EC7C00">
        <w:fldChar w:fldCharType="begin"/>
      </w:r>
      <w:r w:rsidR="00B11A65">
        <w:instrText xml:space="preserve"> ADDIN ZOTERO_ITEM CSL_CITATION {"citationID":"2ESiSN30","properties":{"formattedCitation":"(47)","plainCitation":"(47)","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Pr="00EC7C00">
        <w:fldChar w:fldCharType="separate"/>
      </w:r>
      <w:r w:rsidR="009B523F" w:rsidRPr="009B523F">
        <w:t>(47)</w:t>
      </w:r>
      <w:r w:rsidRPr="00EC7C00">
        <w:fldChar w:fldCharType="end"/>
      </w:r>
      <w:r w:rsidRPr="00EC7C00">
        <w:t xml:space="preserve"> is </w:t>
      </w:r>
      <w:r w:rsidR="00B70830" w:rsidRPr="00EC7C00">
        <w:t xml:space="preserve">particularly designed for </w:t>
      </w:r>
      <w:r w:rsidR="008E06EF">
        <w:t xml:space="preserve">evaluating </w:t>
      </w:r>
      <w:r w:rsidR="00B70830" w:rsidRPr="00EC7C00">
        <w:t>density-based clustering algorithms such as DBSCAN</w:t>
      </w:r>
      <w:r w:rsidR="008E06EF">
        <w:t xml:space="preserve"> </w:t>
      </w:r>
      <w:r w:rsidR="008E06EF">
        <w:fldChar w:fldCharType="begin"/>
      </w:r>
      <w:r w:rsidR="00B11A65">
        <w:instrText xml:space="preserve"> ADDIN ZOTERO_ITEM CSL_CITATION {"citationID":"vdQeb4VF","properties":{"formattedCitation":"(48)","plainCitation":"(48)","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008E06EF">
        <w:fldChar w:fldCharType="separate"/>
      </w:r>
      <w:r w:rsidR="009B523F" w:rsidRPr="009B523F">
        <w:t>(48)</w:t>
      </w:r>
      <w:r w:rsidR="008E06EF">
        <w:fldChar w:fldCharType="end"/>
      </w:r>
      <w:r w:rsidR="00B70830" w:rsidRPr="00EC7C00">
        <w:t xml:space="preserve"> </w:t>
      </w:r>
      <w:r w:rsidR="00EC7C00" w:rsidRPr="00EC7C00">
        <w:t xml:space="preserve">The DBCV metric ranges from </w:t>
      </w:r>
      <w:r w:rsidR="00A1657A">
        <w:t>-1</w:t>
      </w:r>
      <w:r w:rsidR="00EC7C00" w:rsidRPr="00EC7C00">
        <w:t xml:space="preserve"> to 1, </w:t>
      </w:r>
      <w:r w:rsidR="00A1657A">
        <w:t xml:space="preserve">with values close to 1 indicating a well-separated cohesive clusters (in terms of density), </w:t>
      </w:r>
      <w:r w:rsidR="00EC7C00" w:rsidRPr="00EC7C00">
        <w:t>a value of 0 indicates a</w:t>
      </w:r>
      <w:r w:rsidR="00A1657A">
        <w:t>n ambiguous structure</w:t>
      </w:r>
      <w:r w:rsidR="00EC7C00" w:rsidRPr="00EC7C00">
        <w:t xml:space="preserve">, </w:t>
      </w:r>
      <w:r w:rsidR="00A1657A">
        <w:t>while near -1 values indicate poor cluster structures</w:t>
      </w:r>
      <w:r w:rsidR="00EC7C00" w:rsidRPr="00EC7C00">
        <w:t xml:space="preserve">. </w:t>
      </w:r>
      <w:r w:rsidRPr="00EC7C00">
        <w:t>The DBCV metric is calculated using the following formula:</w:t>
      </w:r>
    </w:p>
    <w:p w14:paraId="408905AC" w14:textId="77777777" w:rsidR="008E06EF" w:rsidRDefault="008E06EF" w:rsidP="00237FFD"/>
    <w:p w14:paraId="404A4FCD" w14:textId="6683D578" w:rsidR="008E06EF" w:rsidRDefault="008E06EF" w:rsidP="00237FFD">
      <w:r>
        <w:t xml:space="preserve">All-points-core-distance (APCD) of an object </w:t>
      </w:r>
      <m:oMath>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oMath>
      <w:r w:rsidR="00005BEA">
        <w:t xml:space="preserve"> where KNN(x, i) is the distance between x and its i-th nearest neighbor in cluster k. </w:t>
      </w:r>
    </w:p>
    <w:p w14:paraId="5EDD6A83" w14:textId="017BBCC2" w:rsidR="008E06EF" w:rsidRPr="00F954EB" w:rsidRDefault="008E06EF" w:rsidP="00237FFD">
      <m:oMathPara>
        <m:oMath>
          <m:r>
            <w:rPr>
              <w:rFonts w:ascii="Cambria Math" w:hAnsi="Cambria Math"/>
            </w:rPr>
            <m:t>APCD</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1</m:t>
                      </m:r>
                    </m:den>
                  </m:f>
                  <m:r>
                    <w:rPr>
                      <w:rFonts w:ascii="Cambria Math" w:hAnsi="Cambria Math"/>
                    </w:rPr>
                    <m:t>*</m:t>
                  </m:r>
                  <m:sSup>
                    <m:sSupPr>
                      <m:ctrlPr>
                        <w:rPr>
                          <w:rFonts w:ascii="Cambria Math" w:hAnsi="Cambria Math"/>
                          <w:i/>
                        </w:rPr>
                      </m:ctrlPr>
                    </m:sSupPr>
                    <m:e>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i=2</m:t>
                              </m:r>
                            </m:e>
                            <m:e>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e>
                          </m:eqAr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NN(x, i)</m:t>
                                  </m:r>
                                </m:den>
                              </m:f>
                            </m:e>
                          </m:d>
                        </m:e>
                      </m:nary>
                    </m:e>
                    <m:sup>
                      <m:r>
                        <w:rPr>
                          <w:rFonts w:ascii="Cambria Math" w:hAnsi="Cambria Math"/>
                        </w:rPr>
                        <m:t>D</m:t>
                      </m:r>
                    </m:sup>
                  </m:sSup>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D</m:t>
                  </m:r>
                </m:den>
              </m:f>
            </m:sup>
          </m:sSup>
        </m:oMath>
      </m:oMathPara>
    </w:p>
    <w:p w14:paraId="05551802" w14:textId="59B8773D" w:rsidR="00F954EB" w:rsidRDefault="00F954EB" w:rsidP="00237FFD">
      <w:r>
        <w:t>The mutual reacheability distance (MRD) between two object xi and xj</w:t>
      </w:r>
    </w:p>
    <w:p w14:paraId="226B4FC9" w14:textId="30FA167D" w:rsidR="00F954EB" w:rsidRPr="000B5164" w:rsidRDefault="00F954EB" w:rsidP="00237FFD">
      <m:oMathPara>
        <m:oMath>
          <m:r>
            <w:rPr>
              <w:rFonts w:ascii="Cambria Math" w:hAnsi="Cambria Math"/>
            </w:rPr>
            <m:t>MR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
            <m:rPr>
              <m:sty m:val="p"/>
            </m:rPr>
            <w:rPr>
              <w:rFonts w:ascii="Cambria Math" w:hAnsi="Cambria Math"/>
            </w:rPr>
            <m:t>max⁡</m:t>
          </m:r>
          <m:r>
            <w:rPr>
              <w:rFonts w:ascii="Cambria Math" w:hAnsi="Cambria Math"/>
            </w:rPr>
            <m:t>{APC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APC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oMath>
      </m:oMathPara>
    </w:p>
    <w:p w14:paraId="138F381C" w14:textId="77777777" w:rsidR="000B5164" w:rsidRPr="00EC7C00" w:rsidRDefault="000B5164" w:rsidP="00237FFD"/>
    <w:p w14:paraId="6DAE5075" w14:textId="77087C63" w:rsidR="000B5164" w:rsidRDefault="00E04A09" w:rsidP="001D2C69">
      <w:r>
        <w:t>Minimum spanning trees (MST) are built for each cluster using MRDs. The density sparseness of a cluster (DSC), while density sparseness between clusters (DSBC) Ci and Cj can be defined as:</w:t>
      </w:r>
    </w:p>
    <w:p w14:paraId="15816F65" w14:textId="2A4EFB83" w:rsidR="00E04A09" w:rsidRPr="00E04A09" w:rsidRDefault="00E04A09" w:rsidP="001D2C69">
      <m:oMathPara>
        <m:oMath>
          <m:r>
            <w:rPr>
              <w:rFonts w:ascii="Cambria Math" w:hAnsi="Cambria Math"/>
            </w:rPr>
            <m:t>DS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r>
            <m:rPr>
              <m:sty m:val="p"/>
            </m:rPr>
            <w:rPr>
              <w:rFonts w:ascii="Cambria Math" w:hAnsi="Cambria Math"/>
            </w:rPr>
            <m:t>max⁡</m:t>
          </m:r>
          <m:r>
            <w:rPr>
              <w:rFonts w:ascii="Cambria Math" w:hAnsi="Cambria Math"/>
            </w:rPr>
            <m:t xml:space="preserve">{weight of internal edges in MST of </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m:oMathPara>
    </w:p>
    <w:p w14:paraId="4C1BFD91" w14:textId="4FBC8B4B" w:rsidR="00E04A09" w:rsidRPr="00332EBA" w:rsidRDefault="00E04A09" w:rsidP="001D2C69">
      <m:oMathPara>
        <m:oMath>
          <m:r>
            <w:rPr>
              <w:rFonts w:ascii="Cambria Math" w:hAnsi="Cambria Math"/>
            </w:rPr>
            <m:t>DSB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d>
                <m:dPr>
                  <m:begChr m:val="{"/>
                  <m:endChr m:val="|"/>
                  <m:ctrlPr>
                    <w:rPr>
                      <w:rFonts w:ascii="Cambria Math" w:hAnsi="Cambria Math"/>
                      <w:i/>
                    </w:rPr>
                  </m:ctrlPr>
                </m:dPr>
                <m:e>
                  <m:r>
                    <w:rPr>
                      <w:rFonts w:ascii="Cambria Math" w:hAnsi="Cambria Math"/>
                    </w:rPr>
                    <m:t>MR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d>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e>
          </m:func>
        </m:oMath>
      </m:oMathPara>
    </w:p>
    <w:p w14:paraId="0DB30885" w14:textId="77777777" w:rsidR="00332EBA" w:rsidRDefault="00332EBA" w:rsidP="001D2C69"/>
    <w:p w14:paraId="335C8E51" w14:textId="2296D0DC" w:rsidR="00332EBA" w:rsidRPr="00332EBA" w:rsidRDefault="00332EBA" w:rsidP="001D2C69">
      <m:oMathPara>
        <m:oMath>
          <m:r>
            <w:rPr>
              <w:rFonts w:ascii="Cambria Math" w:hAnsi="Cambria Math"/>
            </w:rPr>
            <m:t>DBCV</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DSB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e>
                  </m:d>
                  <m:r>
                    <w:rPr>
                      <w:rFonts w:ascii="Cambria Math" w:hAnsi="Cambria Math"/>
                    </w:rPr>
                    <m:t>-DS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e>
              </m:func>
            </m:num>
            <m:den>
              <m:r>
                <m:rPr>
                  <m:sty m:val="p"/>
                </m:rPr>
                <w:rPr>
                  <w:rFonts w:ascii="Cambria Math" w:hAnsi="Cambria Math"/>
                </w:rPr>
                <m:t>max⁡</m:t>
              </m:r>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DSB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j</m:t>
                          </m:r>
                        </m:sub>
                      </m:sSub>
                    </m:e>
                  </m:d>
                  <m:r>
                    <w:rPr>
                      <w:rFonts w:ascii="Cambria Math" w:hAnsi="Cambria Math"/>
                    </w:rPr>
                    <m:t>-DS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e>
              </m:func>
              <m:r>
                <w:rPr>
                  <w:rFonts w:ascii="Cambria Math" w:hAnsi="Cambria Math"/>
                </w:rPr>
                <m:t>)</m:t>
              </m:r>
            </m:den>
          </m:f>
        </m:oMath>
      </m:oMathPara>
    </w:p>
    <w:p w14:paraId="79BB9E1F" w14:textId="3DC13020" w:rsidR="00332EBA" w:rsidRPr="00332EBA" w:rsidRDefault="00332EBA" w:rsidP="001D2C69">
      <m:oMathPara>
        <m:oMath>
          <m:r>
            <w:rPr>
              <w:rFonts w:ascii="Cambria Math" w:hAnsi="Cambria Math"/>
            </w:rPr>
            <m:t>DBCV=</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r>
                    <w:rPr>
                      <w:rFonts w:ascii="Cambria Math" w:hAnsi="Cambria Math"/>
                    </w:rPr>
                    <m:t>N</m:t>
                  </m:r>
                </m:den>
              </m:f>
              <m:r>
                <w:rPr>
                  <w:rFonts w:ascii="Cambria Math" w:hAnsi="Cambria Math"/>
                </w:rPr>
                <m:t>*DBCV(</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oMath>
      </m:oMathPara>
    </w:p>
    <w:p w14:paraId="459FDD42" w14:textId="424AA1C4" w:rsidR="00237FFD" w:rsidRPr="004C4EEF" w:rsidRDefault="00237FFD" w:rsidP="001D2C69">
      <w:pPr>
        <w:rPr>
          <w:color w:val="EE0000"/>
        </w:rPr>
      </w:pPr>
    </w:p>
    <w:p w14:paraId="0FBDFB8E" w14:textId="77777777" w:rsidR="002476E7" w:rsidRPr="004C4EEF" w:rsidRDefault="002476E7" w:rsidP="001D2C69">
      <w:pPr>
        <w:rPr>
          <w:color w:val="EE0000"/>
        </w:rPr>
      </w:pPr>
    </w:p>
    <w:p w14:paraId="17CDFBB9" w14:textId="39249CEA" w:rsidR="00167D9E" w:rsidRPr="00B6336C" w:rsidRDefault="002163EC" w:rsidP="002163EC">
      <w:r w:rsidRPr="004C4EEF">
        <w:t xml:space="preserve">Dunn </w:t>
      </w:r>
      <w:r w:rsidR="0068692A">
        <w:t>i</w:t>
      </w:r>
      <w:r w:rsidR="0068692A" w:rsidRPr="00EC3E53">
        <w:t xml:space="preserve">ndex </w:t>
      </w:r>
      <w:r w:rsidR="00167D9E" w:rsidRPr="004C4EEF">
        <w:t xml:space="preserve">(D) </w:t>
      </w:r>
      <w:r w:rsidR="001A01FB" w:rsidRPr="004C4EEF">
        <w:fldChar w:fldCharType="begin"/>
      </w:r>
      <w:r w:rsidR="00B11A65">
        <w:instrText xml:space="preserve"> ADDIN ZOTERO_ITEM CSL_CITATION {"citationID":"GpWkp2mH","properties":{"formattedCitation":"(42,49)","plainCitation":"(42,49)","noteIndex":0},"citationItems":[{"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id":1702,"uris":["http://zotero.org/users/8619560/items/5IYWNMQB"],"itemData":{"id":1702,"type":"article-journal","abstract":"Two separation indices are considered for partitions P = X1, …, Xk of a finite data set X in a general inner product space. Both indices increase as the pairwise distances between the subsets Xi become large compared to the diameters of Xi Maximally separated partitions p' are defined and it is shown that as the indices of p' increase without bound, the characteristic functions of Xi' in P' are approximated more and more closely by the membership functions in fuzzy partitions which minimize certain fuzzy extensions of the k-means squared error criterion function.","container-title":"Journal of Cybernetics","DOI":"10.1080/01969727408546059","ISSN":"0022-0280","issue":"1","note":"publisher: Taylor &amp; Francis\n_eprint: https://doi.org/10.1080/01969727408546059","page":"95-104","source":"Taylor and Francis+NEJM","title":"Well-Separated Clusters and Optimal Fuzzy Partitions","volume":"4","author":[{"family":"Dunn†","given":"J. C."}],"issued":{"date-parts":[["1974",1,1]]}}}],"schema":"https://github.com/citation-style-language/schema/raw/master/csl-citation.json"} </w:instrText>
      </w:r>
      <w:r w:rsidR="001A01FB" w:rsidRPr="004C4EEF">
        <w:fldChar w:fldCharType="separate"/>
      </w:r>
      <w:r w:rsidR="009B523F" w:rsidRPr="009B523F">
        <w:t>(42,49)</w:t>
      </w:r>
      <w:r w:rsidR="001A01FB" w:rsidRPr="004C4EEF">
        <w:fldChar w:fldCharType="end"/>
      </w:r>
      <w:r w:rsidR="00167D9E" w:rsidRPr="004C4EEF">
        <w:rPr>
          <w:rFonts w:ascii="Lato" w:hAnsi="Lato"/>
          <w:shd w:val="clear" w:color="auto" w:fill="FCFCFC"/>
        </w:rPr>
        <w:t xml:space="preserve"> </w:t>
      </w:r>
      <w:r w:rsidR="00167D9E" w:rsidRPr="004C4EEF">
        <w:t>aims to quantify the compactness and separation between clusters in a clustering solution</w:t>
      </w:r>
      <w:r w:rsidR="004C4EEF" w:rsidRPr="004C4EEF">
        <w:t xml:space="preserve"> by </w:t>
      </w:r>
      <w:r w:rsidR="00167D9E" w:rsidRPr="004C4EEF">
        <w:t>considering both the distance between points within the same cluster (intra-cluster distance) and the distance between points in different clusters (inter-cluster distance).</w:t>
      </w:r>
      <w:r w:rsidR="004B0515">
        <w:t xml:space="preserve"> Specifically. D is the ratio between the minimum distance between any two clusters and the maximum distance found within any cluster.</w:t>
      </w:r>
      <w:r w:rsidR="004C4EEF" w:rsidRPr="004C4EEF">
        <w:t xml:space="preserve"> A higher </w:t>
      </w:r>
      <w:r w:rsidR="004C4EEF">
        <w:t>D</w:t>
      </w:r>
      <w:r w:rsidR="004C4EEF" w:rsidRPr="004C4EEF">
        <w:t xml:space="preserve"> value indicates better clustering quality, indicating that the clusters are well separated from each other while being compact internally; conversely, a lower </w:t>
      </w:r>
      <w:r w:rsidR="004C4EEF">
        <w:t>D</w:t>
      </w:r>
      <w:r w:rsidR="004C4EEF" w:rsidRPr="004C4EEF">
        <w:t xml:space="preserve"> value may indicate that the clusters are too spread out or not well separated. </w:t>
      </w:r>
      <w:r w:rsidR="00FE7E9F">
        <w:t xml:space="preserve">The D index can be sensitive to the data scale and to outliers </w:t>
      </w:r>
      <w:r w:rsidR="00FE7E9F">
        <w:fldChar w:fldCharType="begin"/>
      </w:r>
      <w:r w:rsidR="00B11A65">
        <w:instrText xml:space="preserve"> ADDIN ZOTERO_ITEM CSL_CITATION {"citationID":"Vq79R9XN","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00FE7E9F">
        <w:fldChar w:fldCharType="separate"/>
      </w:r>
      <w:r w:rsidR="009B523F" w:rsidRPr="009B523F">
        <w:t>(17)</w:t>
      </w:r>
      <w:r w:rsidR="00FE7E9F">
        <w:fldChar w:fldCharType="end"/>
      </w:r>
      <w:r w:rsidR="00FE7E9F">
        <w:t xml:space="preserve">. </w:t>
      </w:r>
      <w:r w:rsidR="004C4EEF">
        <w:t xml:space="preserve">The following formulas allow for the computation of </w:t>
      </w:r>
      <w:r w:rsidR="0045759F">
        <w:t>this index</w:t>
      </w:r>
      <w:r w:rsidR="004C4EEF">
        <w:t>:</w:t>
      </w:r>
    </w:p>
    <w:p w14:paraId="6CC7194D" w14:textId="6674068A" w:rsidR="002163EC" w:rsidRPr="009454BF" w:rsidRDefault="00000000" w:rsidP="001D2C69">
      <m:oMathPara>
        <m:oMath>
          <m:sSub>
            <m:sSubPr>
              <m:ctrlPr>
                <w:rPr>
                  <w:rFonts w:ascii="Cambria Math" w:hAnsi="Cambria Math"/>
                  <w:i/>
                </w:rPr>
              </m:ctrlPr>
            </m:sSubPr>
            <m:e>
              <m:r>
                <w:rPr>
                  <w:rFonts w:ascii="Cambria Math" w:hAnsi="Cambria Math"/>
                </w:rPr>
                <m:t>D(C</m:t>
              </m:r>
            </m:e>
            <m:sub>
              <m:r>
                <w:rPr>
                  <w:rFonts w:ascii="Cambria Math" w:hAnsi="Cambria Math"/>
                </w:rPr>
                <m:t>k</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i≠j</m:t>
                  </m:r>
                </m:lim>
              </m:limLow>
            </m:fName>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func>
        </m:oMath>
      </m:oMathPara>
    </w:p>
    <w:p w14:paraId="60272537" w14:textId="6A4A5205" w:rsidR="009454BF" w:rsidRPr="004C4EEF" w:rsidRDefault="009454BF" w:rsidP="001D2C69">
      <m:oMathPara>
        <m:oMath>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lim>
              </m:limLow>
            </m:fName>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func>
        </m:oMath>
      </m:oMathPara>
    </w:p>
    <w:p w14:paraId="2E7B4459" w14:textId="7C02A400" w:rsidR="00167D9E" w:rsidRDefault="009454BF" w:rsidP="001D2C69">
      <m:oMathPara>
        <m:oMath>
          <m:r>
            <w:rPr>
              <w:rFonts w:ascii="Cambria Math" w:hAnsi="Cambria Math"/>
            </w:rPr>
            <m:t xml:space="preserve">D=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1, K]</m:t>
                      </m:r>
                    </m:lim>
                  </m:limLow>
                </m:fName>
                <m:e>
                  <m:sSub>
                    <m:sSubPr>
                      <m:ctrlPr>
                        <w:rPr>
                          <w:rFonts w:ascii="Cambria Math" w:hAnsi="Cambria Math"/>
                          <w:i/>
                        </w:rPr>
                      </m:ctrlPr>
                    </m:sSubPr>
                    <m:e>
                      <m:r>
                        <w:rPr>
                          <w:rFonts w:ascii="Cambria Math" w:hAnsi="Cambria Math"/>
                        </w:rPr>
                        <m:t>D(C</m:t>
                      </m:r>
                    </m:e>
                    <m:sub>
                      <m:r>
                        <w:rPr>
                          <w:rFonts w:ascii="Cambria Math" w:hAnsi="Cambria Math"/>
                        </w:rPr>
                        <m:t>k</m:t>
                      </m:r>
                    </m:sub>
                  </m:sSub>
                  <m:r>
                    <w:rPr>
                      <w:rFonts w:ascii="Cambria Math" w:hAnsi="Cambria Math"/>
                    </w:rPr>
                    <m:t>)</m:t>
                  </m:r>
                </m:e>
              </m:func>
            </m:den>
          </m:f>
        </m:oMath>
      </m:oMathPara>
    </w:p>
    <w:p w14:paraId="09B65CE5" w14:textId="01E7B353" w:rsidR="009454BF" w:rsidRDefault="009454BF" w:rsidP="009454BF">
      <w:r>
        <w:t xml:space="preserve">Where the </w:t>
      </w:r>
      <w:r w:rsidRPr="00BA75FE">
        <w:t xml:space="preserve">dataset </w:t>
      </w:r>
      <w:r>
        <w:t xml:space="preserve">is </w:t>
      </w:r>
      <w:r w:rsidRPr="00BA75FE">
        <w:t xml:space="preserve">divided into </w:t>
      </w:r>
      <m:oMath>
        <m:r>
          <w:rPr>
            <w:rFonts w:ascii="Cambria Math" w:hAnsi="Cambria Math"/>
          </w:rPr>
          <m:t>K</m:t>
        </m:r>
      </m:oMath>
      <w:r w:rsidRPr="00BA75FE">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t>, and</w:t>
      </w:r>
      <w:r w:rsidRPr="00BA75FE">
        <w:t xml:space="preserve">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t xml:space="preserve"> </w:t>
      </w:r>
      <w:r w:rsidRPr="00BA75FE">
        <w:t>denote</w:t>
      </w:r>
      <w:r>
        <w:t>s</w:t>
      </w:r>
      <w:r w:rsidRPr="00BA75FE">
        <w:t xml:space="preserve">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BA75FE">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BA75FE">
        <w:t>.</w:t>
      </w:r>
    </w:p>
    <w:p w14:paraId="79C34F5F" w14:textId="77777777" w:rsidR="009454BF" w:rsidRPr="004C4EEF" w:rsidRDefault="009454BF" w:rsidP="001D2C69"/>
    <w:p w14:paraId="6E0739EF" w14:textId="1FC039A1" w:rsidR="00167D9E" w:rsidRPr="00167D9E" w:rsidRDefault="00167D9E" w:rsidP="00167D9E">
      <w:r>
        <w:t xml:space="preserve">Duda Hart </w:t>
      </w:r>
      <w:r w:rsidR="0068692A">
        <w:t>i</w:t>
      </w:r>
      <w:r w:rsidR="0068692A" w:rsidRPr="00EC3E53">
        <w:t xml:space="preserve">ndex </w:t>
      </w:r>
      <w:r>
        <w:t>(DH)</w:t>
      </w:r>
      <w:r w:rsidR="004C4EEF">
        <w:t xml:space="preserve"> </w:t>
      </w:r>
      <w:r w:rsidR="004C4EEF">
        <w:fldChar w:fldCharType="begin"/>
      </w:r>
      <w:r w:rsidR="00B11A65">
        <w:instrText xml:space="preserve"> ADDIN ZOTERO_ITEM CSL_CITATION {"citationID":"7i6LB5Xk","properties":{"formattedCitation":"(50)","plainCitation":"(50)","noteIndex":0},"citationItems":[{"id":1753,"uris":["http://zotero.org/users/8619560/items/FBL554X6"],"itemData":{"id":1753,"type":"paper-conference","abstract":"Provides a unified, comprehensive and up-to-date treatment of both statistical and descriptive methods for pattern recognition. The topics treated include Bayesian decision theory, supervised and unsupervised learning, nonparametric techniques, discriminant analysis, clustering, preprosessing of pictorial data, spatial filtering, shape description techniques, perspective transformations, projective invariants, linguistic procedures, and artificial intelligence techniques for scene analysis.","container-title":"Leonardo","DOI":"10.2307/1573081","note":"ISSN: 0024094X\nissue: 4\njournalAbbreviation: Leonardo","page":"370","source":"Semantic Scholar","title":"Pattern Classification and Scene Analysis","URL":"https://www.jstor.org/stable/1573081?origin=crossref","volume":"7","author":[{"family":"Thompson","given":"Michael"},{"family":"Duda","given":"Richard O."},{"family":"Hart","given":"Peter E."}],"accessed":{"date-parts":[["2025",11,7]]},"issued":{"date-parts":[["1974"]]}}}],"schema":"https://github.com/citation-style-language/schema/raw/master/csl-citation.json"} </w:instrText>
      </w:r>
      <w:r w:rsidR="004C4EEF">
        <w:fldChar w:fldCharType="separate"/>
      </w:r>
      <w:r w:rsidR="009B523F" w:rsidRPr="009B523F">
        <w:t>(50)</w:t>
      </w:r>
      <w:r w:rsidR="004C4EEF">
        <w:fldChar w:fldCharType="end"/>
      </w:r>
      <w:r w:rsidRPr="00167D9E">
        <w:t xml:space="preserve"> </w:t>
      </w:r>
      <w:r w:rsidR="004C4EEF" w:rsidRPr="00167D9E">
        <w:t xml:space="preserve">is defined as the ratio between the average pairwise distance within clusters and the average pairwise distance between clusters. A lower value of the </w:t>
      </w:r>
      <w:r w:rsidR="004C4EEF">
        <w:t>DHI</w:t>
      </w:r>
      <w:r w:rsidR="004C4EEF" w:rsidRPr="00167D9E">
        <w:t xml:space="preserve"> indicates better clustering, indicating that the clusters are more compact and well-separated. </w:t>
      </w:r>
      <w:r w:rsidR="004C4EEF">
        <w:t xml:space="preserve">The DHI </w:t>
      </w:r>
      <w:r w:rsidR="004C4EEF">
        <w:lastRenderedPageBreak/>
        <w:t xml:space="preserve">assumes Euclidian distances, but it can be implemented to use </w:t>
      </w:r>
      <w:r w:rsidR="004C4EEF" w:rsidRPr="00167D9E">
        <w:t xml:space="preserve">other suitable distance metrics based on </w:t>
      </w:r>
      <w:r w:rsidR="004C4EEF">
        <w:t>the</w:t>
      </w:r>
      <w:r w:rsidR="004C4EEF" w:rsidRPr="00167D9E">
        <w:t xml:space="preserve"> specific problem and data characteristics</w:t>
      </w:r>
      <w:r w:rsidR="004C4EEF">
        <w:t>. The following formulas allow for the computation of DHI:</w:t>
      </w:r>
    </w:p>
    <w:p w14:paraId="187557E8" w14:textId="570FB419" w:rsidR="002163EC" w:rsidRDefault="00000000" w:rsidP="001D2C69">
      <m:oMathPara>
        <m:oMath>
          <m:sSub>
            <m:sSubPr>
              <m:ctrlPr>
                <w:rPr>
                  <w:rFonts w:ascii="Cambria Math" w:hAnsi="Cambria Math"/>
                  <w:i/>
                </w:rPr>
              </m:ctrlPr>
            </m:sSubPr>
            <m:e>
              <m:r>
                <w:rPr>
                  <w:rFonts w:ascii="Cambria Math" w:hAnsi="Cambria Math"/>
                </w:rPr>
                <m:t>D</m:t>
              </m:r>
            </m:e>
            <m:sub>
              <m:r>
                <w:rPr>
                  <w:rFonts w:ascii="Cambria Math" w:hAnsi="Cambria Math"/>
                </w:rPr>
                <m:t>intra</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1)</m:t>
              </m:r>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r>
            <w:rPr>
              <w:rFonts w:ascii="Cambria Math" w:hAnsi="Cambria Math"/>
            </w:rPr>
            <m:t xml:space="preserve"> , where i&lt;j</m:t>
          </m:r>
        </m:oMath>
      </m:oMathPara>
    </w:p>
    <w:p w14:paraId="3F98EF70" w14:textId="77777777" w:rsidR="002476E7" w:rsidRDefault="002476E7" w:rsidP="001D2C69"/>
    <w:p w14:paraId="1988AE09" w14:textId="3B7F3988" w:rsidR="00D20D51" w:rsidRDefault="00000000" w:rsidP="001D2C69">
      <m:oMathPara>
        <m:oMath>
          <m:sSub>
            <m:sSubPr>
              <m:ctrlPr>
                <w:rPr>
                  <w:rFonts w:ascii="Cambria Math" w:hAnsi="Cambria Math"/>
                  <w:i/>
                </w:rPr>
              </m:ctrlPr>
            </m:sSubPr>
            <m:e>
              <m:r>
                <w:rPr>
                  <w:rFonts w:ascii="Cambria Math" w:hAnsi="Cambria Math"/>
                </w:rPr>
                <m:t>D</m:t>
              </m:r>
            </m:e>
            <m:sub>
              <m:r>
                <w:rPr>
                  <w:rFonts w:ascii="Cambria Math" w:hAnsi="Cambria Math"/>
                </w:rPr>
                <m:t>inter</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m:t>
                  </m:r>
                </m:sub>
              </m:sSub>
            </m:e>
          </m:d>
          <m:r>
            <w:rPr>
              <w:rFonts w:ascii="Cambria Math" w:hAnsi="Cambria Math"/>
            </w:rPr>
            <m:t>=</m:t>
          </m:r>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n</m:t>
                  </m:r>
                </m:e>
                <m:sub>
                  <m:r>
                    <w:rPr>
                      <w:rFonts w:ascii="Cambria Math" w:hAnsi="Cambria Math"/>
                    </w:rPr>
                    <m:t>k</m:t>
                  </m:r>
                </m:sub>
              </m:sSub>
              <m:sSub>
                <m:sSubPr>
                  <m:ctrlPr>
                    <w:rPr>
                      <w:rFonts w:ascii="Cambria Math" w:hAnsi="Cambria Math"/>
                      <w:i/>
                    </w:rPr>
                  </m:ctrlPr>
                </m:sSubPr>
                <m:e>
                  <m:r>
                    <w:rPr>
                      <w:rFonts w:ascii="Cambria Math" w:hAnsi="Cambria Math"/>
                    </w:rPr>
                    <m:t>n</m:t>
                  </m:r>
                </m:e>
                <m:sub>
                  <m:r>
                    <w:rPr>
                      <w:rFonts w:ascii="Cambria Math" w:hAnsi="Cambria Math"/>
                    </w:rPr>
                    <m:t>l</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k</m:t>
                  </m:r>
                </m:sub>
              </m:sSub>
            </m:sub>
            <m:sup/>
            <m:e>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l</m:t>
                      </m:r>
                    </m:sub>
                  </m:sSub>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m:t>
                  </m:r>
                </m:e>
              </m:nary>
            </m:e>
          </m:nary>
          <m:r>
            <w:rPr>
              <w:rFonts w:ascii="Cambria Math" w:hAnsi="Cambria Math"/>
            </w:rPr>
            <m:t xml:space="preserve"> , where k≠l</m:t>
          </m:r>
        </m:oMath>
      </m:oMathPara>
    </w:p>
    <w:p w14:paraId="4D8FF703" w14:textId="131FDB2B" w:rsidR="00D20D51" w:rsidRDefault="00D20D51" w:rsidP="001D2C69">
      <m:oMathPara>
        <m:oMath>
          <m:r>
            <w:rPr>
              <w:rFonts w:ascii="Cambria Math" w:hAnsi="Cambria Math"/>
            </w:rPr>
            <m:t xml:space="preserve">DH= </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D</m:t>
                      </m:r>
                    </m:e>
                    <m:sub>
                      <m:r>
                        <w:rPr>
                          <w:rFonts w:ascii="Cambria Math" w:hAnsi="Cambria Math"/>
                        </w:rPr>
                        <m:t>int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num>
            <m:den>
              <m:f>
                <m:fPr>
                  <m:ctrlPr>
                    <w:rPr>
                      <w:rFonts w:ascii="Cambria Math" w:hAnsi="Cambria Math"/>
                      <w:i/>
                    </w:rPr>
                  </m:ctrlPr>
                </m:fPr>
                <m:num>
                  <m:r>
                    <w:rPr>
                      <w:rFonts w:ascii="Cambria Math" w:hAnsi="Cambria Math"/>
                    </w:rPr>
                    <m:t>2</m:t>
                  </m:r>
                </m:num>
                <m:den>
                  <m:r>
                    <w:rPr>
                      <w:rFonts w:ascii="Cambria Math" w:hAnsi="Cambria Math"/>
                    </w:rPr>
                    <m:t>K(K-1)</m:t>
                  </m:r>
                </m:den>
              </m:f>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ctrlPr>
                        <w:rPr>
                          <w:rFonts w:ascii="Cambria Math" w:hAnsi="Cambria Math"/>
                          <w:i/>
                        </w:rPr>
                      </m:ctrlPr>
                    </m:naryPr>
                    <m:sub>
                      <m:r>
                        <w:rPr>
                          <w:rFonts w:ascii="Cambria Math" w:hAnsi="Cambria Math"/>
                        </w:rPr>
                        <m:t>l=k+1</m:t>
                      </m:r>
                    </m:sub>
                    <m:sup>
                      <m:r>
                        <w:rPr>
                          <w:rFonts w:ascii="Cambria Math" w:hAnsi="Cambria Math"/>
                        </w:rPr>
                        <m:t>K</m:t>
                      </m:r>
                    </m:sup>
                    <m:e>
                      <m:sSub>
                        <m:sSubPr>
                          <m:ctrlPr>
                            <w:rPr>
                              <w:rFonts w:ascii="Cambria Math" w:hAnsi="Cambria Math"/>
                              <w:i/>
                            </w:rPr>
                          </m:ctrlPr>
                        </m:sSubPr>
                        <m:e>
                          <m:r>
                            <w:rPr>
                              <w:rFonts w:ascii="Cambria Math" w:hAnsi="Cambria Math"/>
                            </w:rPr>
                            <m:t>D</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e>
                  </m:nary>
                </m:e>
              </m:nary>
            </m:den>
          </m:f>
        </m:oMath>
      </m:oMathPara>
    </w:p>
    <w:p w14:paraId="360FE434" w14:textId="52A31E0D" w:rsidR="00237FFD" w:rsidRPr="009454BF" w:rsidRDefault="00BA75FE" w:rsidP="001D2C69">
      <w:r w:rsidRPr="009454BF">
        <w:t xml:space="preserve">Where the dataset is divided into </w:t>
      </w:r>
      <m:oMath>
        <m:r>
          <w:rPr>
            <w:rFonts w:ascii="Cambria Math" w:hAnsi="Cambria Math"/>
          </w:rPr>
          <m:t>K</m:t>
        </m:r>
      </m:oMath>
      <w:r w:rsidRPr="009454BF">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9454BF">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9E4E97">
        <w:t xml:space="preserve"> </w:t>
      </w:r>
      <w:r w:rsidRPr="009454BF">
        <w:t xml:space="preserve">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009E4E97">
        <w:t xml:space="preserve"> </w:t>
      </w:r>
      <w:r w:rsidRPr="009454BF">
        <w:t xml:space="preserve">points,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9454BF">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9454BF">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9454BF">
        <w:t>.</w:t>
      </w:r>
    </w:p>
    <w:p w14:paraId="7AC530C6" w14:textId="77777777" w:rsidR="004C4EEF" w:rsidRDefault="004C4EEF" w:rsidP="001D2C69"/>
    <w:p w14:paraId="5B9AEFC3" w14:textId="0030CCFD" w:rsidR="00F52CCB" w:rsidRPr="009E4E97" w:rsidRDefault="00167D9E" w:rsidP="00F52CCB">
      <w:r w:rsidRPr="009E4E97">
        <w:t xml:space="preserve">Sum of Squared Error </w:t>
      </w:r>
      <w:r w:rsidR="0068692A">
        <w:t>i</w:t>
      </w:r>
      <w:r w:rsidR="0068692A" w:rsidRPr="00EC3E53">
        <w:t xml:space="preserve">ndex </w:t>
      </w:r>
      <w:r w:rsidRPr="009E4E97">
        <w:t>(SS</w:t>
      </w:r>
      <w:r w:rsidR="0068692A">
        <w:t>E</w:t>
      </w:r>
      <w:r w:rsidRPr="009E4E97">
        <w:t>)</w:t>
      </w:r>
      <w:r w:rsidR="00F52CCB" w:rsidRPr="009E4E97">
        <w:t xml:space="preserve"> </w:t>
      </w:r>
      <w:r w:rsidR="007D04F4" w:rsidRPr="009E4E97">
        <w:fldChar w:fldCharType="begin"/>
      </w:r>
      <w:r w:rsidR="00B11A65">
        <w:instrText xml:space="preserve"> ADDIN ZOTERO_ITEM CSL_CITATION {"citationID":"ZOMEhKcQ","properties":{"formattedCitation":"(51)","plainCitation":"(51)","noteIndex":0},"citationItems":[{"id":1728,"uris":["http://zotero.org/users/8619560/items/BARTHWVT"],"itemData":{"id":1728,"type":"paper-conference","abstract":"Different clustering algorithms achieve different results with certain data sets because most clustering algorithms are sensitive to the input parameters and the structure of data sets. The way of evaluating the result of the clustering algorithms, cluster validity, is one of the problems in cluster analysis. In this paper, we build a framework for cluster validity process, while proposing a sum-of-squares based index for purpose of cluster validity. We use the resampling method in the framework to analyze the stability of the clustering algorithm, and the certainty of the cluster validity index. For homogeneous data based on independent variables, the proposed clustering validity index is effective in comparison to some other commonly used indexes.","container-title":"Adaptive and Natural Computing Algorithms","DOI":"10.1007/978-3-642-04921-7_32","event-place":"Berlin, Heidelberg","ISBN":"978-3-642-04921-7","language":"en","page":"313-322","publisher":"Springer","publisher-place":"Berlin, Heidelberg","source":"Springer Link","title":"Sum-of-Squares Based Cluster Validity Index and Significance Analysis","author":[{"family":"Zhao","given":"Qinpei"},{"family":"Xu","given":"Mantao"},{"family":"Fränti","given":"Pasi"}],"editor":[{"family":"Kolehmainen","given":"Mikko"},{"family":"Toivanen","given":"Pekka"},{"family":"Beliczynski","given":"Bartlomiej"}],"issued":{"date-parts":[["2009"]]}}}],"schema":"https://github.com/citation-style-language/schema/raw/master/csl-citation.json"} </w:instrText>
      </w:r>
      <w:r w:rsidR="007D04F4" w:rsidRPr="009E4E97">
        <w:fldChar w:fldCharType="separate"/>
      </w:r>
      <w:r w:rsidR="009B523F" w:rsidRPr="009B523F">
        <w:t>(51)</w:t>
      </w:r>
      <w:r w:rsidR="007D04F4" w:rsidRPr="009E4E97">
        <w:fldChar w:fldCharType="end"/>
      </w:r>
      <w:r w:rsidR="007D04F4" w:rsidRPr="009E4E97">
        <w:t xml:space="preserve"> </w:t>
      </w:r>
      <w:r w:rsidR="00F52CCB" w:rsidRPr="009E4E97">
        <w:t>measures the sum of squared distances between each data point and its corresponding centroid or cluster center</w:t>
      </w:r>
      <w:r w:rsidR="009E4E97" w:rsidRPr="009E4E97">
        <w:t xml:space="preserve"> </w:t>
      </w:r>
      <w:r w:rsidR="00F52CCB" w:rsidRPr="009E4E97">
        <w:t>quantif</w:t>
      </w:r>
      <w:r w:rsidR="009E4E97" w:rsidRPr="009E4E97">
        <w:t>ying</w:t>
      </w:r>
      <w:r w:rsidR="00F52CCB" w:rsidRPr="009E4E97">
        <w:t xml:space="preserve"> the compactness of the clusters.</w:t>
      </w:r>
      <w:r w:rsidR="009E4E97">
        <w:t xml:space="preserve"> </w:t>
      </w:r>
      <w:r w:rsidR="009E4E97" w:rsidRPr="009E4E97">
        <w:t>SSEI a</w:t>
      </w:r>
      <w:r w:rsidR="00F52CCB" w:rsidRPr="009E4E97">
        <w:t>ssign</w:t>
      </w:r>
      <w:r w:rsidR="009E4E97" w:rsidRPr="009E4E97">
        <w:t>s</w:t>
      </w:r>
      <w:r w:rsidR="00F52CCB" w:rsidRPr="009E4E97">
        <w:t xml:space="preserve"> each data point to its nearest centroid </w:t>
      </w:r>
      <w:r w:rsidR="009E4E97" w:rsidRPr="009E4E97">
        <w:t xml:space="preserve">and </w:t>
      </w:r>
      <w:r w:rsidR="00F52CCB" w:rsidRPr="009E4E97">
        <w:t>calculate</w:t>
      </w:r>
      <w:r w:rsidR="009E4E97" w:rsidRPr="009E4E97">
        <w:t>s</w:t>
      </w:r>
      <w:r w:rsidR="00F52CCB" w:rsidRPr="009E4E97">
        <w:t xml:space="preserve"> the squared Euclidean distance between the data point and its assigned centroid</w:t>
      </w:r>
      <w:r w:rsidR="009E4E97">
        <w:t xml:space="preserve">, the final value is obtained as the sum of the squared distances for all data points. </w:t>
      </w:r>
      <w:r w:rsidR="00F52CCB" w:rsidRPr="009E4E97">
        <w:t>Higher SSE values indicate higher dispersion or greater variance within the clusters, while lower SSE values indicate more compact and well-separated clusters.</w:t>
      </w:r>
      <w:r w:rsidR="009E4E97">
        <w:t xml:space="preserve"> The following formulas allow for the computation of SSE:</w:t>
      </w:r>
    </w:p>
    <w:p w14:paraId="012A09BE" w14:textId="77777777" w:rsidR="009E4E97" w:rsidRDefault="009E4E97" w:rsidP="00167D9E">
      <w:pPr>
        <w:rPr>
          <w:color w:val="EE0000"/>
        </w:rPr>
      </w:pPr>
    </w:p>
    <w:p w14:paraId="3E4BD84C" w14:textId="77777777" w:rsidR="009E4E97" w:rsidRPr="004C4EEF" w:rsidRDefault="009E4E97" w:rsidP="00167D9E">
      <w:pPr>
        <w:rPr>
          <w:color w:val="EE0000"/>
        </w:rPr>
      </w:pPr>
    </w:p>
    <w:p w14:paraId="26D2ED8C" w14:textId="31AD0B7F" w:rsidR="00F52CCB" w:rsidRPr="0003580E" w:rsidRDefault="00167D9E" w:rsidP="00F52CCB">
      <w:r w:rsidRPr="0003580E">
        <w:t xml:space="preserve">R-Squared </w:t>
      </w:r>
      <w:r w:rsidR="0068692A">
        <w:t>i</w:t>
      </w:r>
      <w:r w:rsidR="0068692A" w:rsidRPr="00EC3E53">
        <w:t xml:space="preserve">ndex </w:t>
      </w:r>
      <w:r w:rsidRPr="0003580E">
        <w:t>(RS)</w:t>
      </w:r>
      <w:r w:rsidR="00F52CCB" w:rsidRPr="0003580E">
        <w:t xml:space="preserve"> is based on the idea of comparing the variance of the data before and after clustering. The </w:t>
      </w:r>
      <w:r w:rsidR="0003580E">
        <w:t>RS</w:t>
      </w:r>
      <w:r w:rsidR="00F52CCB" w:rsidRPr="0003580E">
        <w:t xml:space="preserve"> measures the proportion of the total variance in the data that is explained by the clustering solution.</w:t>
      </w:r>
      <w:r w:rsidR="0003580E">
        <w:t xml:space="preserve"> </w:t>
      </w:r>
      <w:r w:rsidR="00F52CCB" w:rsidRPr="0003580E">
        <w:t>The R-</w:t>
      </w:r>
      <w:r w:rsidR="0045759F">
        <w:t>S</w:t>
      </w:r>
      <w:r w:rsidR="00F52CCB" w:rsidRPr="0003580E">
        <w:t xml:space="preserve">quared index ranges from -inf to 1, with higher values indicating better clustering solutions. A negative value indicates that the clustering solution is worse than random, while a value of 0 indicates that the clustering solution explains no variance beyond chance. </w:t>
      </w:r>
      <w:r w:rsidR="0003580E">
        <w:t>The following formulas allow for the computation of RS:</w:t>
      </w:r>
    </w:p>
    <w:p w14:paraId="41C483C8" w14:textId="049A4A61" w:rsidR="003248B3" w:rsidRPr="003248B3" w:rsidRDefault="003248B3" w:rsidP="00167D9E">
      <m:oMathPara>
        <m:oMath>
          <m:r>
            <w:rPr>
              <w:rFonts w:ascii="Cambria Math" w:hAnsi="Cambria Math"/>
            </w:rPr>
            <m:t xml:space="preserve">RS=1- </m:t>
          </m:r>
          <m:f>
            <m:fPr>
              <m:ctrlPr>
                <w:rPr>
                  <w:rFonts w:ascii="Cambria Math" w:hAnsi="Cambria Math"/>
                  <w:i/>
                </w:rPr>
              </m:ctrlPr>
            </m:fPr>
            <m:num>
              <m:r>
                <w:rPr>
                  <w:rFonts w:ascii="Cambria Math" w:hAnsi="Cambria Math"/>
                </w:rPr>
                <m:t>SSE</m:t>
              </m:r>
            </m:num>
            <m:den>
              <m:r>
                <w:rPr>
                  <w:rFonts w:ascii="Cambria Math" w:hAnsi="Cambria Math"/>
                </w:rPr>
                <m:t>SSE+BSS</m:t>
              </m:r>
            </m:den>
          </m:f>
        </m:oMath>
      </m:oMathPara>
    </w:p>
    <w:p w14:paraId="418E4987" w14:textId="77777777" w:rsidR="003248B3" w:rsidRPr="009454BF" w:rsidRDefault="003248B3" w:rsidP="003248B3">
      <w:r w:rsidRPr="009454BF">
        <w:t xml:space="preserve">Where the dataset is divided into </w:t>
      </w:r>
      <m:oMath>
        <m:r>
          <w:rPr>
            <w:rFonts w:ascii="Cambria Math" w:hAnsi="Cambria Math"/>
          </w:rPr>
          <m:t>K</m:t>
        </m:r>
      </m:oMath>
      <w:r w:rsidRPr="009454BF">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9454BF">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sidRPr="009454BF">
        <w:t xml:space="preserve">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t xml:space="preserve"> </w:t>
      </w:r>
      <w:r w:rsidRPr="009454BF">
        <w:t xml:space="preserve">points,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9454BF">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9454BF">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9454BF">
        <w:t>.</w:t>
      </w:r>
    </w:p>
    <w:p w14:paraId="7921656C" w14:textId="23EE9CC9" w:rsidR="00F52CCB" w:rsidRPr="00591BCF" w:rsidRDefault="00591BCF" w:rsidP="00167D9E">
      <w:r>
        <w:t xml:space="preserve">RS assumes a normal distribution </w:t>
      </w:r>
      <w:r>
        <w:fldChar w:fldCharType="begin"/>
      </w:r>
      <w:r w:rsidR="00B11A65">
        <w:instrText xml:space="preserve"> ADDIN ZOTERO_ITEM CSL_CITATION {"citationID":"9FBETdoo","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 xml:space="preserve">. </w:t>
      </w:r>
    </w:p>
    <w:p w14:paraId="4508E68D" w14:textId="77777777" w:rsidR="00591BCF" w:rsidRDefault="00591BCF" w:rsidP="00167D9E">
      <w:pPr>
        <w:rPr>
          <w:color w:val="EE0000"/>
        </w:rPr>
      </w:pPr>
    </w:p>
    <w:p w14:paraId="6E316140" w14:textId="77777777" w:rsidR="00A37F30" w:rsidRPr="004C4EEF" w:rsidRDefault="00A37F30" w:rsidP="00167D9E">
      <w:pPr>
        <w:rPr>
          <w:color w:val="EE0000"/>
        </w:rPr>
      </w:pPr>
    </w:p>
    <w:p w14:paraId="523E9364" w14:textId="4952F5FB" w:rsidR="00F52CCB" w:rsidRPr="00A37F30" w:rsidRDefault="00167D9E" w:rsidP="00F52CCB">
      <w:r w:rsidRPr="00A37F30">
        <w:t xml:space="preserve">Beale </w:t>
      </w:r>
      <w:r w:rsidR="0068692A">
        <w:t>i</w:t>
      </w:r>
      <w:r w:rsidR="0068692A" w:rsidRPr="00EC3E53">
        <w:t xml:space="preserve">ndex </w:t>
      </w:r>
      <w:r w:rsidRPr="00A37F30">
        <w:t>(B)</w:t>
      </w:r>
      <w:r w:rsidR="00F52CCB" w:rsidRPr="00A37F30">
        <w:t xml:space="preserve"> </w:t>
      </w:r>
      <w:r w:rsidR="00675D35" w:rsidRPr="00A37F30">
        <w:fldChar w:fldCharType="begin"/>
      </w:r>
      <w:r w:rsidR="00B11A65">
        <w:instrText xml:space="preserve"> ADDIN ZOTERO_ITEM CSL_CITATION {"citationID":"n8BZ4vBN","properties":{"formattedCitation":"(52,53)","plainCitation":"(52,53)","noteIndex":0},"citationItems":[{"id":1730,"uris":["http://zotero.org/users/8619560/items/P7QCKUDQ"],"itemData":{"id":1730,"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734,"uris":["http://zotero.org/users/8619560/items/92V236LM"],"itemData":{"id":1734,"type":"book","language":"en","note":"Google-Books-ID: o3QdMwEACAAJ","number-of-pages":"book","publisher":"Scientific Control Systems Limited","source":"Google Books","title":"Euclidean Cluster Analysis","author":[{"family":"Beale","given":"E. M. L."}],"issued":{"date-parts":[["1969"]]}}}],"schema":"https://github.com/citation-style-language/schema/raw/master/csl-citation.json"} </w:instrText>
      </w:r>
      <w:r w:rsidR="00675D35" w:rsidRPr="00A37F30">
        <w:fldChar w:fldCharType="separate"/>
      </w:r>
      <w:r w:rsidR="009B523F" w:rsidRPr="009B523F">
        <w:t>(52,53)</w:t>
      </w:r>
      <w:r w:rsidR="00675D35" w:rsidRPr="00A37F30">
        <w:fldChar w:fldCharType="end"/>
      </w:r>
      <w:r w:rsidR="004433E8" w:rsidRPr="00A37F30">
        <w:t>, also known as the “variance ratio criterion” or the “F-ratio”,</w:t>
      </w:r>
      <w:r w:rsidR="00675D35" w:rsidRPr="00A37F30">
        <w:t xml:space="preserve"> </w:t>
      </w:r>
      <w:r w:rsidR="00F52CCB" w:rsidRPr="00A37F30">
        <w:t>measures the quality of a clustering solution by computing the ratio of the within-cluster sum of squares to the between-cluster sum of squares. The within-cluster sum of squares measure</w:t>
      </w:r>
      <w:r w:rsidR="004433E8" w:rsidRPr="00A37F30">
        <w:t>s</w:t>
      </w:r>
      <w:r w:rsidR="00F52CCB" w:rsidRPr="00A37F30">
        <w:t xml:space="preserve"> the variability of within each cluster, while the between-cluster sum of squares measure</w:t>
      </w:r>
      <w:r w:rsidR="004433E8" w:rsidRPr="00A37F30">
        <w:t>s</w:t>
      </w:r>
      <w:r w:rsidR="00F52CCB" w:rsidRPr="00A37F30">
        <w:t xml:space="preserve"> the variability between the clusters. </w:t>
      </w:r>
      <w:r w:rsidR="004433E8" w:rsidRPr="00A37F30">
        <w:t>A</w:t>
      </w:r>
      <w:r w:rsidR="00F52CCB" w:rsidRPr="00A37F30">
        <w:t xml:space="preserve"> good clustering solution should have low within-cluster variation and high between-cluster variation, which results in a high </w:t>
      </w:r>
      <w:r w:rsidR="004433E8" w:rsidRPr="00A37F30">
        <w:t>B</w:t>
      </w:r>
      <w:r w:rsidR="00F52CCB" w:rsidRPr="00A37F30">
        <w:t xml:space="preserve"> value.</w:t>
      </w:r>
      <w:r w:rsidR="004433E8" w:rsidRPr="00A37F30">
        <w:t xml:space="preserve"> The B ranges from 0 to infinity, with higher values indicating better clustering solutions. However, </w:t>
      </w:r>
      <w:r w:rsidR="00A37F30" w:rsidRPr="00A37F30">
        <w:t>B</w:t>
      </w:r>
      <w:r w:rsidR="0045759F">
        <w:t xml:space="preserve"> </w:t>
      </w:r>
      <w:r w:rsidR="004433E8" w:rsidRPr="00A37F30">
        <w:t xml:space="preserve">has a tendency to favor solutions with more clusters. </w:t>
      </w:r>
      <w:r w:rsidR="00F52CCB" w:rsidRPr="00A37F30">
        <w:t xml:space="preserve">The </w:t>
      </w:r>
      <w:r w:rsidR="004433E8" w:rsidRPr="00A37F30">
        <w:t>B</w:t>
      </w:r>
      <w:r w:rsidR="00F52CCB" w:rsidRPr="00A37F30">
        <w:t xml:space="preserve"> can be calculated using the following formula:</w:t>
      </w:r>
    </w:p>
    <w:p w14:paraId="248D326C" w14:textId="18E48DC7" w:rsidR="004433E8" w:rsidRPr="00A37F30" w:rsidRDefault="004433E8" w:rsidP="00F52CCB">
      <m:oMathPara>
        <m:oMath>
          <m:r>
            <w:rPr>
              <w:rFonts w:ascii="Cambria Math" w:hAnsi="Cambria Math"/>
            </w:rPr>
            <m:t>B=</m:t>
          </m:r>
          <m:f>
            <m:fPr>
              <m:ctrlPr>
                <w:rPr>
                  <w:rFonts w:ascii="Cambria Math" w:hAnsi="Cambria Math"/>
                  <w:i/>
                </w:rPr>
              </m:ctrlPr>
            </m:fPr>
            <m:num>
              <m:f>
                <m:fPr>
                  <m:ctrlPr>
                    <w:rPr>
                      <w:rFonts w:ascii="Cambria Math" w:hAnsi="Cambria Math"/>
                      <w:i/>
                    </w:rPr>
                  </m:ctrlPr>
                </m:fPr>
                <m:num>
                  <m:r>
                    <w:rPr>
                      <w:rFonts w:ascii="Cambria Math" w:hAnsi="Cambria Math"/>
                    </w:rPr>
                    <m:t>BSS</m:t>
                  </m:r>
                </m:num>
                <m:den>
                  <m:r>
                    <w:rPr>
                      <w:rFonts w:ascii="Cambria Math" w:hAnsi="Cambria Math"/>
                    </w:rPr>
                    <m:t>K-1</m:t>
                  </m:r>
                </m:den>
              </m:f>
            </m:num>
            <m:den>
              <m:f>
                <m:fPr>
                  <m:ctrlPr>
                    <w:rPr>
                      <w:rFonts w:ascii="Cambria Math" w:hAnsi="Cambria Math"/>
                      <w:i/>
                    </w:rPr>
                  </m:ctrlPr>
                </m:fPr>
                <m:num>
                  <m:r>
                    <w:rPr>
                      <w:rFonts w:ascii="Cambria Math" w:hAnsi="Cambria Math"/>
                    </w:rPr>
                    <m:t>SSE</m:t>
                  </m:r>
                </m:num>
                <m:den>
                  <m:r>
                    <w:rPr>
                      <w:rFonts w:ascii="Cambria Math" w:hAnsi="Cambria Math"/>
                    </w:rPr>
                    <m:t>N-K</m:t>
                  </m:r>
                </m:den>
              </m:f>
            </m:den>
          </m:f>
        </m:oMath>
      </m:oMathPara>
    </w:p>
    <w:p w14:paraId="4AD097B9" w14:textId="23302CE9" w:rsidR="004433E8" w:rsidRPr="00A37F30" w:rsidRDefault="004433E8" w:rsidP="004433E8">
      <w:r w:rsidRPr="00A37F30">
        <w:t xml:space="preserve">Where the dataset containing </w:t>
      </w:r>
      <w:r w:rsidRPr="00A37F30">
        <w:rPr>
          <w:i/>
          <w:iCs/>
        </w:rPr>
        <w:t>N</w:t>
      </w:r>
      <w:r w:rsidRPr="00A37F30">
        <w:t xml:space="preserve"> </w:t>
      </w:r>
      <w:r w:rsidR="009531E0" w:rsidRPr="00A37F30">
        <w:t xml:space="preserve">data </w:t>
      </w:r>
      <w:r w:rsidRPr="00A37F30">
        <w:t xml:space="preserve">points is divided into </w:t>
      </w:r>
      <m:oMath>
        <m:r>
          <w:rPr>
            <w:rFonts w:ascii="Cambria Math" w:hAnsi="Cambria Math"/>
          </w:rPr>
          <m:t>K</m:t>
        </m:r>
      </m:oMath>
      <w:r w:rsidRPr="00A37F30">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A37F30">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A37F30">
        <w:t xml:space="preserve"> 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A37F30">
        <w:t xml:space="preserve"> points,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A37F30">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A37F30">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A37F30">
        <w:t>.</w:t>
      </w:r>
    </w:p>
    <w:p w14:paraId="2BDAF9FA" w14:textId="1F390984" w:rsidR="00167D9E" w:rsidRPr="004C4EEF" w:rsidRDefault="00167D9E" w:rsidP="00167D9E">
      <w:pPr>
        <w:rPr>
          <w:color w:val="EE0000"/>
        </w:rPr>
      </w:pPr>
    </w:p>
    <w:p w14:paraId="691EA78D" w14:textId="77777777" w:rsidR="00F52CCB" w:rsidRPr="007E6CAC" w:rsidRDefault="00F52CCB" w:rsidP="00167D9E"/>
    <w:p w14:paraId="47D14548" w14:textId="77777777" w:rsidR="00F52CCB" w:rsidRPr="007E6CAC" w:rsidRDefault="00F52CCB" w:rsidP="00167D9E"/>
    <w:p w14:paraId="1442588E" w14:textId="0279DCC2" w:rsidR="00C227EC" w:rsidRPr="007E6CAC" w:rsidRDefault="00167D9E" w:rsidP="00F52CCB">
      <w:r w:rsidRPr="007E6CAC">
        <w:t xml:space="preserve">Ball Hall </w:t>
      </w:r>
      <w:r w:rsidR="0068692A">
        <w:t>i</w:t>
      </w:r>
      <w:r w:rsidR="0068692A" w:rsidRPr="00EC3E53">
        <w:t xml:space="preserve">ndex </w:t>
      </w:r>
      <w:r w:rsidRPr="007E6CAC">
        <w:t>(BH)</w:t>
      </w:r>
      <w:r w:rsidR="00F52CCB" w:rsidRPr="007E6CAC">
        <w:rPr>
          <w:rFonts w:ascii="Lato" w:hAnsi="Lato"/>
          <w:lang w:eastAsia="en-US"/>
        </w:rPr>
        <w:t xml:space="preserve"> </w:t>
      </w:r>
      <w:r w:rsidR="00675D35" w:rsidRPr="007E6CAC">
        <w:rPr>
          <w:lang w:eastAsia="en-US"/>
        </w:rPr>
        <w:fldChar w:fldCharType="begin"/>
      </w:r>
      <w:r w:rsidR="00B11A65">
        <w:rPr>
          <w:lang w:eastAsia="en-US"/>
        </w:rPr>
        <w:instrText xml:space="preserve"> ADDIN ZOTERO_ITEM CSL_CITATION {"citationID":"4tVURbPW","properties":{"formattedCitation":"(52,54)","plainCitation":"(52,54)","noteIndex":0},"citationItems":[{"id":1730,"uris":["http://zotero.org/users/8619560/items/P7QCKUDQ"],"itemData":{"id":1730,"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731,"uris":["http://zotero.org/users/8619560/items/QNDP6J3A"],"itemData":{"id":1731,"type":"paper-conference","abstract":"Abstract : ISODATA, a novel method of data analysis and pattern classification, is described in verbal and pictorial terms, in terms of a two-dimensional example, and by giving the mathematical calculations that the method uses. The technique clusters many-variable data around points in the data's original high- dimensional space and by doing so provides a useful description of the data. A brief summary of results from analyzing alphanumeric, gaussian, sociological and meteorological data is given. In the appendix, generalizations of the existing technique to clustering around lines and planes are discussed and a tentative algorithm for clustering around lines is given.","source":"Semantic Scholar","title":"ISODATA, A NOVEL METHOD OF DATA ANALYSIS AND PATTERN CLASSIFICATION","URL":"https://www.semanticscholar.org/paper/ISODATA%2C-A-NOVEL-METHOD-OF-DATA-ANALYSIS-AND-Ball-Hall/7dac28166b91d89ef6c38cf4fbb9f647b1d73c61","author":[{"family":"Ball","given":"G."},{"family":"Hall","given":"D. J."}],"accessed":{"date-parts":[["2025",11,4]]},"issued":{"date-parts":[["1965",4,1]]}}}],"schema":"https://github.com/citation-style-language/schema/raw/master/csl-citation.json"} </w:instrText>
      </w:r>
      <w:r w:rsidR="00675D35" w:rsidRPr="007E6CAC">
        <w:rPr>
          <w:lang w:eastAsia="en-US"/>
        </w:rPr>
        <w:fldChar w:fldCharType="separate"/>
      </w:r>
      <w:r w:rsidR="009B523F" w:rsidRPr="009B523F">
        <w:t>(52,54)</w:t>
      </w:r>
      <w:r w:rsidR="00675D35" w:rsidRPr="007E6CAC">
        <w:rPr>
          <w:lang w:eastAsia="en-US"/>
        </w:rPr>
        <w:fldChar w:fldCharType="end"/>
      </w:r>
      <w:r w:rsidR="00675D35" w:rsidRPr="007E6CAC">
        <w:rPr>
          <w:lang w:eastAsia="en-US"/>
        </w:rPr>
        <w:t xml:space="preserve"> </w:t>
      </w:r>
      <w:r w:rsidR="007E6CAC" w:rsidRPr="007E6CAC">
        <w:t xml:space="preserve">computes the average distance between each data point and its cluster centroid and then averages this across all clusters. It </w:t>
      </w:r>
      <w:r w:rsidR="00F52CCB" w:rsidRPr="007E6CAC">
        <w:t>measures the compactness and separation of clusters in a clustering result.</w:t>
      </w:r>
      <w:r w:rsidR="007E6CAC" w:rsidRPr="007E6CAC">
        <w:t xml:space="preserve"> A lower </w:t>
      </w:r>
      <w:r w:rsidR="0045759F" w:rsidRPr="007E6CAC">
        <w:t xml:space="preserve">BH </w:t>
      </w:r>
      <w:r w:rsidR="007E6CAC" w:rsidRPr="007E6CAC">
        <w:t>value indicates better clustering, as it signifies that the data points are closer to their own cluster centroid than to the centroids of other clusters, indicating a clear separation between clusters.</w:t>
      </w:r>
      <w:r w:rsidR="00266FA3">
        <w:t xml:space="preserve"> </w:t>
      </w:r>
      <w:r w:rsidR="00C227EC" w:rsidRPr="007E6CAC">
        <w:t>The</w:t>
      </w:r>
      <w:r w:rsidR="00266FA3">
        <w:t xml:space="preserve"> </w:t>
      </w:r>
      <w:r w:rsidR="00C227EC" w:rsidRPr="007E6CAC">
        <w:t xml:space="preserve">following formula </w:t>
      </w:r>
      <w:r w:rsidR="007E6CAC" w:rsidRPr="007E6CAC">
        <w:t>allows</w:t>
      </w:r>
      <w:r w:rsidR="00C227EC" w:rsidRPr="007E6CAC">
        <w:t xml:space="preserve"> for the computation of </w:t>
      </w:r>
      <w:r w:rsidR="0045759F" w:rsidRPr="007E6CAC">
        <w:t>BH</w:t>
      </w:r>
      <w:r w:rsidR="00C227EC" w:rsidRPr="007E6CAC">
        <w:t>:</w:t>
      </w:r>
    </w:p>
    <w:p w14:paraId="28F1483F" w14:textId="4FC6CE48" w:rsidR="008F1C37" w:rsidRPr="007E6CAC" w:rsidRDefault="008F1C37" w:rsidP="00F52CCB">
      <m:oMathPara>
        <m:oMath>
          <m:r>
            <w:rPr>
              <w:rFonts w:ascii="Cambria Math" w:hAnsi="Cambria Math"/>
            </w:rPr>
            <m:t>BH=</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k</m:t>
                      </m:r>
                    </m:sub>
                  </m:sSub>
                </m:den>
              </m:f>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 xml:space="preserve">d(x,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oMath>
      </m:oMathPara>
    </w:p>
    <w:p w14:paraId="124BE251" w14:textId="77777777" w:rsidR="005629B2" w:rsidRPr="00A37F30" w:rsidRDefault="005629B2" w:rsidP="005629B2">
      <w:r w:rsidRPr="00A37F30">
        <w:t xml:space="preserve">Where the dataset containing </w:t>
      </w:r>
      <w:r w:rsidRPr="00A37F30">
        <w:rPr>
          <w:i/>
          <w:iCs/>
        </w:rPr>
        <w:t>N</w:t>
      </w:r>
      <w:r w:rsidRPr="00A37F30">
        <w:t xml:space="preserve"> data points is divided into </w:t>
      </w:r>
      <m:oMath>
        <m:r>
          <w:rPr>
            <w:rFonts w:ascii="Cambria Math" w:hAnsi="Cambria Math"/>
          </w:rPr>
          <m:t>K</m:t>
        </m:r>
      </m:oMath>
      <w:r w:rsidRPr="00A37F30">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A37F30">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A37F30">
        <w:t xml:space="preserve"> 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A37F30">
        <w:t xml:space="preserve"> points,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A37F30">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A37F30">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A37F30">
        <w:t>.</w:t>
      </w:r>
    </w:p>
    <w:p w14:paraId="0AB4C703" w14:textId="24EF03C2" w:rsidR="00167D9E" w:rsidRPr="004C4EEF" w:rsidRDefault="00167D9E" w:rsidP="00167D9E">
      <w:pPr>
        <w:rPr>
          <w:color w:val="EE0000"/>
        </w:rPr>
      </w:pPr>
    </w:p>
    <w:p w14:paraId="6D7A5078" w14:textId="77777777" w:rsidR="004C28E5" w:rsidRPr="004C4EEF" w:rsidRDefault="004C28E5" w:rsidP="00167D9E">
      <w:pPr>
        <w:rPr>
          <w:color w:val="EE0000"/>
        </w:rPr>
      </w:pPr>
    </w:p>
    <w:p w14:paraId="78F667E7" w14:textId="7C61A428" w:rsidR="00237FFD" w:rsidRPr="00EC3E53" w:rsidRDefault="00167D9E" w:rsidP="001D2C69">
      <w:r w:rsidRPr="00EC3E53">
        <w:t xml:space="preserve">Hartigan </w:t>
      </w:r>
      <w:r w:rsidR="0068692A">
        <w:t>i</w:t>
      </w:r>
      <w:r w:rsidRPr="00EC3E53">
        <w:t>ndex (H)</w:t>
      </w:r>
      <w:r w:rsidR="00F52CCB" w:rsidRPr="00EC3E53">
        <w:t xml:space="preserve"> </w:t>
      </w:r>
      <w:r w:rsidR="007D04F4" w:rsidRPr="00EC3E53">
        <w:fldChar w:fldCharType="begin"/>
      </w:r>
      <w:r w:rsidR="00B11A65">
        <w:instrText xml:space="preserve"> ADDIN ZOTERO_ITEM CSL_CITATION {"citationID":"WDVaauQB","properties":{"formattedCitation":"(55)","plainCitation":"(55)","noteIndex":0},"citationItems":[{"id":1729,"uris":["http://zotero.org/users/8619560/items/74XE5JLM"],"itemData":{"id":1729,"type":"book","edition":"99th","event-place":"USA","ISBN":"978-0-471-35645-5","number-of-pages":"351","publisher":"John Wiley &amp; Sons, Inc.","publisher-place":"USA","source":"ACM Digital Library","title":"Clustering Algorithms","author":[{"family":"Hartigan","given":"John A."}],"issued":{"date-parts":[["1975",1]]}}}],"schema":"https://github.com/citation-style-language/schema/raw/master/csl-citation.json"} </w:instrText>
      </w:r>
      <w:r w:rsidR="007D04F4" w:rsidRPr="00EC3E53">
        <w:fldChar w:fldCharType="separate"/>
      </w:r>
      <w:r w:rsidR="009B523F" w:rsidRPr="009B523F">
        <w:t>(55)</w:t>
      </w:r>
      <w:r w:rsidR="007D04F4" w:rsidRPr="00EC3E53">
        <w:fldChar w:fldCharType="end"/>
      </w:r>
      <w:r w:rsidR="007D04F4" w:rsidRPr="00EC3E53">
        <w:t xml:space="preserve"> </w:t>
      </w:r>
      <w:r w:rsidR="00F52CCB" w:rsidRPr="00EC3E53">
        <w:t>also known as the Hartigan’s criterion, is a measure used for evaluating the quality of clustering solutions. It is specifically designed for assessing the goodness of fit of a clustering algorithm, particularly the k-means algorithm.</w:t>
      </w:r>
      <w:r w:rsidR="00D902FB" w:rsidRPr="00EC3E53">
        <w:t xml:space="preserve"> Lower values of the Hartigan index indicate better clustering solutions with lower within-cluster variance and higher separation between clusters.</w:t>
      </w:r>
      <w:r w:rsidR="00EC3E53" w:rsidRPr="00EC3E53">
        <w:t xml:space="preserve"> The </w:t>
      </w:r>
      <w:r w:rsidR="0045759F" w:rsidRPr="00EC3E53">
        <w:t>Hartigan</w:t>
      </w:r>
      <w:r w:rsidR="0045759F">
        <w:t xml:space="preserve"> index</w:t>
      </w:r>
      <w:r w:rsidR="00EC3E53" w:rsidRPr="00EC3E53">
        <w:t xml:space="preserve"> can be calculated using the following formula:</w:t>
      </w:r>
    </w:p>
    <w:p w14:paraId="5E463A6E" w14:textId="34698958" w:rsidR="00D902FB" w:rsidRPr="00EC3E53" w:rsidRDefault="00D902FB" w:rsidP="001D2C69">
      <m:oMathPara>
        <m:oMath>
          <m:r>
            <w:rPr>
              <w:rFonts w:ascii="Cambria Math" w:hAnsi="Cambria Math"/>
            </w:rPr>
            <w:lastRenderedPageBreak/>
            <m:t xml:space="preserve">H=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k</m:t>
                                  </m:r>
                                </m:sub>
                              </m:sSub>
                            </m:e>
                          </m:d>
                        </m:e>
                        <m:sup>
                          <m:r>
                            <w:rPr>
                              <w:rFonts w:ascii="Cambria Math" w:hAnsi="Cambria Math"/>
                            </w:rPr>
                            <m:t>2</m:t>
                          </m:r>
                        </m:sup>
                      </m:sSup>
                    </m:e>
                  </m:nary>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l</m:t>
                                  </m:r>
                                </m:sub>
                              </m:sSub>
                            </m:e>
                          </m:d>
                        </m:e>
                        <m:sup>
                          <m:r>
                            <w:rPr>
                              <w:rFonts w:ascii="Cambria Math" w:hAnsi="Cambria Math"/>
                            </w:rPr>
                            <m:t>2</m:t>
                          </m:r>
                        </m:sup>
                      </m:sSup>
                    </m:e>
                  </m:nary>
                </m:e>
              </m:nary>
            </m:den>
          </m:f>
        </m:oMath>
      </m:oMathPara>
    </w:p>
    <w:p w14:paraId="3F654928" w14:textId="7CA8984A" w:rsidR="00B70830" w:rsidRPr="00EC3E53" w:rsidRDefault="00B70830" w:rsidP="00B70830">
      <w:r w:rsidRPr="00EC3E53">
        <w:t xml:space="preserve">Where the dataset containing </w:t>
      </w:r>
      <w:r w:rsidRPr="00EC3E53">
        <w:rPr>
          <w:i/>
          <w:iCs/>
        </w:rPr>
        <w:t>N</w:t>
      </w:r>
      <w:r w:rsidRPr="00EC3E53">
        <w:t xml:space="preserve"> data points is divided into </w:t>
      </w:r>
      <m:oMath>
        <m:r>
          <w:rPr>
            <w:rFonts w:ascii="Cambria Math" w:hAnsi="Cambria Math"/>
          </w:rPr>
          <m:t>K</m:t>
        </m:r>
      </m:oMath>
      <w:r w:rsidRPr="00EC3E53">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EC3E53">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EC3E53">
        <w:t xml:space="preserve"> 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EC3E53">
        <w:t xml:space="preserve"> points and the a cluster center / centroid </w:t>
      </w:r>
      <m:oMath>
        <m:sSub>
          <m:sSubPr>
            <m:ctrlPr>
              <w:rPr>
                <w:rFonts w:ascii="Cambria Math" w:hAnsi="Cambria Math"/>
                <w:i/>
              </w:rPr>
            </m:ctrlPr>
          </m:sSubPr>
          <m:e>
            <m:r>
              <w:rPr>
                <w:rFonts w:ascii="Cambria Math" w:hAnsi="Cambria Math"/>
              </w:rPr>
              <m:t>μ</m:t>
            </m:r>
          </m:e>
          <m:sub>
            <m:r>
              <w:rPr>
                <w:rFonts w:ascii="Cambria Math" w:hAnsi="Cambria Math"/>
              </w:rPr>
              <m:t>k</m:t>
            </m:r>
          </m:sub>
        </m:sSub>
      </m:oMath>
      <w:r w:rsidRPr="00EC3E53">
        <w:t xml:space="preserve">,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EC3E53">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EC3E53">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EC3E53">
        <w:t xml:space="preserve">, while in this case </w:t>
      </w:r>
      <m:oMath>
        <m:sSub>
          <m:sSubPr>
            <m:ctrlPr>
              <w:rPr>
                <w:rFonts w:ascii="Cambria Math" w:hAnsi="Cambria Math"/>
                <w:i/>
              </w:rPr>
            </m:ctrlPr>
          </m:sSubPr>
          <m:e>
            <m:r>
              <w:rPr>
                <w:rFonts w:ascii="Cambria Math" w:hAnsi="Cambria Math"/>
              </w:rPr>
              <m:t>μ</m:t>
            </m:r>
          </m:e>
          <m:sub>
            <m:r>
              <w:rPr>
                <w:rFonts w:ascii="Cambria Math" w:hAnsi="Cambria Math"/>
              </w:rPr>
              <m:t>l</m:t>
            </m:r>
          </m:sub>
        </m:sSub>
      </m:oMath>
      <w:r w:rsidRPr="00EC3E53">
        <w:t xml:space="preserve"> represents the centroid of the closest</w:t>
      </w:r>
      <w:r w:rsidR="00380B54">
        <w:t xml:space="preserve"> distinct</w:t>
      </w:r>
      <w:r w:rsidRPr="00EC3E53">
        <w:t xml:space="preserve"> cluster.</w:t>
      </w:r>
    </w:p>
    <w:p w14:paraId="14321AE0" w14:textId="77777777" w:rsidR="00E35B0A" w:rsidRPr="002163EC" w:rsidRDefault="00E35B0A" w:rsidP="00E35B0A"/>
    <w:p w14:paraId="154F8E1B" w14:textId="77777777" w:rsidR="00237FFD" w:rsidRPr="00E35B0A" w:rsidRDefault="00237FFD" w:rsidP="00237FFD"/>
    <w:p w14:paraId="17A53A7B" w14:textId="5B78F6F4" w:rsidR="00E35B0A" w:rsidRPr="00237FFD" w:rsidRDefault="00237FFD" w:rsidP="00E35B0A">
      <w:pPr>
        <w:rPr>
          <w:b/>
          <w:bCs/>
        </w:rPr>
      </w:pPr>
      <w:r w:rsidRPr="00237FFD">
        <w:rPr>
          <w:b/>
          <w:bCs/>
        </w:rPr>
        <w:t xml:space="preserve">PyCVI library </w:t>
      </w:r>
      <w:r w:rsidRPr="00237FFD">
        <w:rPr>
          <w:b/>
          <w:bCs/>
        </w:rPr>
        <w:fldChar w:fldCharType="begin"/>
      </w:r>
      <w:r w:rsidR="00B11A65">
        <w:rPr>
          <w:b/>
          <w:bCs/>
        </w:rPr>
        <w:instrText xml:space="preserve"> ADDIN ZOTERO_ITEM CSL_CITATION {"citationID":"jX2yqqyS","properties":{"formattedCitation":"(56)","plainCitation":"(56)","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9B523F" w:rsidRPr="009B523F">
        <w:t>(56)</w:t>
      </w:r>
      <w:r w:rsidRPr="00237FFD">
        <w:rPr>
          <w:b/>
          <w:bCs/>
        </w:rPr>
        <w:fldChar w:fldCharType="end"/>
      </w:r>
    </w:p>
    <w:p w14:paraId="03A9F5F0" w14:textId="4A0C7219" w:rsidR="00FE30F6" w:rsidRDefault="00FE30F6" w:rsidP="001D2C69">
      <w:r w:rsidRPr="002163EC">
        <w:t>Score Function</w:t>
      </w:r>
      <w:r w:rsidR="00DB708B">
        <w:t xml:space="preserve"> (SF)</w:t>
      </w:r>
      <w:r w:rsidR="00E35B0A" w:rsidRPr="002163EC">
        <w:t xml:space="preserve"> </w:t>
      </w:r>
      <w:r w:rsidR="00E35B0A">
        <w:fldChar w:fldCharType="begin"/>
      </w:r>
      <w:r w:rsidR="00B11A65">
        <w:instrText xml:space="preserve"> ADDIN ZOTERO_ITEM CSL_CITATION {"citationID":"ae3eAgFC","properties":{"formattedCitation":"(57)","plainCitation":"(57)","noteIndex":0},"citationItems":[{"id":1709,"uris":["http://zotero.org/users/8619560/items/A2XRS8AG"],"itemData":{"id":1709,"type":"paper-conference","abstract":"Clustering is one of the most well known types of unsupervised learning. Evaluating the quality of results and determining the number of clusters in data is an important issue. Most current validity indices only cover a subset of important aspects of clusters. Moreover, these indices are relevant only for data sets containing at least two clusters. In this paper, a new bounded index for cluster validity, called the score function (SF), is introduced. The score function is based on standard cluster properties. Several artificial and real-life data sets are used to evaluate the performance of the score function. The score function is tested against four existing validity indices. The index proposed in this paper is found to be always as good or better than these indices in the case of hyperspheroidal clusters. It is shown to work well on multi-dimensional data sets and is able to accommodate unique and sub-cluster cases.","container-title":"Machine Learning and Data Mining in Pattern Recognition","DOI":"10.1007/978-3-540-73499-4_14","event-place":"Berlin, Heidelberg","ISBN":"978-3-540-73499-4","language":"en","page":"174-187","publisher":"Springer","publisher-place":"Berlin, Heidelberg","source":"Springer Link","title":"A Bounded Index for Cluster Validity","author":[{"family":"Saitta","given":"Sandro"},{"family":"Raphael","given":"Benny"},{"family":"Smith","given":"Ian F. C."}],"editor":[{"family":"Perner","given":"Petra"}],"issued":{"date-parts":[["2007"]]}}}],"schema":"https://github.com/citation-style-language/schema/raw/master/csl-citation.json"} </w:instrText>
      </w:r>
      <w:r w:rsidR="00E35B0A">
        <w:fldChar w:fldCharType="separate"/>
      </w:r>
      <w:r w:rsidR="009B523F" w:rsidRPr="009B523F">
        <w:t>(57)</w:t>
      </w:r>
      <w:r w:rsidR="00E35B0A">
        <w:fldChar w:fldCharType="end"/>
      </w:r>
      <w:r w:rsidR="002C3C8F">
        <w:t xml:space="preserve"> is </w:t>
      </w:r>
      <w:r w:rsidR="002C3C8F" w:rsidRPr="002C3C8F">
        <w:t>computed from two aggregated distances: a between-</w:t>
      </w:r>
      <w:r w:rsidR="002C3C8F">
        <w:t>cluster</w:t>
      </w:r>
      <w:r w:rsidR="002C3C8F" w:rsidRPr="002C3C8F">
        <w:t xml:space="preserve"> term that measures how far cluster centroids lie from the global centroid, and a within-</w:t>
      </w:r>
      <w:r w:rsidR="002C3C8F">
        <w:t>cluster</w:t>
      </w:r>
      <w:r w:rsidR="002C3C8F" w:rsidRPr="002C3C8F">
        <w:t xml:space="preserve"> term that measures average point-to-centroid scatter inside clusters. SF maps their difference through a double-exponential squashing function so that larger between-class separation and smaller within-class spread produce higher scores. SF has an interval of </w:t>
      </w:r>
      <m:oMath>
        <m:r>
          <w:rPr>
            <w:rFonts w:ascii="Cambria Math" w:hAnsi="Cambria Math"/>
          </w:rPr>
          <m:t>(0,1)</m:t>
        </m:r>
      </m:oMath>
      <w:r w:rsidR="002C3C8F">
        <w:t xml:space="preserve">, </w:t>
      </w:r>
      <w:r w:rsidR="002C3C8F" w:rsidRPr="002C3C8F">
        <w:t xml:space="preserve">where values close to </w:t>
      </w:r>
      <w:r w:rsidR="002C3C8F">
        <w:t xml:space="preserve">1 </w:t>
      </w:r>
      <w:r w:rsidR="002C3C8F" w:rsidRPr="002C3C8F">
        <w:t>indicate well-separated, compact clusters, values near</w:t>
      </w:r>
      <w:r w:rsidR="002C3C8F">
        <w:t xml:space="preserve"> 0</w:t>
      </w:r>
      <w:r w:rsidR="002C3C8F" w:rsidRPr="002C3C8F">
        <w:t xml:space="preserve"> indicate poor or overlapping clusters. The following formula describes the computation of this metric</w:t>
      </w:r>
      <w:r w:rsidR="002246CF">
        <w:t>:</w:t>
      </w:r>
    </w:p>
    <w:p w14:paraId="0C73A984" w14:textId="77777777" w:rsidR="00DB708B" w:rsidRDefault="00DB708B" w:rsidP="001D2C69"/>
    <w:p w14:paraId="0BE5B4EF" w14:textId="16DCB328" w:rsidR="00DB708B" w:rsidRPr="00DB708B" w:rsidRDefault="00DB708B" w:rsidP="001D2C69">
      <m:oMathPara>
        <m:oMath>
          <m:r>
            <w:rPr>
              <w:rFonts w:ascii="Cambria Math" w:hAnsi="Cambria Math"/>
            </w:rPr>
            <m:t xml:space="preserve">BCD= </m:t>
          </m:r>
          <m:f>
            <m:fPr>
              <m:ctrlPr>
                <w:rPr>
                  <w:rFonts w:ascii="Cambria Math" w:hAnsi="Cambria Math"/>
                  <w:i/>
                </w:rPr>
              </m:ctrlPr>
            </m:fPr>
            <m:num>
              <m:r>
                <w:rPr>
                  <w:rFonts w:ascii="Cambria Math" w:hAnsi="Cambria Math"/>
                </w:rPr>
                <m:t>1</m:t>
              </m:r>
            </m:num>
            <m:den>
              <m:r>
                <w:rPr>
                  <w:rFonts w:ascii="Cambria Math" w:hAnsi="Cambria Math"/>
                </w:rPr>
                <m:t>N*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e>
          </m:nary>
        </m:oMath>
      </m:oMathPara>
    </w:p>
    <w:p w14:paraId="78B525AA" w14:textId="04C4D8DD" w:rsidR="00DB708B" w:rsidRPr="00DB708B" w:rsidRDefault="00DB708B" w:rsidP="001D2C69">
      <m:oMathPara>
        <m:oMath>
          <m:r>
            <w:rPr>
              <w:rFonts w:ascii="Cambria Math" w:hAnsi="Cambria Math"/>
            </w:rPr>
            <m:t xml:space="preserve">WCD=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e>
          </m:nary>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oMath>
      </m:oMathPara>
    </w:p>
    <w:p w14:paraId="0824ADCB" w14:textId="3FCE588C" w:rsidR="00DB708B" w:rsidRPr="002163EC" w:rsidRDefault="00DB708B" w:rsidP="001D2C69">
      <m:oMathPara>
        <m:oMath>
          <m:r>
            <w:rPr>
              <w:rFonts w:ascii="Cambria Math" w:hAnsi="Cambria Math"/>
            </w:rPr>
            <m:t>SF= 1-</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e</m:t>
                      </m:r>
                    </m:e>
                    <m:sup>
                      <m:r>
                        <w:rPr>
                          <w:rFonts w:ascii="Cambria Math" w:hAnsi="Cambria Math"/>
                        </w:rPr>
                        <m:t>(BCD-WCD)</m:t>
                      </m:r>
                    </m:sup>
                  </m:sSup>
                </m:sup>
              </m:sSup>
            </m:den>
          </m:f>
        </m:oMath>
      </m:oMathPara>
    </w:p>
    <w:p w14:paraId="425CCFD4" w14:textId="659242CB" w:rsidR="002246CF" w:rsidRPr="0063512B" w:rsidRDefault="0063512B" w:rsidP="001D2C69">
      <w:pPr>
        <w:rPr>
          <w:color w:val="EE0000"/>
        </w:rPr>
      </w:pPr>
      <w:r w:rsidRPr="0063512B">
        <w:rPr>
          <w:color w:val="EE0000"/>
        </w:rPr>
        <w:t>estimates cluster centroids ‘distances from the global centroids to evaluate the dispersion of clusters from each other. It also evaluates the clusters’ degree of closeness by measuring the distance between the data objects and their respective cluster centroids.</w:t>
      </w:r>
    </w:p>
    <w:p w14:paraId="3E086B96" w14:textId="77777777" w:rsidR="0063512B" w:rsidRDefault="0063512B" w:rsidP="001D2C69"/>
    <w:p w14:paraId="057D7E17" w14:textId="1FAAF13A" w:rsidR="00C04714" w:rsidRPr="00C04714" w:rsidRDefault="00FE30F6" w:rsidP="00C04714">
      <w:r>
        <w:t>SD</w:t>
      </w:r>
      <w:r w:rsidR="00E35B0A">
        <w:t xml:space="preserve"> </w:t>
      </w:r>
      <w:r w:rsidR="00E35B0A">
        <w:fldChar w:fldCharType="begin"/>
      </w:r>
      <w:r w:rsidR="00B11A65">
        <w:instrText xml:space="preserve"> ADDIN ZOTERO_ITEM CSL_CITATION {"citationID":"dvWVZhBu","properties":{"formattedCitation":"(58)","plainCitation":"(58)","noteIndex":0},"citationItems":[{"id":1710,"uris":["http://zotero.org/users/8619560/items/TTIVB9RL"],"itemData":{"id":1710,"type":"paper-conference","abstract":"Clustering is mostly an unsupervised procedure and most of the clustering algorithms depend on assumptions and initial guesses in order to define the subgroups presented in a data set. As a consequence, in most applications the final clusters require some sort of evaluation. The evaluation procedure has to tackle difficult problems, which can be qualitatively expressed as: i. quality of clusters, ii. the degree with which a clustering scheme fits a specific data set, iii. the optimal number of clusters in a partitioning. In this paper we present a scheme for finding the optimal partitioning of a data set during the clustering process regardless of the clustering algorithm used. More specifically, we present an approach for evaluation of clustering schemes (partitions) so as to find the best number of clusters, which occurs in a specific data set. A clustering algorithm produces different partitions for different values of the input parameters. The proposed approach selects the best clustering scheme (i.e., the scheme with the most compact and well-separated clusters), according to a quality index we define. We verified our approach using two popular clustering algorithms on synthetic and real data sets in order to evaluate its reliability. Moreover, we study the influence of different clustering parameters to the proposed quality index.","container-title":"Principles of Data Mining and Knowledge Discovery","DOI":"10.1007/3-540-45372-5_26","event-place":"Berlin, Heidelberg","ISBN":"978-3-540-45372-7","language":"en","page":"265-276","publisher":"Springer","publisher-place":"Berlin, Heidelberg","source":"Springer Link","title":"Quality Scheme Assessment in the Clustering Process","author":[{"family":"Halkidi","given":"M."},{"family":"Vazirgiannis","given":"M."},{"family":"Batistakis","given":"Y."}],"editor":[{"family":"Zighed","given":"Djamel A."},{"family":"Komorowski","given":"Jan"},{"family":"Żytkow","given":"Jan"}],"issued":{"date-parts":[["2000"]]}}}],"schema":"https://github.com/citation-style-language/schema/raw/master/csl-citation.json"} </w:instrText>
      </w:r>
      <w:r w:rsidR="00E35B0A">
        <w:fldChar w:fldCharType="separate"/>
      </w:r>
      <w:r w:rsidR="009B523F" w:rsidRPr="009B523F">
        <w:t>(58)</w:t>
      </w:r>
      <w:r w:rsidR="00E35B0A">
        <w:fldChar w:fldCharType="end"/>
      </w:r>
      <w:r w:rsidR="00C04714">
        <w:t xml:space="preserve"> </w:t>
      </w:r>
      <w:r w:rsidR="00C04714" w:rsidRPr="00C04714">
        <w:t>is computed as a combination of two complementary terms: the average scattering of clusters, which measures intra-cluster compactness, and the total separation, which quantifies the distances between cluster centroids. Specifically, SD evaluates the trade-off between how compact the clusters are and how well separated they are from each other. Lower SD values indicate compact and well-separated clusters, while higher values denote overlapping or dispersed structures. Thus, SD assesses clustering quality by rewarding high separation and low internal variance. The following formulas describe the computation of this metric:</w:t>
      </w:r>
    </w:p>
    <w:p w14:paraId="7ECF498C" w14:textId="3A5AEC0F" w:rsidR="00FE30F6" w:rsidRDefault="00FE30F6" w:rsidP="001D2C69"/>
    <w:p w14:paraId="304DC123" w14:textId="77777777" w:rsidR="00AA009B" w:rsidRDefault="00AA009B" w:rsidP="001D2C69"/>
    <w:p w14:paraId="268C7E10" w14:textId="495CF8D0" w:rsidR="00AA009B" w:rsidRPr="00C04714" w:rsidRDefault="00AA009B" w:rsidP="001D2C69">
      <m:oMathPara>
        <m:oMath>
          <m:r>
            <w:rPr>
              <w:rFonts w:ascii="Cambria Math" w:hAnsi="Cambria Math"/>
            </w:rPr>
            <m:t xml:space="preserve">S= </m:t>
          </m:r>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d=1</m:t>
                          </m:r>
                        </m:sub>
                        <m:sup>
                          <m:r>
                            <w:rPr>
                              <w:rFonts w:ascii="Cambria Math" w:hAnsi="Cambria Math"/>
                            </w:rPr>
                            <m:t>D</m:t>
                          </m:r>
                        </m:sup>
                        <m:e>
                          <m:sSup>
                            <m:sSupPr>
                              <m:ctrlPr>
                                <w:rPr>
                                  <w:rFonts w:ascii="Cambria Math" w:hAnsi="Cambria Math"/>
                                  <w:i/>
                                </w:rPr>
                              </m:ctrlPr>
                            </m:sSupPr>
                            <m:e>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k</m:t>
                                  </m:r>
                                </m:sup>
                              </m:sSubSup>
                              <m:r>
                                <w:rPr>
                                  <w:rFonts w:ascii="Cambria Math" w:hAnsi="Cambria Math"/>
                                </w:rPr>
                                <m:t>)</m:t>
                              </m:r>
                            </m:e>
                            <m:sup>
                              <m:r>
                                <w:rPr>
                                  <w:rFonts w:ascii="Cambria Math" w:hAnsi="Cambria Math"/>
                                </w:rPr>
                                <m:t>2</m:t>
                              </m:r>
                            </m:sup>
                          </m:sSup>
                        </m:e>
                      </m:nary>
                    </m:e>
                  </m:rad>
                </m:num>
                <m:den>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d=1</m:t>
                          </m:r>
                        </m:sub>
                        <m:sup>
                          <m:r>
                            <w:rPr>
                              <w:rFonts w:ascii="Cambria Math" w:hAnsi="Cambria Math"/>
                            </w:rPr>
                            <m:t>D</m:t>
                          </m:r>
                        </m:sup>
                        <m:e>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d</m:t>
                                  </m:r>
                                </m:sub>
                              </m:sSub>
                              <m:r>
                                <w:rPr>
                                  <w:rFonts w:ascii="Cambria Math" w:hAnsi="Cambria Math"/>
                                </w:rPr>
                                <m:t>)</m:t>
                              </m:r>
                            </m:e>
                            <m:sup>
                              <m:r>
                                <w:rPr>
                                  <w:rFonts w:ascii="Cambria Math" w:hAnsi="Cambria Math"/>
                                </w:rPr>
                                <m:t>2</m:t>
                              </m:r>
                            </m:sup>
                          </m:sSup>
                        </m:e>
                      </m:nary>
                    </m:e>
                  </m:rad>
                </m:den>
              </m:f>
            </m:e>
          </m:nary>
          <m:r>
            <w:rPr>
              <w:rFonts w:ascii="Cambria Math" w:hAnsi="Cambria Math"/>
            </w:rPr>
            <m:t xml:space="preserve"> </m:t>
          </m:r>
        </m:oMath>
      </m:oMathPara>
    </w:p>
    <w:p w14:paraId="5DE8CF60" w14:textId="4768836C" w:rsidR="00C04714" w:rsidRPr="00C04714" w:rsidRDefault="00C04714" w:rsidP="001D2C69">
      <m:oMathPara>
        <m:oMath>
          <m:r>
            <w:rPr>
              <w:rFonts w:ascii="Cambria Math" w:hAnsi="Cambria Math"/>
            </w:rPr>
            <m:t xml:space="preserve">where </m:t>
          </m:r>
          <m:sSub>
            <m:sSubPr>
              <m:ctrlPr>
                <w:rPr>
                  <w:rFonts w:ascii="Cambria Math" w:hAnsi="Cambria Math"/>
                  <w:i/>
                </w:rPr>
              </m:ctrlPr>
            </m:sSubPr>
            <m:e>
              <m:r>
                <w:rPr>
                  <w:rFonts w:ascii="Cambria Math" w:hAnsi="Cambria Math"/>
                </w:rPr>
                <m:t>σ</m:t>
              </m:r>
            </m:e>
            <m:sub>
              <m:r>
                <w:rPr>
                  <w:rFonts w:ascii="Cambria Math" w:hAnsi="Cambria Math"/>
                </w:rPr>
                <m:t>d</m:t>
              </m:r>
            </m:sub>
          </m:sSub>
          <m:r>
            <w:rPr>
              <w:rFonts w:ascii="Cambria Math" w:hAnsi="Cambria Math"/>
            </w:rPr>
            <m:t xml:space="preserve"> is the variance on dimension d and </m:t>
          </m:r>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k</m:t>
              </m:r>
            </m:sup>
          </m:sSubSup>
          <m:r>
            <w:rPr>
              <w:rFonts w:ascii="Cambria Math" w:hAnsi="Cambria Math"/>
            </w:rPr>
            <m:t xml:space="preserve"> is the variance of cluster k</m:t>
          </m:r>
        </m:oMath>
      </m:oMathPara>
    </w:p>
    <w:p w14:paraId="7C54CD41" w14:textId="16B9A65B" w:rsidR="00C04714" w:rsidRDefault="00000000" w:rsidP="001D2C69">
      <m:oMathPara>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c</m:t>
                  </m:r>
                </m:e>
                <m:sub>
                  <m:r>
                    <w:rPr>
                      <w:rFonts w:ascii="Cambria Math" w:hAnsi="Cambria Math"/>
                    </w:rPr>
                    <m:t>k</m:t>
                  </m:r>
                </m:sub>
              </m:sSub>
            </m:sub>
            <m:sup>
              <m:r>
                <w:rPr>
                  <w:rFonts w:ascii="Cambria Math" w:hAnsi="Cambria Math"/>
                </w:rPr>
                <m:t>d</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k</m:t>
                          </m:r>
                        </m:sub>
                        <m:sup>
                          <m:r>
                            <w:rPr>
                              <w:rFonts w:ascii="Cambria Math" w:hAnsi="Cambria Math"/>
                            </w:rPr>
                            <m:t>d</m:t>
                          </m:r>
                        </m:sup>
                      </m:sSubSup>
                      <m:r>
                        <w:rPr>
                          <w:rFonts w:ascii="Cambria Math" w:hAnsi="Cambria Math"/>
                        </w:rPr>
                        <m:t>)</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k</m:t>
                      </m:r>
                    </m:sub>
                  </m:sSub>
                </m:den>
              </m:f>
            </m:e>
          </m:nary>
        </m:oMath>
      </m:oMathPara>
    </w:p>
    <w:p w14:paraId="56C3DE4B" w14:textId="15A4AF17" w:rsidR="00AA009B" w:rsidRPr="00AA009B" w:rsidRDefault="00AA009B" w:rsidP="001D2C69">
      <m:oMathPara>
        <m:oMath>
          <m:r>
            <w:rPr>
              <w:rFonts w:ascii="Cambria Math" w:hAnsi="Cambria Math"/>
            </w:rPr>
            <m:t xml:space="preserve">D=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l</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k≠l</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func>
            </m:den>
          </m:f>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l=1</m:t>
                          </m:r>
                        </m:e>
                        <m:e>
                          <m:r>
                            <w:rPr>
                              <w:rFonts w:ascii="Cambria Math" w:hAnsi="Cambria Math"/>
                            </w:rPr>
                            <m:t>k≠l</m:t>
                          </m:r>
                        </m:e>
                      </m:eqArr>
                    </m:sub>
                    <m:sup>
                      <m:r>
                        <w:rPr>
                          <w:rFonts w:ascii="Cambria Math" w:hAnsi="Cambria Math"/>
                        </w:rPr>
                        <m:t>K</m:t>
                      </m:r>
                    </m:sup>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nary>
                </m:den>
              </m:f>
            </m:e>
          </m:nary>
        </m:oMath>
      </m:oMathPara>
    </w:p>
    <w:p w14:paraId="70AE437E" w14:textId="11A0805B" w:rsidR="00AA009B" w:rsidRPr="00C04714" w:rsidRDefault="00AA009B" w:rsidP="001D2C69">
      <m:oMathPara>
        <m:oMath>
          <m:r>
            <w:rPr>
              <w:rFonts w:ascii="Cambria Math" w:hAnsi="Cambria Math"/>
            </w:rPr>
            <m:t>SD= α*S+D</m:t>
          </m:r>
        </m:oMath>
      </m:oMathPara>
    </w:p>
    <w:p w14:paraId="45CEA81D" w14:textId="1465B046" w:rsidR="00C04714" w:rsidRPr="00C04714" w:rsidRDefault="00C04714" w:rsidP="001D2C69">
      <m:oMathPara>
        <m:oMath>
          <m:r>
            <w:rPr>
              <w:rFonts w:ascii="Cambria Math" w:hAnsi="Cambria Math"/>
            </w:rPr>
            <m:t>where α=D</m:t>
          </m:r>
          <m:d>
            <m:dPr>
              <m:ctrlPr>
                <w:rPr>
                  <w:rFonts w:ascii="Cambria Math" w:hAnsi="Cambria Math"/>
                  <w:i/>
                </w:rPr>
              </m:ctrlPr>
            </m:dPr>
            <m:e>
              <m:r>
                <w:rPr>
                  <w:rFonts w:ascii="Cambria Math" w:hAnsi="Cambria Math"/>
                </w:rPr>
                <m:t>Kmax</m:t>
              </m:r>
            </m:e>
          </m:d>
          <m:r>
            <w:rPr>
              <w:rFonts w:ascii="Cambria Math" w:hAnsi="Cambria Math"/>
            </w:rPr>
            <m:t>, but Kmax only for multiple analysis, so I guess K which is D</m:t>
          </m:r>
        </m:oMath>
      </m:oMathPara>
    </w:p>
    <w:p w14:paraId="3F9D27B7" w14:textId="77777777" w:rsidR="00C04714" w:rsidRPr="00C04714" w:rsidRDefault="00C04714" w:rsidP="001D2C69"/>
    <w:p w14:paraId="3B12729D" w14:textId="4863A038" w:rsidR="00E35B0A" w:rsidRDefault="00FE30F6" w:rsidP="00B55C9E">
      <w:r>
        <w:t xml:space="preserve">SDbw </w:t>
      </w:r>
      <w:r w:rsidR="00E35B0A">
        <w:fldChar w:fldCharType="begin"/>
      </w:r>
      <w:r w:rsidR="00B11A65">
        <w:instrText xml:space="preserve"> ADDIN ZOTERO_ITEM CSL_CITATION {"citationID":"VmGrkqQC","properties":{"formattedCitation":"(59)","plainCitation":"(59)","noteIndex":0},"citationItems":[{"id":1712,"uris":["http://zotero.org/users/8619560/items/VRUZ7KGF"],"itemData":{"id":1712,"type":"paper-conference","abstract":"Clustering is a mostly unsupervised procedure and the majority of clustering algorithms depend on certain assumptions in order to define the subgroups present in a data set. As a consequence, in most applications the resulting clustering scheme requires some sort of evaluation regarding its validity. In this paper we present a clustering validity procedure, which evaluates the results of clustering algorithms on data sets. We define a validity index, S Dbw, based on well-defined clustering criteria enabling the selection of optimal input parameter values for a clustering algorithm that result in the best partitioning of a data set. We evaluate the reliability of our index both theoretically and experimentally, considering three representative clustering algorithms run on synthetic and real data sets. We also carried out an evaluation study to compare S Dbw performance with other known validity indices. Our approach performed favorably in all cases, even those in which other indices failed to indicate the correct partitions in a data set.","container-title":"Proceedings 2001 IEEE International Conference on Data Mining","DOI":"10.1109/ICDM.2001.989517","event-title":"2001 IEEE International Conference on Data Mining","page":"187-194","source":"IEEE Xplore","title":"Clustering validity assessment: finding the optimal partitioning of a data set","title-short":"Clustering validity assessment","URL":"https://ieeexplore.ieee.org/document/989517","author":[{"family":"Halkidi","given":"M."},{"family":"Vazirgiannis","given":"M."}],"accessed":{"date-parts":[["2025",11,4]]},"issued":{"date-parts":[["2001",11]]}}}],"schema":"https://github.com/citation-style-language/schema/raw/master/csl-citation.json"} </w:instrText>
      </w:r>
      <w:r w:rsidR="00E35B0A">
        <w:fldChar w:fldCharType="separate"/>
      </w:r>
      <w:r w:rsidR="009B523F" w:rsidRPr="009B523F">
        <w:t>(59)</w:t>
      </w:r>
      <w:r w:rsidR="00E35B0A">
        <w:fldChar w:fldCharType="end"/>
      </w:r>
      <w:r w:rsidR="00B55C9E">
        <w:t xml:space="preserve"> evaluates clustering quality based on both cluster compactness and inter-cluster density separation. It combines two complementary components: </w:t>
      </w:r>
      <w:r w:rsidR="00B55C9E" w:rsidRPr="00B55C9E">
        <w:rPr>
          <w:i/>
          <w:iCs/>
        </w:rPr>
        <w:t>scattering</w:t>
      </w:r>
      <w:r w:rsidR="00B55C9E">
        <w:t xml:space="preserve">, which measures how compact clusters are relative to the overall dataset, and </w:t>
      </w:r>
      <w:r w:rsidR="00B55C9E" w:rsidRPr="00B55C9E">
        <w:rPr>
          <w:i/>
          <w:iCs/>
        </w:rPr>
        <w:t>density between-within</w:t>
      </w:r>
      <w:r w:rsidR="00B55C9E">
        <w:t>, which measures how much density exists between clusters compared to within them. Lower SDbw values indicate compact and well-separated clusters, while higher values correspond to overlapping or poorly separated structures. The following formulas describe the computation of this metric</w:t>
      </w:r>
    </w:p>
    <w:p w14:paraId="5F831068" w14:textId="00E91BE1" w:rsidR="00D75031" w:rsidRDefault="00D75031" w:rsidP="00B55C9E">
      <m:oMathPara>
        <m:oMath>
          <m:r>
            <w:rPr>
              <w:rFonts w:ascii="Cambria Math" w:hAnsi="Cambria Math"/>
            </w:rPr>
            <m:t>stdde</m:t>
          </m:r>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e>
                    <m:sup>
                      <m:r>
                        <w:rPr>
                          <w:rFonts w:ascii="Cambria Math" w:hAnsi="Cambria Math"/>
                        </w:rPr>
                        <m:t>2</m:t>
                      </m:r>
                    </m:sup>
                  </m:sSup>
                </m:e>
              </m:nary>
            </m:e>
          </m:rad>
        </m:oMath>
      </m:oMathPara>
    </w:p>
    <w:p w14:paraId="0D70F684" w14:textId="35ACBD06" w:rsidR="00B55C9E" w:rsidRDefault="00D75031" w:rsidP="00B55C9E">
      <m:oMathPara>
        <m:oMath>
          <m:r>
            <w:rPr>
              <w:rFonts w:ascii="Cambria Math" w:hAnsi="Cambria Math"/>
            </w:rPr>
            <m:t>f</m:t>
          </m:r>
          <m:d>
            <m:dPr>
              <m:ctrlPr>
                <w:rPr>
                  <w:rFonts w:ascii="Cambria Math" w:hAnsi="Cambria Math"/>
                  <w:i/>
                </w:rPr>
              </m:ctrlPr>
            </m:dPr>
            <m:e>
              <m:r>
                <w:rPr>
                  <w:rFonts w:ascii="Cambria Math" w:hAnsi="Cambria Math"/>
                </w:rPr>
                <m:t>d</m:t>
              </m:r>
            </m:e>
          </m:d>
          <m:r>
            <w:rPr>
              <w:rFonts w:ascii="Cambria Math" w:hAnsi="Cambria Math"/>
            </w:rPr>
            <m:t>=1 if d≤stdde</m:t>
          </m:r>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 xml:space="preserve"> else 0</m:t>
          </m:r>
        </m:oMath>
      </m:oMathPara>
    </w:p>
    <w:p w14:paraId="474CCDAF" w14:textId="131A79FF" w:rsidR="00B55C9E" w:rsidRPr="00D75031" w:rsidRDefault="00B55C9E" w:rsidP="00B55C9E">
      <m:oMathPara>
        <m:oMath>
          <m:r>
            <w:rPr>
              <w:rFonts w:ascii="Cambria Math" w:hAnsi="Cambria Math"/>
            </w:rPr>
            <m:t>density</m:t>
          </m:r>
          <m:d>
            <m:dPr>
              <m:ctrlPr>
                <w:rPr>
                  <w:rFonts w:ascii="Cambria Math" w:hAnsi="Cambria Math"/>
                  <w:i/>
                </w:rPr>
              </m:ctrlPr>
            </m:dPr>
            <m:e>
              <m:r>
                <w:rPr>
                  <w:rFonts w:ascii="Cambria Math" w:hAnsi="Cambria Math"/>
                </w:rPr>
                <m:t>x, k</m:t>
              </m:r>
            </m:e>
          </m:d>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f</m:t>
              </m:r>
              <m:d>
                <m:dPr>
                  <m:ctrlPr>
                    <w:rPr>
                      <w:rFonts w:ascii="Cambria Math" w:hAnsi="Cambria Math"/>
                      <w:i/>
                    </w:rPr>
                  </m:ctrlPr>
                </m:d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e>
              </m:d>
            </m:e>
          </m:nary>
        </m:oMath>
      </m:oMathPara>
    </w:p>
    <w:p w14:paraId="7A7DC999" w14:textId="089FB11A" w:rsidR="00D75031" w:rsidRPr="00D75031" w:rsidRDefault="00000000" w:rsidP="00B55C9E">
      <m:oMathPara>
        <m:oMath>
          <m:sSub>
            <m:sSubPr>
              <m:ctrlPr>
                <w:rPr>
                  <w:rFonts w:ascii="Cambria Math" w:hAnsi="Cambria Math"/>
                  <w:i/>
                </w:rPr>
              </m:ctrlPr>
            </m:sSubPr>
            <m:e>
              <m:r>
                <w:rPr>
                  <w:rFonts w:ascii="Cambria Math" w:hAnsi="Cambria Math"/>
                </w:rPr>
                <m:t>M</m:t>
              </m:r>
            </m:e>
            <m:sub>
              <m:r>
                <w:rPr>
                  <w:rFonts w:ascii="Cambria Math" w:hAnsi="Cambria Math"/>
                </w:rPr>
                <m:t>k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num>
            <m:den>
              <m:r>
                <w:rPr>
                  <w:rFonts w:ascii="Cambria Math" w:hAnsi="Cambria Math"/>
                </w:rPr>
                <m:t>2</m:t>
              </m:r>
            </m:den>
          </m:f>
        </m:oMath>
      </m:oMathPara>
    </w:p>
    <w:p w14:paraId="203D4289" w14:textId="22D04FBF" w:rsidR="00D75031" w:rsidRDefault="00D75031" w:rsidP="00B55C9E">
      <w:r w:rsidRPr="00B55C9E">
        <w:t xml:space="preserve">the middle point of the line segment defined by the clusters’ centers </w:t>
      </w:r>
    </w:p>
    <w:p w14:paraId="30A9E71A" w14:textId="1347DD0F" w:rsidR="00B55C9E" w:rsidRDefault="00B55C9E" w:rsidP="00E35B0A">
      <m:oMathPara>
        <m:oMath>
          <m:r>
            <w:rPr>
              <w:rFonts w:ascii="Cambria Math" w:hAnsi="Cambria Math"/>
            </w:rPr>
            <m:t xml:space="preserve">Dbw= </m:t>
          </m:r>
          <m:f>
            <m:fPr>
              <m:ctrlPr>
                <w:rPr>
                  <w:rFonts w:ascii="Cambria Math" w:hAnsi="Cambria Math"/>
                  <w:i/>
                </w:rPr>
              </m:ctrlPr>
            </m:fPr>
            <m:num>
              <m:r>
                <w:rPr>
                  <w:rFonts w:ascii="Cambria Math" w:hAnsi="Cambria Math"/>
                </w:rPr>
                <m:t>2</m:t>
              </m:r>
            </m:num>
            <m:den>
              <m:r>
                <w:rPr>
                  <w:rFonts w:ascii="Cambria Math" w:hAnsi="Cambria Math"/>
                </w:rPr>
                <m:t>K(K-1)</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1</m:t>
              </m:r>
            </m:sup>
            <m:e>
              <m:nary>
                <m:naryPr>
                  <m:chr m:val="∑"/>
                  <m:limLoc m:val="undOvr"/>
                  <m:ctrlPr>
                    <w:rPr>
                      <w:rFonts w:ascii="Cambria Math" w:hAnsi="Cambria Math"/>
                      <w:i/>
                    </w:rPr>
                  </m:ctrlPr>
                </m:naryPr>
                <m:sub>
                  <m:r>
                    <w:rPr>
                      <w:rFonts w:ascii="Cambria Math" w:hAnsi="Cambria Math"/>
                    </w:rPr>
                    <m:t>l=k+1</m:t>
                  </m:r>
                </m:sub>
                <m:sup>
                  <m:r>
                    <w:rPr>
                      <w:rFonts w:ascii="Cambria Math" w:hAnsi="Cambria Math"/>
                    </w:rPr>
                    <m:t>K</m:t>
                  </m:r>
                </m:sup>
                <m:e>
                  <m:f>
                    <m:fPr>
                      <m:ctrlPr>
                        <w:rPr>
                          <w:rFonts w:ascii="Cambria Math" w:hAnsi="Cambria Math"/>
                          <w:i/>
                        </w:rPr>
                      </m:ctrlPr>
                    </m:fPr>
                    <m:num>
                      <m:r>
                        <w:rPr>
                          <w:rFonts w:ascii="Cambria Math" w:hAnsi="Cambria Math"/>
                        </w:rPr>
                        <m:t>density</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kl</m:t>
                              </m:r>
                            </m:sub>
                          </m:sSub>
                          <m:r>
                            <w:rPr>
                              <w:rFonts w:ascii="Cambria Math" w:hAnsi="Cambria Math"/>
                            </w:rPr>
                            <m:t>, k</m:t>
                          </m:r>
                        </m:e>
                      </m:d>
                      <m:r>
                        <w:rPr>
                          <w:rFonts w:ascii="Cambria Math" w:hAnsi="Cambria Math"/>
                        </w:rPr>
                        <m:t>+density(</m:t>
                      </m:r>
                      <m:sSub>
                        <m:sSubPr>
                          <m:ctrlPr>
                            <w:rPr>
                              <w:rFonts w:ascii="Cambria Math" w:hAnsi="Cambria Math"/>
                              <w:i/>
                            </w:rPr>
                          </m:ctrlPr>
                        </m:sSubPr>
                        <m:e>
                          <m:r>
                            <w:rPr>
                              <w:rFonts w:ascii="Cambria Math" w:hAnsi="Cambria Math"/>
                            </w:rPr>
                            <m:t>M</m:t>
                          </m:r>
                        </m:e>
                        <m:sub>
                          <m:r>
                            <w:rPr>
                              <w:rFonts w:ascii="Cambria Math" w:hAnsi="Cambria Math"/>
                            </w:rPr>
                            <m:t>kl</m:t>
                          </m:r>
                        </m:sub>
                      </m:sSub>
                      <m:r>
                        <w:rPr>
                          <w:rFonts w:ascii="Cambria Math" w:hAnsi="Cambria Math"/>
                        </w:rPr>
                        <m:t>,l)</m:t>
                      </m:r>
                    </m:num>
                    <m:den>
                      <m:r>
                        <m:rPr>
                          <m:sty m:val="p"/>
                        </m:rPr>
                        <w:rPr>
                          <w:rFonts w:ascii="Cambria Math" w:hAnsi="Cambria Math"/>
                        </w:rPr>
                        <m:t>max⁡</m:t>
                      </m:r>
                      <m:r>
                        <w:rPr>
                          <w:rFonts w:ascii="Cambria Math" w:hAnsi="Cambria Math"/>
                        </w:rPr>
                        <m:t>(density</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k</m:t>
                          </m:r>
                        </m:e>
                      </m:d>
                      <m:r>
                        <w:rPr>
                          <w:rFonts w:ascii="Cambria Math" w:hAnsi="Cambria Math"/>
                        </w:rPr>
                        <m:t>, density(</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l)</m:t>
                      </m:r>
                    </m:den>
                  </m:f>
                </m:e>
              </m:nary>
            </m:e>
          </m:nary>
        </m:oMath>
      </m:oMathPara>
    </w:p>
    <w:p w14:paraId="51CE3579" w14:textId="031FE8DB" w:rsidR="00B55C9E" w:rsidRPr="00C04714" w:rsidRDefault="00B55C9E" w:rsidP="00B55C9E">
      <m:oMathPara>
        <m:oMath>
          <m:r>
            <w:rPr>
              <w:rFonts w:ascii="Cambria Math" w:hAnsi="Cambria Math"/>
            </w:rPr>
            <m:t>SDbw= α*S+Dbw</m:t>
          </m:r>
        </m:oMath>
      </m:oMathPara>
    </w:p>
    <w:p w14:paraId="6ADA3FCB" w14:textId="1A10F6E7" w:rsidR="00B55C9E" w:rsidRPr="00591BCF" w:rsidRDefault="00591BCF" w:rsidP="00E35B0A">
      <w:r w:rsidRPr="00591BCF">
        <w:t>SDbw is sensitive to ove</w:t>
      </w:r>
      <w:r>
        <w:t xml:space="preserve">rlapping clusters and outliers </w:t>
      </w:r>
      <w:r>
        <w:fldChar w:fldCharType="begin"/>
      </w:r>
      <w:r w:rsidR="00B11A65">
        <w:instrText xml:space="preserve"> ADDIN ZOTERO_ITEM CSL_CITATION {"citationID":"21s1EZLH","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w:t>
      </w:r>
    </w:p>
    <w:p w14:paraId="7B7BCF4A" w14:textId="77777777" w:rsidR="00591BCF" w:rsidRPr="00591BCF" w:rsidRDefault="00591BCF" w:rsidP="00E35B0A"/>
    <w:p w14:paraId="4CBBA64F" w14:textId="453319BE" w:rsidR="00FE30F6" w:rsidRPr="00E35B0A" w:rsidRDefault="00E35B0A" w:rsidP="001D2C69">
      <w:r w:rsidRPr="00422C68">
        <w:t>Xie-Beni*</w:t>
      </w:r>
      <w:r w:rsidR="00422C68">
        <w:t xml:space="preserve"> </w:t>
      </w:r>
      <w:r w:rsidR="0068692A">
        <w:t>i</w:t>
      </w:r>
      <w:r w:rsidR="00422C68">
        <w:t>ndex (XB*)</w:t>
      </w:r>
      <w:r w:rsidRPr="00422C68">
        <w:t xml:space="preserve"> </w:t>
      </w:r>
      <w:r>
        <w:fldChar w:fldCharType="begin"/>
      </w:r>
      <w:r w:rsidR="00B11A65">
        <w:instrText xml:space="preserve"> ADDIN ZOTERO_ITEM CSL_CITATION {"citationID":"VZbPo3Oi","properties":{"formattedCitation":"(27)","plainCitation":"(27)","noteIndex":0},"citationItems":[{"id":1704,"uris":["http://zotero.org/users/8619560/items/SGH3BMER"],"itemData":{"id":1704,"type":"article-journal","abstract":"Cluster validation is a technique for finding a set of clusters that best fits natural partitions (of given datasets) without the benefit of any a priori class information. A cluster validity index is used to validate the outcome. This paper presents an analysis of design principles implicitly used in defining cluster validity indices and reviews a variety of existing cluster validity indices in the light of these principles. This includes an analysis of their design and performance. Armed with a knowledge of the limitations of existing indices, we proceed to remedy the situation by proposing six new indices. The new indices are evaluated through a series of experiments.","container-title":"Pattern Recognition Letters","DOI":"10.1016/j.patrec.2005.04.007","ISSN":"0167-8655","issue":"15","journalAbbreviation":"Pattern Recognition Letters","page":"2353-2363","source":"ScienceDirect","title":"New indices for cluster validity assessment","volume":"26","author":[{"family":"Kim","given":"Minho"},{"family":"Ramakrishna","given":"R. S."}],"issued":{"date-parts":[["2005",11,1]]}}}],"schema":"https://github.com/citation-style-language/schema/raw/master/csl-citation.json"} </w:instrText>
      </w:r>
      <w:r>
        <w:fldChar w:fldCharType="separate"/>
      </w:r>
      <w:r w:rsidR="009B523F" w:rsidRPr="009B523F">
        <w:t>(27)</w:t>
      </w:r>
      <w:r>
        <w:fldChar w:fldCharType="end"/>
      </w:r>
      <w:r w:rsidR="00422C68">
        <w:t xml:space="preserve"> </w:t>
      </w:r>
      <w:r w:rsidR="00422C68" w:rsidRPr="00422C68">
        <w:t xml:space="preserve">is a normalized variant of the original Xie-Beni index designed to reduce sensitivity to data scale and the number of clusters. Like XB, it assesses clustering quality by balancing cluster compactness against inter-cluster separation, but XB* </w:t>
      </w:r>
      <w:r w:rsidR="00482B03">
        <w:t xml:space="preserve">utilizes the </w:t>
      </w:r>
      <w:r w:rsidR="00482B03" w:rsidRPr="00482B03">
        <w:t>maximum per-cluster average dispersion</w:t>
      </w:r>
      <w:r w:rsidR="00482B03">
        <w:t xml:space="preserve"> (</w:t>
      </w:r>
      <w:r w:rsidR="00482B03" w:rsidRPr="00482B03">
        <w:t>it penalizes solutions that have one bad (loose/noisy) cluster even if others are tight</w:t>
      </w:r>
      <w:r w:rsidR="00482B03">
        <w:t xml:space="preserve"> - </w:t>
      </w:r>
      <w:r w:rsidR="00482B03" w:rsidRPr="00482B03">
        <w:t>"bottleneck" style measure: the clustering is only as good as its worst cluster</w:t>
      </w:r>
      <w:r w:rsidR="00482B03">
        <w:t>)</w:t>
      </w:r>
      <w:r w:rsidR="00422C68" w:rsidRPr="00422C68">
        <w:t xml:space="preserve">. It can be applied to both fuzzy and hard clusterings by defining membership degrees appropriately (1 for the assigned cluster, 0 otherwise in the hard case). The index rewards solutions with tightly grouped data points and well-separated cluster centers. Lower values correspond to </w:t>
      </w:r>
      <w:r w:rsidR="00037EAC" w:rsidRPr="00422C68">
        <w:t>higher quality</w:t>
      </w:r>
      <w:r w:rsidR="00422C68" w:rsidRPr="00422C68">
        <w:t xml:space="preserve"> clusterings. The hard-partition XB* is computed as</w:t>
      </w:r>
    </w:p>
    <w:p w14:paraId="341BC3CB" w14:textId="77777777" w:rsidR="001D2C69" w:rsidRPr="001D2C69" w:rsidRDefault="001D2C69" w:rsidP="001D2C69"/>
    <w:p w14:paraId="41F7E2AC" w14:textId="6FBDCC23" w:rsidR="00C575A6" w:rsidRDefault="00000000" w:rsidP="00C575A6">
      <m:oMathPara>
        <m:oMath>
          <m:sSup>
            <m:sSupPr>
              <m:ctrlPr>
                <w:rPr>
                  <w:rFonts w:ascii="Cambria Math" w:hAnsi="Cambria Math"/>
                  <w:i/>
                </w:rPr>
              </m:ctrlPr>
            </m:sSupPr>
            <m:e>
              <m:r>
                <w:rPr>
                  <w:rFonts w:ascii="Cambria Math" w:hAnsi="Cambria Math"/>
                </w:rPr>
                <m:t>XB</m:t>
              </m:r>
            </m:e>
            <m:sup>
              <m:r>
                <w:rPr>
                  <w:rFonts w:ascii="Cambria Math" w:hAnsi="Cambria Math"/>
                </w:rPr>
                <m:t>*</m:t>
              </m:r>
            </m:sup>
          </m:sSup>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K</m:t>
                      </m:r>
                    </m:lim>
                  </m:limLow>
                </m:fName>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μ</m:t>
                                  </m:r>
                                </m:e>
                                <m:sub>
                                  <m:r>
                                    <w:rPr>
                                      <w:rFonts w:ascii="Cambria Math" w:hAnsi="Cambria Math"/>
                                    </w:rPr>
                                    <m:t>k</m:t>
                                  </m:r>
                                </m:sub>
                              </m:sSub>
                              <m:r>
                                <w:rPr>
                                  <w:rFonts w:ascii="Cambria Math" w:hAnsi="Cambria Math"/>
                                </w:rPr>
                                <m:t>)</m:t>
                              </m:r>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k</m:t>
                          </m:r>
                        </m:sub>
                      </m:sSub>
                    </m:den>
                  </m:f>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func>
            </m:den>
          </m:f>
        </m:oMath>
      </m:oMathPara>
    </w:p>
    <w:p w14:paraId="0F8A269C" w14:textId="77777777" w:rsidR="00C575A6" w:rsidRDefault="00C575A6" w:rsidP="00976E83"/>
    <w:p w14:paraId="61DA1544" w14:textId="5F4D52AC" w:rsidR="00C575A6" w:rsidRDefault="00000000" w:rsidP="00C575A6">
      <m:oMathPara>
        <m:oMath>
          <m:sSup>
            <m:sSupPr>
              <m:ctrlPr>
                <w:rPr>
                  <w:rFonts w:ascii="Cambria Math" w:hAnsi="Cambria Math"/>
                  <w:i/>
                </w:rPr>
              </m:ctrlPr>
            </m:sSupPr>
            <m:e>
              <m:r>
                <w:rPr>
                  <w:rFonts w:ascii="Cambria Math" w:hAnsi="Cambria Math"/>
                </w:rPr>
                <m:t>XB</m:t>
              </m:r>
            </m:e>
            <m:sup>
              <m:r>
                <w:rPr>
                  <w:rFonts w:ascii="Cambria Math" w:hAnsi="Cambria Math"/>
                </w:rPr>
                <m:t>*</m:t>
              </m:r>
            </m:sup>
          </m:sSup>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K</m:t>
                      </m:r>
                    </m:lim>
                  </m:limLow>
                </m:fName>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ki</m:t>
                                  </m:r>
                                </m:sub>
                              </m:sSub>
                            </m:e>
                            <m:sup>
                              <m:r>
                                <w:rPr>
                                  <w:rFonts w:ascii="Cambria Math" w:hAnsi="Cambria Math"/>
                                </w:rPr>
                                <m:t>m</m:t>
                              </m:r>
                            </m:sup>
                          </m:sSup>
                          <m:sSup>
                            <m:sSupPr>
                              <m:ctrlPr>
                                <w:rPr>
                                  <w:rFonts w:ascii="Cambria Math" w:hAnsi="Cambria Math"/>
                                  <w:i/>
                                </w:rPr>
                              </m:ctrlPr>
                            </m:sSupPr>
                            <m:e>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μ</m:t>
                                  </m:r>
                                </m:e>
                                <m:sub>
                                  <m:r>
                                    <w:rPr>
                                      <w:rFonts w:ascii="Cambria Math" w:hAnsi="Cambria Math"/>
                                    </w:rPr>
                                    <m:t>k</m:t>
                                  </m:r>
                                </m:sub>
                              </m:sSub>
                              <m:r>
                                <w:rPr>
                                  <w:rFonts w:ascii="Cambria Math" w:hAnsi="Cambria Math"/>
                                </w:rPr>
                                <m:t>)</m:t>
                              </m:r>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k</m:t>
                          </m:r>
                        </m:sub>
                      </m:sSub>
                    </m:den>
                  </m:f>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func>
            </m:den>
          </m:f>
        </m:oMath>
      </m:oMathPara>
    </w:p>
    <w:p w14:paraId="5FAB404F" w14:textId="77777777" w:rsidR="00AA3315" w:rsidRDefault="00AA3315" w:rsidP="00AA3315">
      <w:pPr>
        <w:tabs>
          <w:tab w:val="left" w:pos="216"/>
        </w:tabs>
        <w:spacing w:after="0"/>
      </w:pPr>
    </w:p>
    <w:p w14:paraId="6DA78248" w14:textId="77777777" w:rsidR="0068692A" w:rsidRDefault="0068692A" w:rsidP="00AA3315">
      <w:pPr>
        <w:tabs>
          <w:tab w:val="left" w:pos="216"/>
        </w:tabs>
        <w:spacing w:after="0"/>
      </w:pPr>
    </w:p>
    <w:p w14:paraId="3B6838AF" w14:textId="77777777" w:rsidR="0068692A" w:rsidRDefault="0068692A" w:rsidP="00AA3315">
      <w:pPr>
        <w:tabs>
          <w:tab w:val="left" w:pos="216"/>
        </w:tabs>
        <w:spacing w:after="0"/>
      </w:pPr>
    </w:p>
    <w:p w14:paraId="24692661" w14:textId="77777777" w:rsidR="0068692A" w:rsidRDefault="0068692A" w:rsidP="00AA3315">
      <w:pPr>
        <w:tabs>
          <w:tab w:val="left" w:pos="216"/>
        </w:tabs>
        <w:spacing w:after="0"/>
      </w:pPr>
    </w:p>
    <w:p w14:paraId="3F19EFD8" w14:textId="77777777" w:rsidR="0068692A" w:rsidRDefault="0068692A" w:rsidP="0068692A"/>
    <w:p w14:paraId="6112FDBE" w14:textId="77777777" w:rsidR="0068692A" w:rsidRDefault="0068692A" w:rsidP="0068692A">
      <w:r>
        <w:t>Table 1 – Descriptive table of internal CVIs.</w:t>
      </w:r>
    </w:p>
    <w:tbl>
      <w:tblPr>
        <w:tblStyle w:val="TableGrid"/>
        <w:tblW w:w="9355" w:type="dxa"/>
        <w:tblLayout w:type="fixed"/>
        <w:tblLook w:val="04A0" w:firstRow="1" w:lastRow="0" w:firstColumn="1" w:lastColumn="0" w:noHBand="0" w:noVBand="1"/>
      </w:tblPr>
      <w:tblGrid>
        <w:gridCol w:w="1345"/>
        <w:gridCol w:w="1823"/>
        <w:gridCol w:w="2587"/>
        <w:gridCol w:w="90"/>
        <w:gridCol w:w="1440"/>
        <w:gridCol w:w="1080"/>
        <w:gridCol w:w="990"/>
      </w:tblGrid>
      <w:tr w:rsidR="0063512B" w:rsidRPr="00CE63CB" w14:paraId="6E3E7700" w14:textId="77777777" w:rsidTr="006F714D">
        <w:trPr>
          <w:trHeight w:val="300"/>
        </w:trPr>
        <w:tc>
          <w:tcPr>
            <w:tcW w:w="1345" w:type="dxa"/>
            <w:noWrap/>
            <w:hideMark/>
          </w:tcPr>
          <w:p w14:paraId="309D5EC8" w14:textId="77777777" w:rsidR="0063512B" w:rsidRPr="0063512B" w:rsidRDefault="0063512B" w:rsidP="00191E85">
            <w:pPr>
              <w:spacing w:line="240" w:lineRule="auto"/>
              <w:jc w:val="center"/>
              <w:rPr>
                <w:b/>
                <w:bCs/>
              </w:rPr>
            </w:pPr>
            <w:r w:rsidRPr="0063512B">
              <w:rPr>
                <w:b/>
                <w:bCs/>
              </w:rPr>
              <w:t>Name</w:t>
            </w:r>
          </w:p>
        </w:tc>
        <w:tc>
          <w:tcPr>
            <w:tcW w:w="1823" w:type="dxa"/>
          </w:tcPr>
          <w:p w14:paraId="56C0ACC9" w14:textId="3869ED63" w:rsidR="0063512B" w:rsidRPr="0063512B" w:rsidRDefault="0063512B" w:rsidP="00191E85">
            <w:pPr>
              <w:spacing w:line="240" w:lineRule="auto"/>
              <w:jc w:val="center"/>
              <w:rPr>
                <w:b/>
                <w:bCs/>
              </w:rPr>
            </w:pPr>
            <w:r w:rsidRPr="0063512B">
              <w:rPr>
                <w:b/>
                <w:bCs/>
              </w:rPr>
              <w:t>Complexity</w:t>
            </w:r>
          </w:p>
        </w:tc>
        <w:tc>
          <w:tcPr>
            <w:tcW w:w="2587" w:type="dxa"/>
            <w:noWrap/>
            <w:hideMark/>
          </w:tcPr>
          <w:p w14:paraId="2049E2B2" w14:textId="01989CB6" w:rsidR="0063512B" w:rsidRPr="0063512B" w:rsidRDefault="0063512B" w:rsidP="00191E85">
            <w:pPr>
              <w:spacing w:line="240" w:lineRule="auto"/>
              <w:jc w:val="center"/>
              <w:rPr>
                <w:b/>
                <w:bCs/>
              </w:rPr>
            </w:pPr>
            <w:r w:rsidRPr="0063512B">
              <w:rPr>
                <w:b/>
                <w:bCs/>
              </w:rPr>
              <w:t>Description</w:t>
            </w:r>
          </w:p>
        </w:tc>
        <w:tc>
          <w:tcPr>
            <w:tcW w:w="1530" w:type="dxa"/>
            <w:gridSpan w:val="2"/>
            <w:noWrap/>
            <w:hideMark/>
          </w:tcPr>
          <w:p w14:paraId="4D8A7771" w14:textId="77777777" w:rsidR="0063512B" w:rsidRPr="0063512B" w:rsidRDefault="0063512B" w:rsidP="00191E85">
            <w:pPr>
              <w:spacing w:line="240" w:lineRule="auto"/>
              <w:jc w:val="center"/>
              <w:rPr>
                <w:b/>
                <w:bCs/>
              </w:rPr>
            </w:pPr>
            <w:r w:rsidRPr="0063512B">
              <w:rPr>
                <w:b/>
                <w:bCs/>
              </w:rPr>
              <w:t>Range [worst, best]</w:t>
            </w:r>
          </w:p>
        </w:tc>
        <w:tc>
          <w:tcPr>
            <w:tcW w:w="1080" w:type="dxa"/>
          </w:tcPr>
          <w:p w14:paraId="54150D68" w14:textId="77777777" w:rsidR="0063512B" w:rsidRPr="0063512B" w:rsidRDefault="0063512B" w:rsidP="00191E85">
            <w:pPr>
              <w:spacing w:line="240" w:lineRule="auto"/>
              <w:jc w:val="center"/>
              <w:rPr>
                <w:b/>
                <w:bCs/>
              </w:rPr>
            </w:pPr>
            <w:r w:rsidRPr="0063512B">
              <w:rPr>
                <w:b/>
                <w:bCs/>
              </w:rPr>
              <w:t>REF</w:t>
            </w:r>
          </w:p>
        </w:tc>
        <w:tc>
          <w:tcPr>
            <w:tcW w:w="990" w:type="dxa"/>
          </w:tcPr>
          <w:p w14:paraId="46B02313" w14:textId="77777777" w:rsidR="0063512B" w:rsidRPr="0063512B" w:rsidRDefault="0063512B" w:rsidP="00191E85">
            <w:pPr>
              <w:spacing w:line="240" w:lineRule="auto"/>
              <w:jc w:val="center"/>
              <w:rPr>
                <w:b/>
                <w:bCs/>
              </w:rPr>
            </w:pPr>
            <w:r w:rsidRPr="0063512B">
              <w:rPr>
                <w:b/>
                <w:bCs/>
              </w:rPr>
              <w:t>CREF</w:t>
            </w:r>
          </w:p>
        </w:tc>
      </w:tr>
      <w:tr w:rsidR="0063512B" w:rsidRPr="00CE63CB" w14:paraId="20D1BEB7" w14:textId="77777777" w:rsidTr="006F714D">
        <w:trPr>
          <w:trHeight w:val="300"/>
        </w:trPr>
        <w:tc>
          <w:tcPr>
            <w:tcW w:w="1345" w:type="dxa"/>
            <w:noWrap/>
            <w:hideMark/>
          </w:tcPr>
          <w:p w14:paraId="6D6838CD" w14:textId="7271B915" w:rsidR="0063512B" w:rsidRPr="00CE63CB" w:rsidRDefault="0063512B" w:rsidP="00191E85">
            <w:pPr>
              <w:spacing w:line="240" w:lineRule="auto"/>
              <w:jc w:val="center"/>
              <w:rPr>
                <w:b/>
                <w:bCs/>
              </w:rPr>
            </w:pPr>
            <w:r>
              <w:t>DB (↓)</w:t>
            </w:r>
          </w:p>
        </w:tc>
        <w:tc>
          <w:tcPr>
            <w:tcW w:w="1823" w:type="dxa"/>
          </w:tcPr>
          <w:p w14:paraId="0C278A30" w14:textId="00C16DFC" w:rsidR="0063512B" w:rsidRDefault="00371F55" w:rsidP="00191E85">
            <w:pPr>
              <w:spacing w:line="240" w:lineRule="auto"/>
              <w:jc w:val="center"/>
            </w:pPr>
            <m:oMathPara>
              <m:oMath>
                <m:r>
                  <w:rPr>
                    <w:rFonts w:ascii="Cambria Math" w:hAnsi="Cambria Math"/>
                  </w:rPr>
                  <m:t>O(ND+</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D)</m:t>
                </m:r>
              </m:oMath>
            </m:oMathPara>
          </w:p>
        </w:tc>
        <w:tc>
          <w:tcPr>
            <w:tcW w:w="2677" w:type="dxa"/>
            <w:gridSpan w:val="2"/>
            <w:noWrap/>
          </w:tcPr>
          <w:p w14:paraId="52580FC6" w14:textId="38B17D7A" w:rsidR="0063512B" w:rsidRPr="00CE63CB" w:rsidRDefault="0063512B" w:rsidP="00191E85">
            <w:pPr>
              <w:spacing w:line="240" w:lineRule="auto"/>
              <w:jc w:val="center"/>
            </w:pPr>
            <w:r>
              <w:t>A</w:t>
            </w:r>
            <w:r w:rsidRPr="00AD41C2">
              <w:t>verage similarity ratio of each cluster with its most similar cluster, where similarity is defined as the sum of within‐cluster scatter relative to between‐cluster separation</w:t>
            </w:r>
            <w:r>
              <w:t>.</w:t>
            </w:r>
          </w:p>
        </w:tc>
        <w:tc>
          <w:tcPr>
            <w:tcW w:w="1440" w:type="dxa"/>
            <w:noWrap/>
            <w:hideMark/>
          </w:tcPr>
          <w:p w14:paraId="17621026" w14:textId="77777777" w:rsidR="0063512B" w:rsidRPr="00CE63CB" w:rsidRDefault="0063512B" w:rsidP="00191E85">
            <w:pPr>
              <w:spacing w:line="240" w:lineRule="auto"/>
              <w:jc w:val="center"/>
            </w:pPr>
            <w:r>
              <w:t>(+inf, 0]</w:t>
            </w:r>
          </w:p>
        </w:tc>
        <w:tc>
          <w:tcPr>
            <w:tcW w:w="1080" w:type="dxa"/>
          </w:tcPr>
          <w:p w14:paraId="281246E4" w14:textId="50D69B58" w:rsidR="0063512B" w:rsidRDefault="0063512B" w:rsidP="00191E85">
            <w:pPr>
              <w:spacing w:line="240" w:lineRule="auto"/>
              <w:jc w:val="center"/>
            </w:pPr>
            <w:r w:rsidRPr="001D2C69">
              <w:rPr>
                <w:color w:val="EE0000"/>
              </w:rPr>
              <w:fldChar w:fldCharType="begin"/>
            </w:r>
            <w:r w:rsidR="00B11A65">
              <w:rPr>
                <w:color w:val="EE0000"/>
              </w:rPr>
              <w:instrText xml:space="preserve"> ADDIN ZOTERO_ITEM CSL_CITATION {"citationID":"yRzUFADP","properties":{"formattedCitation":"(32\\uc0\\u8211{}34)","plainCitation":"(32–34)","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Pr="001D2C69">
              <w:rPr>
                <w:color w:val="EE0000"/>
              </w:rPr>
              <w:fldChar w:fldCharType="separate"/>
            </w:r>
            <w:r w:rsidR="009B523F" w:rsidRPr="009B523F">
              <w:t>(32–34)</w:t>
            </w:r>
            <w:r w:rsidRPr="001D2C69">
              <w:rPr>
                <w:color w:val="EE0000"/>
              </w:rPr>
              <w:fldChar w:fldCharType="end"/>
            </w:r>
          </w:p>
        </w:tc>
        <w:tc>
          <w:tcPr>
            <w:tcW w:w="990" w:type="dxa"/>
          </w:tcPr>
          <w:p w14:paraId="60365E6F" w14:textId="4342A290" w:rsidR="0063512B" w:rsidRDefault="0063512B" w:rsidP="00191E85">
            <w:pPr>
              <w:spacing w:line="240" w:lineRule="auto"/>
              <w:jc w:val="center"/>
            </w:pPr>
            <w:r w:rsidRPr="00167D9E">
              <w:rPr>
                <w:b/>
                <w:bCs/>
              </w:rPr>
              <w:fldChar w:fldCharType="begin"/>
            </w:r>
            <w:r w:rsidR="00B11A65">
              <w:rPr>
                <w:b/>
                <w:bCs/>
              </w:rPr>
              <w:instrText xml:space="preserve"> ADDIN ZOTERO_ITEM CSL_CITATION {"citationID":"UPbSH6vt","properties":{"formattedCitation":"(60)","plainCitation":"(60)","noteIndex":0},"citationItems":[{"id":522,"uris":["http://zotero.org/users/8619560/items/YA7W2QR8"],"itemData":{"id":522,"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167D9E">
              <w:rPr>
                <w:b/>
                <w:bCs/>
              </w:rPr>
              <w:fldChar w:fldCharType="separate"/>
            </w:r>
            <w:r w:rsidR="009B523F" w:rsidRPr="009B523F">
              <w:t>(60)</w:t>
            </w:r>
            <w:r w:rsidRPr="00167D9E">
              <w:rPr>
                <w:b/>
                <w:bCs/>
              </w:rPr>
              <w:fldChar w:fldCharType="end"/>
            </w:r>
          </w:p>
        </w:tc>
      </w:tr>
      <w:tr w:rsidR="0063512B" w:rsidRPr="00131A93" w14:paraId="19C1F946" w14:textId="77777777" w:rsidTr="006F714D">
        <w:trPr>
          <w:trHeight w:val="300"/>
        </w:trPr>
        <w:tc>
          <w:tcPr>
            <w:tcW w:w="1345" w:type="dxa"/>
            <w:noWrap/>
          </w:tcPr>
          <w:p w14:paraId="298E25A8" w14:textId="68E4D42B" w:rsidR="0063512B" w:rsidRPr="0063512B" w:rsidRDefault="0063512B" w:rsidP="0063512B">
            <w:pPr>
              <w:spacing w:line="240" w:lineRule="auto"/>
              <w:jc w:val="center"/>
            </w:pPr>
            <w:r>
              <w:t>CH (↑)</w:t>
            </w:r>
          </w:p>
        </w:tc>
        <w:tc>
          <w:tcPr>
            <w:tcW w:w="1823" w:type="dxa"/>
          </w:tcPr>
          <w:p w14:paraId="19A1B47D" w14:textId="3114AEF4" w:rsidR="0063512B" w:rsidRDefault="00371F55" w:rsidP="00191E85">
            <w:pPr>
              <w:spacing w:line="240" w:lineRule="auto"/>
              <w:jc w:val="center"/>
            </w:pPr>
            <m:oMathPara>
              <m:oMath>
                <m:r>
                  <w:rPr>
                    <w:rFonts w:ascii="Cambria Math" w:hAnsi="Cambria Math"/>
                  </w:rPr>
                  <m:t>O(ND)</m:t>
                </m:r>
              </m:oMath>
            </m:oMathPara>
          </w:p>
        </w:tc>
        <w:tc>
          <w:tcPr>
            <w:tcW w:w="2677" w:type="dxa"/>
            <w:gridSpan w:val="2"/>
            <w:noWrap/>
          </w:tcPr>
          <w:p w14:paraId="4D477A31" w14:textId="63ED173F" w:rsidR="0063512B" w:rsidRPr="00131A93" w:rsidRDefault="0063512B" w:rsidP="00191E85">
            <w:pPr>
              <w:spacing w:line="240" w:lineRule="auto"/>
              <w:jc w:val="center"/>
            </w:pPr>
            <w:r>
              <w:t>R</w:t>
            </w:r>
            <w:r w:rsidRPr="00A94CC9">
              <w:t xml:space="preserve">atio of between‐cluster dispersion to within‐cluster dispersion, normalized by the </w:t>
            </w:r>
            <w:r w:rsidRPr="00A94CC9">
              <w:lastRenderedPageBreak/>
              <w:t>number of clusters and total points.</w:t>
            </w:r>
          </w:p>
        </w:tc>
        <w:tc>
          <w:tcPr>
            <w:tcW w:w="1440" w:type="dxa"/>
            <w:noWrap/>
          </w:tcPr>
          <w:p w14:paraId="4A2793AD" w14:textId="77777777" w:rsidR="0063512B" w:rsidRPr="00131A93" w:rsidRDefault="0063512B" w:rsidP="00191E85">
            <w:pPr>
              <w:spacing w:line="240" w:lineRule="auto"/>
              <w:jc w:val="center"/>
            </w:pPr>
            <w:r>
              <w:lastRenderedPageBreak/>
              <w:t>[0, +inf)</w:t>
            </w:r>
          </w:p>
        </w:tc>
        <w:tc>
          <w:tcPr>
            <w:tcW w:w="1080" w:type="dxa"/>
          </w:tcPr>
          <w:p w14:paraId="6B592092" w14:textId="023DF55E" w:rsidR="0063512B" w:rsidRDefault="0063512B" w:rsidP="00191E85">
            <w:pPr>
              <w:spacing w:line="240" w:lineRule="auto"/>
              <w:jc w:val="center"/>
            </w:pPr>
            <w:r w:rsidRPr="001D2C69">
              <w:rPr>
                <w:color w:val="EE0000"/>
              </w:rPr>
              <w:fldChar w:fldCharType="begin"/>
            </w:r>
            <w:r w:rsidR="00B11A65">
              <w:rPr>
                <w:color w:val="EE0000"/>
              </w:rPr>
              <w:instrText xml:space="preserve"> ADDIN ZOTERO_ITEM CSL_CITATION {"citationID":"lMOn2c2J","properties":{"formattedCitation":"(35,36)","plainCitation":"(35,36)","noteIndex":0},"citationItems":[{"id":"ow9qrWwI/pKGtYKQN","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Pr="001D2C69">
              <w:rPr>
                <w:color w:val="EE0000"/>
              </w:rPr>
              <w:fldChar w:fldCharType="separate"/>
            </w:r>
            <w:r w:rsidR="009B523F" w:rsidRPr="009B523F">
              <w:t>(35,36)</w:t>
            </w:r>
            <w:r w:rsidRPr="001D2C69">
              <w:rPr>
                <w:color w:val="EE0000"/>
              </w:rPr>
              <w:fldChar w:fldCharType="end"/>
            </w:r>
          </w:p>
        </w:tc>
        <w:tc>
          <w:tcPr>
            <w:tcW w:w="990" w:type="dxa"/>
          </w:tcPr>
          <w:p w14:paraId="5543813E" w14:textId="4FCE9004" w:rsidR="0063512B" w:rsidRDefault="0063512B" w:rsidP="00191E85">
            <w:pPr>
              <w:spacing w:line="240" w:lineRule="auto"/>
              <w:jc w:val="center"/>
            </w:pPr>
            <w:r w:rsidRPr="00167D9E">
              <w:rPr>
                <w:b/>
                <w:bCs/>
              </w:rPr>
              <w:fldChar w:fldCharType="begin"/>
            </w:r>
            <w:r w:rsidR="00B11A65">
              <w:rPr>
                <w:b/>
                <w:bCs/>
              </w:rPr>
              <w:instrText xml:space="preserve"> ADDIN ZOTERO_ITEM CSL_CITATION {"citationID":"tbBg875A","properties":{"formattedCitation":"(60)","plainCitation":"(60)","noteIndex":0},"citationItems":[{"id":522,"uris":["http://zotero.org/users/8619560/items/YA7W2QR8"],"itemData":{"id":522,"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167D9E">
              <w:rPr>
                <w:b/>
                <w:bCs/>
              </w:rPr>
              <w:fldChar w:fldCharType="separate"/>
            </w:r>
            <w:r w:rsidR="009B523F" w:rsidRPr="009B523F">
              <w:t>(60)</w:t>
            </w:r>
            <w:r w:rsidRPr="00167D9E">
              <w:rPr>
                <w:b/>
                <w:bCs/>
              </w:rPr>
              <w:fldChar w:fldCharType="end"/>
            </w:r>
          </w:p>
        </w:tc>
      </w:tr>
      <w:tr w:rsidR="0063512B" w:rsidRPr="00131A93" w14:paraId="35738998" w14:textId="77777777" w:rsidTr="006F714D">
        <w:trPr>
          <w:trHeight w:val="300"/>
        </w:trPr>
        <w:tc>
          <w:tcPr>
            <w:tcW w:w="1345" w:type="dxa"/>
            <w:noWrap/>
          </w:tcPr>
          <w:p w14:paraId="4184AC6D" w14:textId="2DC64AC9" w:rsidR="0063512B" w:rsidRDefault="0063512B" w:rsidP="00191E85">
            <w:pPr>
              <w:spacing w:line="240" w:lineRule="auto"/>
              <w:jc w:val="center"/>
              <w:rPr>
                <w:b/>
                <w:bCs/>
              </w:rPr>
            </w:pPr>
            <w:r>
              <w:t>S (↑)</w:t>
            </w:r>
          </w:p>
        </w:tc>
        <w:tc>
          <w:tcPr>
            <w:tcW w:w="1823" w:type="dxa"/>
          </w:tcPr>
          <w:p w14:paraId="710F7A5F" w14:textId="148769F2" w:rsidR="0063512B"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19D79BB4" w14:textId="6B95E8C3" w:rsidR="0063512B" w:rsidRPr="00131A93" w:rsidRDefault="0063512B" w:rsidP="00191E85">
            <w:pPr>
              <w:spacing w:line="240" w:lineRule="auto"/>
              <w:jc w:val="center"/>
            </w:pPr>
            <w:r>
              <w:t xml:space="preserve">Average across all data points for </w:t>
            </w:r>
            <w:r w:rsidRPr="0034084E">
              <w:t>the normalized difference between its mean intra‐cluster distance and lowest mean inter‐cluster distance</w:t>
            </w:r>
          </w:p>
        </w:tc>
        <w:tc>
          <w:tcPr>
            <w:tcW w:w="1440" w:type="dxa"/>
            <w:noWrap/>
          </w:tcPr>
          <w:p w14:paraId="7F7D1484" w14:textId="77777777" w:rsidR="0063512B" w:rsidRPr="00131A93" w:rsidRDefault="0063512B" w:rsidP="00191E85">
            <w:pPr>
              <w:spacing w:line="240" w:lineRule="auto"/>
              <w:jc w:val="center"/>
            </w:pPr>
            <w:r>
              <w:t>[-1, +1]</w:t>
            </w:r>
          </w:p>
        </w:tc>
        <w:tc>
          <w:tcPr>
            <w:tcW w:w="1080" w:type="dxa"/>
          </w:tcPr>
          <w:p w14:paraId="7C88FAC5" w14:textId="35237983" w:rsidR="0063512B" w:rsidRDefault="0063512B" w:rsidP="00191E85">
            <w:pPr>
              <w:spacing w:line="240" w:lineRule="auto"/>
              <w:jc w:val="center"/>
            </w:pPr>
            <w:r w:rsidRPr="001D2C69">
              <w:rPr>
                <w:color w:val="EE0000"/>
              </w:rPr>
              <w:fldChar w:fldCharType="begin"/>
            </w:r>
            <w:r w:rsidR="00B11A65">
              <w:rPr>
                <w:color w:val="EE0000"/>
              </w:rPr>
              <w:instrText xml:space="preserve"> ADDIN ZOTERO_ITEM CSL_CITATION {"citationID":"VuRGLp8s","properties":{"formattedCitation":"(35,37)","plainCitation":"(35,37)","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ow9qrWwI/pKGtYKQN","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rsidRPr="001D2C69">
              <w:rPr>
                <w:color w:val="EE0000"/>
              </w:rPr>
              <w:fldChar w:fldCharType="separate"/>
            </w:r>
            <w:r w:rsidR="009B523F" w:rsidRPr="009B523F">
              <w:t>(35,37)</w:t>
            </w:r>
            <w:r w:rsidRPr="001D2C69">
              <w:rPr>
                <w:color w:val="EE0000"/>
              </w:rPr>
              <w:fldChar w:fldCharType="end"/>
            </w:r>
          </w:p>
        </w:tc>
        <w:tc>
          <w:tcPr>
            <w:tcW w:w="990" w:type="dxa"/>
          </w:tcPr>
          <w:p w14:paraId="2E094A48" w14:textId="3A68CE80" w:rsidR="0063512B" w:rsidRDefault="0063512B" w:rsidP="00191E85">
            <w:pPr>
              <w:spacing w:line="240" w:lineRule="auto"/>
              <w:jc w:val="center"/>
            </w:pPr>
            <w:r w:rsidRPr="00167D9E">
              <w:rPr>
                <w:b/>
                <w:bCs/>
              </w:rPr>
              <w:fldChar w:fldCharType="begin"/>
            </w:r>
            <w:r w:rsidR="00B11A65">
              <w:rPr>
                <w:b/>
                <w:bCs/>
              </w:rPr>
              <w:instrText xml:space="preserve"> ADDIN ZOTERO_ITEM CSL_CITATION {"citationID":"3nGFCVy7","properties":{"formattedCitation":"(60)","plainCitation":"(60)","noteIndex":0},"citationItems":[{"id":522,"uris":["http://zotero.org/users/8619560/items/YA7W2QR8"],"itemData":{"id":522,"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167D9E">
              <w:rPr>
                <w:b/>
                <w:bCs/>
              </w:rPr>
              <w:fldChar w:fldCharType="separate"/>
            </w:r>
            <w:r w:rsidR="009B523F" w:rsidRPr="009B523F">
              <w:t>(60)</w:t>
            </w:r>
            <w:r w:rsidRPr="00167D9E">
              <w:rPr>
                <w:b/>
                <w:bCs/>
              </w:rPr>
              <w:fldChar w:fldCharType="end"/>
            </w:r>
          </w:p>
        </w:tc>
      </w:tr>
      <w:tr w:rsidR="0063512B" w:rsidRPr="00131A93" w14:paraId="26595590" w14:textId="77777777" w:rsidTr="006F714D">
        <w:trPr>
          <w:trHeight w:val="300"/>
        </w:trPr>
        <w:tc>
          <w:tcPr>
            <w:tcW w:w="1345" w:type="dxa"/>
            <w:noWrap/>
          </w:tcPr>
          <w:p w14:paraId="2C72531A" w14:textId="241230BF" w:rsidR="0063512B" w:rsidRPr="0063512B" w:rsidRDefault="0063512B" w:rsidP="0063512B">
            <w:pPr>
              <w:spacing w:line="240" w:lineRule="auto"/>
              <w:jc w:val="center"/>
            </w:pPr>
            <w:r w:rsidRPr="008F1C37">
              <w:t>BH</w:t>
            </w:r>
            <w:r>
              <w:t xml:space="preserve"> (↓)</w:t>
            </w:r>
          </w:p>
        </w:tc>
        <w:tc>
          <w:tcPr>
            <w:tcW w:w="1823" w:type="dxa"/>
          </w:tcPr>
          <w:p w14:paraId="3505ED0F" w14:textId="6D86A435" w:rsidR="0063512B" w:rsidRPr="0068692A" w:rsidRDefault="00371F55" w:rsidP="00191E85">
            <w:pPr>
              <w:spacing w:line="240" w:lineRule="auto"/>
              <w:jc w:val="center"/>
            </w:pPr>
            <m:oMathPara>
              <m:oMath>
                <m:r>
                  <w:rPr>
                    <w:rFonts w:ascii="Cambria Math" w:hAnsi="Cambria Math"/>
                  </w:rPr>
                  <m:t>O(ND)</m:t>
                </m:r>
              </m:oMath>
            </m:oMathPara>
          </w:p>
        </w:tc>
        <w:tc>
          <w:tcPr>
            <w:tcW w:w="2677" w:type="dxa"/>
            <w:gridSpan w:val="2"/>
            <w:noWrap/>
          </w:tcPr>
          <w:p w14:paraId="38EADFD7" w14:textId="79D68053" w:rsidR="0063512B" w:rsidRDefault="0063512B" w:rsidP="00191E85">
            <w:pPr>
              <w:spacing w:line="240" w:lineRule="auto"/>
              <w:jc w:val="center"/>
            </w:pPr>
            <w:r w:rsidRPr="0068692A">
              <w:t>Mean within-cluster variance (average squared distance of points to their cluster centroids), normalized by the number of clusters.</w:t>
            </w:r>
          </w:p>
        </w:tc>
        <w:tc>
          <w:tcPr>
            <w:tcW w:w="1440" w:type="dxa"/>
            <w:noWrap/>
          </w:tcPr>
          <w:p w14:paraId="259A1B51" w14:textId="77777777" w:rsidR="0063512B" w:rsidRDefault="0063512B" w:rsidP="00191E85">
            <w:pPr>
              <w:spacing w:line="240" w:lineRule="auto"/>
              <w:jc w:val="center"/>
            </w:pPr>
            <w:r>
              <w:t>(+inf, 0]</w:t>
            </w:r>
          </w:p>
        </w:tc>
        <w:tc>
          <w:tcPr>
            <w:tcW w:w="1080" w:type="dxa"/>
          </w:tcPr>
          <w:p w14:paraId="2416AE98" w14:textId="47897E75" w:rsidR="0063512B" w:rsidRDefault="0063512B" w:rsidP="00191E85">
            <w:pPr>
              <w:spacing w:line="240" w:lineRule="auto"/>
              <w:jc w:val="center"/>
            </w:pPr>
            <w:r w:rsidRPr="007E6CAC">
              <w:rPr>
                <w:lang w:eastAsia="en-US"/>
              </w:rPr>
              <w:fldChar w:fldCharType="begin"/>
            </w:r>
            <w:r w:rsidR="00B11A65">
              <w:rPr>
                <w:lang w:eastAsia="en-US"/>
              </w:rPr>
              <w:instrText xml:space="preserve"> ADDIN ZOTERO_ITEM CSL_CITATION {"citationID":"4QQPyItY","properties":{"formattedCitation":"(52,54)","plainCitation":"(52,54)","noteIndex":0},"citationItems":[{"id":1730,"uris":["http://zotero.org/users/8619560/items/P7QCKUDQ"],"itemData":{"id":1730,"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731,"uris":["http://zotero.org/users/8619560/items/QNDP6J3A"],"itemData":{"id":1731,"type":"paper-conference","abstract":"Abstract : ISODATA, a novel method of data analysis and pattern classification, is described in verbal and pictorial terms, in terms of a two-dimensional example, and by giving the mathematical calculations that the method uses. The technique clusters many-variable data around points in the data's original high- dimensional space and by doing so provides a useful description of the data. A brief summary of results from analyzing alphanumeric, gaussian, sociological and meteorological data is given. In the appendix, generalizations of the existing technique to clustering around lines and planes are discussed and a tentative algorithm for clustering around lines is given.","source":"Semantic Scholar","title":"ISODATA, A NOVEL METHOD OF DATA ANALYSIS AND PATTERN CLASSIFICATION","URL":"https://www.semanticscholar.org/paper/ISODATA%2C-A-NOVEL-METHOD-OF-DATA-ANALYSIS-AND-Ball-Hall/7dac28166b91d89ef6c38cf4fbb9f647b1d73c61","author":[{"family":"Ball","given":"G."},{"family":"Hall","given":"D. J."}],"accessed":{"date-parts":[["2025",11,4]]},"issued":{"date-parts":[["1965",4,1]]}}}],"schema":"https://github.com/citation-style-language/schema/raw/master/csl-citation.json"} </w:instrText>
            </w:r>
            <w:r w:rsidRPr="007E6CAC">
              <w:rPr>
                <w:lang w:eastAsia="en-US"/>
              </w:rPr>
              <w:fldChar w:fldCharType="separate"/>
            </w:r>
            <w:r w:rsidR="009B523F" w:rsidRPr="009B523F">
              <w:t>(52,54)</w:t>
            </w:r>
            <w:r w:rsidRPr="007E6CAC">
              <w:rPr>
                <w:lang w:eastAsia="en-US"/>
              </w:rPr>
              <w:fldChar w:fldCharType="end"/>
            </w:r>
          </w:p>
        </w:tc>
        <w:tc>
          <w:tcPr>
            <w:tcW w:w="990" w:type="dxa"/>
          </w:tcPr>
          <w:p w14:paraId="1534D197" w14:textId="2849DD65" w:rsidR="0063512B" w:rsidRDefault="0063512B" w:rsidP="00191E85">
            <w:pPr>
              <w:spacing w:line="240" w:lineRule="auto"/>
              <w:jc w:val="center"/>
            </w:pPr>
            <w:r w:rsidRPr="00237FFD">
              <w:rPr>
                <w:b/>
                <w:bCs/>
              </w:rPr>
              <w:fldChar w:fldCharType="begin"/>
            </w:r>
            <w:r w:rsidR="00B11A65">
              <w:rPr>
                <w:b/>
                <w:bCs/>
              </w:rPr>
              <w:instrText xml:space="preserve"> ADDIN ZOTERO_ITEM CSL_CITATION {"citationID":"rQAYHBRI","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6CAB233F" w14:textId="77777777" w:rsidTr="006F714D">
        <w:trPr>
          <w:trHeight w:val="300"/>
        </w:trPr>
        <w:tc>
          <w:tcPr>
            <w:tcW w:w="1345" w:type="dxa"/>
            <w:noWrap/>
          </w:tcPr>
          <w:p w14:paraId="4C3448A2" w14:textId="77777777" w:rsidR="0063512B" w:rsidRPr="008F1C37" w:rsidRDefault="0063512B" w:rsidP="00191E85">
            <w:pPr>
              <w:spacing w:line="240" w:lineRule="auto"/>
              <w:jc w:val="center"/>
              <w:rPr>
                <w:b/>
                <w:bCs/>
              </w:rPr>
            </w:pPr>
            <w:r w:rsidRPr="008F1C37">
              <w:t>XBI</w:t>
            </w:r>
            <w:r>
              <w:t xml:space="preserve"> (↓)</w:t>
            </w:r>
          </w:p>
        </w:tc>
        <w:tc>
          <w:tcPr>
            <w:tcW w:w="1823" w:type="dxa"/>
          </w:tcPr>
          <w:p w14:paraId="00BF2002" w14:textId="1797052F" w:rsidR="0063512B" w:rsidRPr="0068692A" w:rsidRDefault="00371F55" w:rsidP="00191E85">
            <w:pPr>
              <w:spacing w:line="240" w:lineRule="auto"/>
              <w:jc w:val="center"/>
            </w:pPr>
            <m:oMathPara>
              <m:oMath>
                <m:r>
                  <w:rPr>
                    <w:rFonts w:ascii="Cambria Math" w:hAnsi="Cambria Math"/>
                  </w:rPr>
                  <m:t>O(ND)</m:t>
                </m:r>
              </m:oMath>
            </m:oMathPara>
          </w:p>
        </w:tc>
        <w:tc>
          <w:tcPr>
            <w:tcW w:w="2677" w:type="dxa"/>
            <w:gridSpan w:val="2"/>
            <w:noWrap/>
          </w:tcPr>
          <w:p w14:paraId="0CD34818" w14:textId="3F642A7F" w:rsidR="0063512B" w:rsidRPr="004C28E5" w:rsidRDefault="0063512B" w:rsidP="00191E85">
            <w:pPr>
              <w:spacing w:line="240" w:lineRule="auto"/>
              <w:jc w:val="center"/>
            </w:pPr>
            <w:r w:rsidRPr="0068692A">
              <w:t>Total (fuzzy) intra-cluster scatter divided by the squared minimum inter-centroid distance.</w:t>
            </w:r>
          </w:p>
        </w:tc>
        <w:tc>
          <w:tcPr>
            <w:tcW w:w="1440" w:type="dxa"/>
            <w:noWrap/>
          </w:tcPr>
          <w:p w14:paraId="20818102" w14:textId="77777777" w:rsidR="0063512B" w:rsidRPr="004C28E5" w:rsidRDefault="0063512B" w:rsidP="00191E85">
            <w:pPr>
              <w:spacing w:line="240" w:lineRule="auto"/>
              <w:jc w:val="center"/>
            </w:pPr>
            <w:r>
              <w:t>(+inf, 0]</w:t>
            </w:r>
          </w:p>
        </w:tc>
        <w:tc>
          <w:tcPr>
            <w:tcW w:w="1080" w:type="dxa"/>
          </w:tcPr>
          <w:p w14:paraId="233EFDB9" w14:textId="24F7070E" w:rsidR="0063512B" w:rsidRDefault="0063512B" w:rsidP="00191E85">
            <w:pPr>
              <w:spacing w:line="240" w:lineRule="auto"/>
              <w:jc w:val="center"/>
            </w:pPr>
            <w:r>
              <w:fldChar w:fldCharType="begin"/>
            </w:r>
            <w:r w:rsidR="00B11A65">
              <w:instrText xml:space="preserve"> ADDIN ZOTERO_ITEM CSL_CITATION {"citationID":"3JxycTBC","properties":{"formattedCitation":"(39)","plainCitation":"(39)","noteIndex":0},"citationItems":[{"id":1703,"uris":["http://zotero.org/users/8619560/items/5BEQYYMK"],"itemData":{"id":1703,"type":"article-journal","abstract":"The authors present a fuzzy validity criterion based on a validity function which identifies compact and separate fuzzy c-partitions without assumptions as to the number of substructures inherent in the data. This function depends on the data set, geometric distance measure, distance between cluster centroids and more importantly on the fuzzy partition generated by any fuzzy algorithm used. The function is mathematically justified via its relationship to a well-defined hard clustering validity function, the separation index for which the condition of uniqueness has already been established. The performance of this validity function compares favorably to that of several others. The application of this validity function to color image segmentation in a computer color vision system for recognition of IC wafer defects which are otherwise impossible to detect using gray-scale image processing is discussed.&lt;&gt;","container-title":"IEEE Transactions on Pattern Analysis and Machine Intelligence","DOI":"10.1109/34.85677","ISSN":"1939-3539","issue":"8","page":"841-847","source":"IEEE Xplore","title":"A validity measure for fuzzy clustering","volume":"13","author":[{"family":"Xie","given":"X.L."},{"family":"Beni","given":"G."}],"issued":{"date-parts":[["1991",8]]}}}],"schema":"https://github.com/citation-style-language/schema/raw/master/csl-citation.json"} </w:instrText>
            </w:r>
            <w:r>
              <w:fldChar w:fldCharType="separate"/>
            </w:r>
            <w:r w:rsidR="009B523F" w:rsidRPr="009B523F">
              <w:t>(39)</w:t>
            </w:r>
            <w:r>
              <w:fldChar w:fldCharType="end"/>
            </w:r>
          </w:p>
        </w:tc>
        <w:tc>
          <w:tcPr>
            <w:tcW w:w="990" w:type="dxa"/>
          </w:tcPr>
          <w:p w14:paraId="42986D6F" w14:textId="56591839" w:rsidR="0063512B" w:rsidRDefault="0063512B" w:rsidP="00191E85">
            <w:pPr>
              <w:spacing w:line="240" w:lineRule="auto"/>
              <w:jc w:val="center"/>
            </w:pPr>
            <w:r>
              <w:rPr>
                <w:b/>
                <w:bCs/>
              </w:rPr>
              <w:fldChar w:fldCharType="begin"/>
            </w:r>
            <w:r w:rsidR="00B11A65">
              <w:rPr>
                <w:b/>
                <w:bCs/>
              </w:rPr>
              <w:instrText xml:space="preserve"> ADDIN ZOTERO_ITEM CSL_CITATION {"citationID":"uvBy3Hcn","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tc>
      </w:tr>
      <w:tr w:rsidR="0063512B" w:rsidRPr="00131A93" w14:paraId="345D1511" w14:textId="77777777" w:rsidTr="006F714D">
        <w:trPr>
          <w:trHeight w:val="300"/>
        </w:trPr>
        <w:tc>
          <w:tcPr>
            <w:tcW w:w="1345" w:type="dxa"/>
            <w:noWrap/>
          </w:tcPr>
          <w:p w14:paraId="7C74259D" w14:textId="77777777" w:rsidR="0063512B" w:rsidRPr="008F1C37" w:rsidRDefault="0063512B" w:rsidP="00191E85">
            <w:pPr>
              <w:spacing w:line="240" w:lineRule="auto"/>
              <w:jc w:val="center"/>
              <w:rPr>
                <w:b/>
                <w:bCs/>
              </w:rPr>
            </w:pPr>
            <w:r>
              <w:t>XBI*(↓)</w:t>
            </w:r>
          </w:p>
        </w:tc>
        <w:tc>
          <w:tcPr>
            <w:tcW w:w="1823" w:type="dxa"/>
          </w:tcPr>
          <w:p w14:paraId="6E6971F5" w14:textId="77777777" w:rsidR="0063512B" w:rsidRPr="0068692A" w:rsidRDefault="0063512B" w:rsidP="00191E85">
            <w:pPr>
              <w:spacing w:line="240" w:lineRule="auto"/>
              <w:jc w:val="center"/>
            </w:pPr>
          </w:p>
        </w:tc>
        <w:tc>
          <w:tcPr>
            <w:tcW w:w="2677" w:type="dxa"/>
            <w:gridSpan w:val="2"/>
            <w:noWrap/>
          </w:tcPr>
          <w:p w14:paraId="0ED3F073" w14:textId="3F3BA659" w:rsidR="0063512B" w:rsidRPr="004C28E5" w:rsidRDefault="0063512B" w:rsidP="00191E85">
            <w:pPr>
              <w:spacing w:line="240" w:lineRule="auto"/>
              <w:jc w:val="center"/>
            </w:pPr>
            <w:r w:rsidRPr="0068692A">
              <w:t>Variant of Xie-Beni that modifies the separation term (e.g., average or normalized inter-centroid distance) to reduce bias.</w:t>
            </w:r>
          </w:p>
        </w:tc>
        <w:tc>
          <w:tcPr>
            <w:tcW w:w="1440" w:type="dxa"/>
            <w:noWrap/>
          </w:tcPr>
          <w:p w14:paraId="73BC1B5B" w14:textId="77777777" w:rsidR="0063512B" w:rsidRDefault="0063512B" w:rsidP="00191E85">
            <w:pPr>
              <w:spacing w:line="240" w:lineRule="auto"/>
              <w:jc w:val="center"/>
            </w:pPr>
            <w:r>
              <w:t>(+inf, 0]</w:t>
            </w:r>
          </w:p>
        </w:tc>
        <w:tc>
          <w:tcPr>
            <w:tcW w:w="1080" w:type="dxa"/>
          </w:tcPr>
          <w:p w14:paraId="12725903" w14:textId="165B9974" w:rsidR="0063512B" w:rsidRDefault="0063512B" w:rsidP="00191E85">
            <w:pPr>
              <w:spacing w:line="240" w:lineRule="auto"/>
              <w:jc w:val="center"/>
            </w:pPr>
            <w:r>
              <w:fldChar w:fldCharType="begin"/>
            </w:r>
            <w:r w:rsidR="00B11A65">
              <w:rPr>
                <w:lang w:val="de-DE"/>
              </w:rPr>
              <w:instrText xml:space="preserve"> ADDIN ZOTERO_ITEM CSL_CITATION {"citationID":"R4jFabNo","properties":{"formattedCitation":"(27)","plainCitation":"(27)","noteIndex":0},"citationItems":[{"id":1704,"uris":["http://zotero.org/users/8619560/items/SGH3BMER"],"itemData":{"id":1704,"type":"article-journal","abstract":"Cluster validation is a technique for finding a set of clusters that best fits natural partitions (of given datasets) without the benefit of any a priori class information. A cluster validity index is used to validate the outcome. This paper presents an analysis of design principles implicitly used in defining cluster validity indices and reviews a variety of existing cluster validity indices in the light of these principles. This includes an analysis of their design and performance. Armed with a knowledge of the limitations of existing indices, we proceed to remedy the situation by proposing six new indices. The new indices are evaluated through a series of experiments.","container-title":"Pattern Recognition Letters","DOI":"10.1016/j.patrec.2005.04.007","ISSN":"0167-8655","issue":"15","journalAbbreviation":"Pattern Recognition Letters","page":"2353-2363","source":"ScienceDirect","title":"New indices for cluster validity assessment","volume":"26","author":[{"family":"Kim","given":"Minho"},{"family":"Ramakrishna","given":"R. S."}],"issued":{"date-parts":[["2005",11,1]]}}}],"schema":"https://github.com/citation-style-language/schema/raw/master/csl-citation.json"} </w:instrText>
            </w:r>
            <w:r>
              <w:fldChar w:fldCharType="separate"/>
            </w:r>
            <w:r w:rsidR="009B523F" w:rsidRPr="009B523F">
              <w:t>(27)</w:t>
            </w:r>
            <w:r>
              <w:fldChar w:fldCharType="end"/>
            </w:r>
          </w:p>
        </w:tc>
        <w:tc>
          <w:tcPr>
            <w:tcW w:w="990" w:type="dxa"/>
          </w:tcPr>
          <w:p w14:paraId="47CD91BF" w14:textId="3D5711DE" w:rsidR="0063512B" w:rsidRDefault="0063512B" w:rsidP="00191E85">
            <w:pPr>
              <w:spacing w:line="240" w:lineRule="auto"/>
              <w:jc w:val="center"/>
            </w:pPr>
            <w:r w:rsidRPr="00237FFD">
              <w:rPr>
                <w:b/>
                <w:bCs/>
              </w:rPr>
              <w:fldChar w:fldCharType="begin"/>
            </w:r>
            <w:r w:rsidR="00B11A65">
              <w:rPr>
                <w:b/>
                <w:bCs/>
              </w:rPr>
              <w:instrText xml:space="preserve"> ADDIN ZOTERO_ITEM CSL_CITATION {"citationID":"V4ZoAurp","properties":{"formattedCitation":"(56)","plainCitation":"(56)","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9B523F" w:rsidRPr="009B523F">
              <w:t>(56)</w:t>
            </w:r>
            <w:r w:rsidRPr="00237FFD">
              <w:rPr>
                <w:b/>
                <w:bCs/>
              </w:rPr>
              <w:fldChar w:fldCharType="end"/>
            </w:r>
          </w:p>
        </w:tc>
      </w:tr>
      <w:tr w:rsidR="0063512B" w:rsidRPr="00131A93" w14:paraId="728D0089" w14:textId="77777777" w:rsidTr="006F714D">
        <w:trPr>
          <w:trHeight w:val="300"/>
        </w:trPr>
        <w:tc>
          <w:tcPr>
            <w:tcW w:w="1345" w:type="dxa"/>
            <w:noWrap/>
          </w:tcPr>
          <w:p w14:paraId="71FE0E5B" w14:textId="77777777" w:rsidR="0063512B" w:rsidRPr="008F1C37" w:rsidRDefault="0063512B" w:rsidP="00191E85">
            <w:pPr>
              <w:spacing w:line="240" w:lineRule="auto"/>
              <w:jc w:val="center"/>
              <w:rPr>
                <w:b/>
                <w:bCs/>
              </w:rPr>
            </w:pPr>
            <w:r w:rsidRPr="008F1C37">
              <w:t>DI</w:t>
            </w:r>
            <w:r>
              <w:t xml:space="preserve"> (↑)</w:t>
            </w:r>
          </w:p>
        </w:tc>
        <w:tc>
          <w:tcPr>
            <w:tcW w:w="1823" w:type="dxa"/>
          </w:tcPr>
          <w:p w14:paraId="32857975" w14:textId="44DFFC3A" w:rsidR="0063512B" w:rsidRPr="0068692A"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3A79A974" w14:textId="5E45B033" w:rsidR="0063512B" w:rsidRPr="004C28E5" w:rsidRDefault="0063512B" w:rsidP="00191E85">
            <w:pPr>
              <w:spacing w:line="240" w:lineRule="auto"/>
              <w:jc w:val="center"/>
            </w:pPr>
            <w:r w:rsidRPr="0068692A">
              <w:t>Minimum pairwise inter-cluster distance divided by the maximum intra-cluster diameter</w:t>
            </w:r>
          </w:p>
        </w:tc>
        <w:tc>
          <w:tcPr>
            <w:tcW w:w="1440" w:type="dxa"/>
            <w:noWrap/>
          </w:tcPr>
          <w:p w14:paraId="68668C4C" w14:textId="77777777" w:rsidR="0063512B" w:rsidRPr="004C28E5" w:rsidRDefault="0063512B" w:rsidP="00191E85">
            <w:pPr>
              <w:spacing w:line="240" w:lineRule="auto"/>
              <w:jc w:val="center"/>
            </w:pPr>
            <w:r w:rsidRPr="004C28E5">
              <w:t>[0, +inf)</w:t>
            </w:r>
          </w:p>
        </w:tc>
        <w:tc>
          <w:tcPr>
            <w:tcW w:w="1080" w:type="dxa"/>
          </w:tcPr>
          <w:p w14:paraId="4121328D" w14:textId="77C06E62" w:rsidR="0063512B" w:rsidRPr="004C28E5" w:rsidRDefault="0063512B" w:rsidP="00191E85">
            <w:pPr>
              <w:spacing w:line="240" w:lineRule="auto"/>
              <w:jc w:val="center"/>
            </w:pPr>
            <w:r w:rsidRPr="004C4EEF">
              <w:fldChar w:fldCharType="begin"/>
            </w:r>
            <w:r w:rsidR="00B11A65">
              <w:instrText xml:space="preserve"> ADDIN ZOTERO_ITEM CSL_CITATION {"citationID":"TKdQHkXB","properties":{"formattedCitation":"(42,49)","plainCitation":"(42,49)","noteIndex":0},"citationItems":[{"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id":1702,"uris":["http://zotero.org/users/8619560/items/5IYWNMQB"],"itemData":{"id":1702,"type":"article-journal","abstract":"Two separation indices are considered for partitions P = X1, …, Xk of a finite data set X in a general inner product space. Both indices increase as the pairwise distances between the subsets Xi become large compared to the diameters of Xi Maximally separated partitions p' are defined and it is shown that as the indices of p' increase without bound, the characteristic functions of Xi' in P' are approximated more and more closely by the membership functions in fuzzy partitions which minimize certain fuzzy extensions of the k-means squared error criterion function.","container-title":"Journal of Cybernetics","DOI":"10.1080/01969727408546059","ISSN":"0022-0280","issue":"1","note":"publisher: Taylor &amp; Francis\n_eprint: https://doi.org/10.1080/01969727408546059","page":"95-104","source":"Taylor and Francis+NEJM","title":"Well-Separated Clusters and Optimal Fuzzy Partitions","volume":"4","author":[{"family":"Dunn†","given":"J. C."}],"issued":{"date-parts":[["1974",1,1]]}}}],"schema":"https://github.com/citation-style-language/schema/raw/master/csl-citation.json"} </w:instrText>
            </w:r>
            <w:r w:rsidRPr="004C4EEF">
              <w:fldChar w:fldCharType="separate"/>
            </w:r>
            <w:r w:rsidR="009B523F" w:rsidRPr="009B523F">
              <w:t>(42,49)</w:t>
            </w:r>
            <w:r w:rsidRPr="004C4EEF">
              <w:fldChar w:fldCharType="end"/>
            </w:r>
          </w:p>
        </w:tc>
        <w:tc>
          <w:tcPr>
            <w:tcW w:w="990" w:type="dxa"/>
          </w:tcPr>
          <w:p w14:paraId="319D1720" w14:textId="4A543C00" w:rsidR="0063512B" w:rsidRPr="004C28E5" w:rsidRDefault="0063512B" w:rsidP="00191E85">
            <w:pPr>
              <w:spacing w:line="240" w:lineRule="auto"/>
              <w:jc w:val="center"/>
            </w:pPr>
            <w:r w:rsidRPr="00237FFD">
              <w:rPr>
                <w:b/>
                <w:bCs/>
              </w:rPr>
              <w:fldChar w:fldCharType="begin"/>
            </w:r>
            <w:r w:rsidR="00B11A65">
              <w:rPr>
                <w:b/>
                <w:bCs/>
              </w:rPr>
              <w:instrText xml:space="preserve"> ADDIN ZOTERO_ITEM CSL_CITATION {"citationID":"mxmBXD5S","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5C0E2F2C" w14:textId="77777777" w:rsidTr="006F714D">
        <w:trPr>
          <w:trHeight w:val="300"/>
        </w:trPr>
        <w:tc>
          <w:tcPr>
            <w:tcW w:w="1345" w:type="dxa"/>
            <w:noWrap/>
          </w:tcPr>
          <w:p w14:paraId="265A86C6" w14:textId="62B8C073" w:rsidR="0063512B" w:rsidRPr="008F1C37" w:rsidRDefault="0063512B" w:rsidP="00191E85">
            <w:pPr>
              <w:spacing w:line="240" w:lineRule="auto"/>
              <w:jc w:val="center"/>
              <w:rPr>
                <w:b/>
                <w:bCs/>
              </w:rPr>
            </w:pPr>
            <w:r w:rsidRPr="008F1C37">
              <w:t>SSE</w:t>
            </w:r>
            <w:r>
              <w:t xml:space="preserve"> (↓)</w:t>
            </w:r>
          </w:p>
        </w:tc>
        <w:tc>
          <w:tcPr>
            <w:tcW w:w="1823" w:type="dxa"/>
          </w:tcPr>
          <w:p w14:paraId="71EAD27E" w14:textId="47291A9F" w:rsidR="0063512B" w:rsidRPr="00572DD6" w:rsidRDefault="00371F55" w:rsidP="00191E85">
            <w:pPr>
              <w:spacing w:line="240" w:lineRule="auto"/>
              <w:jc w:val="center"/>
            </w:pPr>
            <m:oMathPara>
              <m:oMath>
                <m:r>
                  <w:rPr>
                    <w:rFonts w:ascii="Cambria Math" w:hAnsi="Cambria Math"/>
                  </w:rPr>
                  <m:t>O(NKD)</m:t>
                </m:r>
              </m:oMath>
            </m:oMathPara>
          </w:p>
        </w:tc>
        <w:tc>
          <w:tcPr>
            <w:tcW w:w="2677" w:type="dxa"/>
            <w:gridSpan w:val="2"/>
            <w:noWrap/>
          </w:tcPr>
          <w:p w14:paraId="79F12F45" w14:textId="45914AAE" w:rsidR="0063512B" w:rsidRPr="004C28E5" w:rsidRDefault="0063512B" w:rsidP="00191E85">
            <w:pPr>
              <w:spacing w:line="240" w:lineRule="auto"/>
              <w:jc w:val="center"/>
            </w:pPr>
            <w:r w:rsidRPr="00572DD6">
              <w:t>Sum of squared distances of all points to their assigned cluster centroids (total within-cluster sum of squares).</w:t>
            </w:r>
          </w:p>
        </w:tc>
        <w:tc>
          <w:tcPr>
            <w:tcW w:w="1440" w:type="dxa"/>
            <w:noWrap/>
          </w:tcPr>
          <w:p w14:paraId="34AF6600" w14:textId="77777777" w:rsidR="0063512B" w:rsidRPr="004C28E5" w:rsidRDefault="0063512B" w:rsidP="00191E85">
            <w:pPr>
              <w:spacing w:line="240" w:lineRule="auto"/>
              <w:jc w:val="center"/>
            </w:pPr>
            <w:r>
              <w:t>(+inf, 0]</w:t>
            </w:r>
          </w:p>
        </w:tc>
        <w:tc>
          <w:tcPr>
            <w:tcW w:w="1080" w:type="dxa"/>
          </w:tcPr>
          <w:p w14:paraId="47E8D242" w14:textId="71539CD2" w:rsidR="0063512B" w:rsidRDefault="0063512B" w:rsidP="00191E85">
            <w:pPr>
              <w:spacing w:line="240" w:lineRule="auto"/>
              <w:jc w:val="center"/>
            </w:pPr>
            <w:r w:rsidRPr="009E4E97">
              <w:fldChar w:fldCharType="begin"/>
            </w:r>
            <w:r w:rsidR="00B11A65">
              <w:instrText xml:space="preserve"> ADDIN ZOTERO_ITEM CSL_CITATION {"citationID":"brQ8DOa6","properties":{"formattedCitation":"(51)","plainCitation":"(51)","noteIndex":0},"citationItems":[{"id":1728,"uris":["http://zotero.org/users/8619560/items/BARTHWVT"],"itemData":{"id":1728,"type":"paper-conference","abstract":"Different clustering algorithms achieve different results with certain data sets because most clustering algorithms are sensitive to the input parameters and the structure of data sets. The way of evaluating the result of the clustering algorithms, cluster validity, is one of the problems in cluster analysis. In this paper, we build a framework for cluster validity process, while proposing a sum-of-squares based index for purpose of cluster validity. We use the resampling method in the framework to analyze the stability of the clustering algorithm, and the certainty of the cluster validity index. For homogeneous data based on independent variables, the proposed clustering validity index is effective in comparison to some other commonly used indexes.","container-title":"Adaptive and Natural Computing Algorithms","DOI":"10.1007/978-3-642-04921-7_32","event-place":"Berlin, Heidelberg","ISBN":"978-3-642-04921-7","language":"en","page":"313-322","publisher":"Springer","publisher-place":"Berlin, Heidelberg","source":"Springer Link","title":"Sum-of-Squares Based Cluster Validity Index and Significance Analysis","author":[{"family":"Zhao","given":"Qinpei"},{"family":"Xu","given":"Mantao"},{"family":"Fränti","given":"Pasi"}],"editor":[{"family":"Kolehmainen","given":"Mikko"},{"family":"Toivanen","given":"Pekka"},{"family":"Beliczynski","given":"Bartlomiej"}],"issued":{"date-parts":[["2009"]]}}}],"schema":"https://github.com/citation-style-language/schema/raw/master/csl-citation.json"} </w:instrText>
            </w:r>
            <w:r w:rsidRPr="009E4E97">
              <w:fldChar w:fldCharType="separate"/>
            </w:r>
            <w:r w:rsidR="009B523F" w:rsidRPr="009B523F">
              <w:t>(51)</w:t>
            </w:r>
            <w:r w:rsidRPr="009E4E97">
              <w:fldChar w:fldCharType="end"/>
            </w:r>
          </w:p>
        </w:tc>
        <w:tc>
          <w:tcPr>
            <w:tcW w:w="990" w:type="dxa"/>
          </w:tcPr>
          <w:p w14:paraId="49D71A06" w14:textId="4456C767" w:rsidR="0063512B" w:rsidRDefault="0063512B" w:rsidP="00191E85">
            <w:pPr>
              <w:spacing w:line="240" w:lineRule="auto"/>
              <w:jc w:val="center"/>
            </w:pPr>
            <w:r w:rsidRPr="00237FFD">
              <w:rPr>
                <w:b/>
                <w:bCs/>
              </w:rPr>
              <w:fldChar w:fldCharType="begin"/>
            </w:r>
            <w:r w:rsidR="00B11A65">
              <w:rPr>
                <w:b/>
                <w:bCs/>
              </w:rPr>
              <w:instrText xml:space="preserve"> ADDIN ZOTERO_ITEM CSL_CITATION {"citationID":"XTNO49Wc","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655E74DD" w14:textId="77777777" w:rsidTr="006F714D">
        <w:trPr>
          <w:trHeight w:val="300"/>
        </w:trPr>
        <w:tc>
          <w:tcPr>
            <w:tcW w:w="1345" w:type="dxa"/>
            <w:noWrap/>
          </w:tcPr>
          <w:p w14:paraId="27348068" w14:textId="70E4E1A1" w:rsidR="0063512B" w:rsidRPr="008F1C37" w:rsidRDefault="0063512B" w:rsidP="00191E85">
            <w:pPr>
              <w:spacing w:line="240" w:lineRule="auto"/>
              <w:jc w:val="center"/>
              <w:rPr>
                <w:b/>
                <w:bCs/>
              </w:rPr>
            </w:pPr>
            <w:r w:rsidRPr="008F1C37">
              <w:t>DH</w:t>
            </w:r>
            <w:r>
              <w:t xml:space="preserve"> </w:t>
            </w:r>
            <w:r w:rsidR="00F60346">
              <w:t>(↓)</w:t>
            </w:r>
          </w:p>
        </w:tc>
        <w:tc>
          <w:tcPr>
            <w:tcW w:w="1823" w:type="dxa"/>
          </w:tcPr>
          <w:p w14:paraId="2E67BE0E" w14:textId="77777777" w:rsidR="0063512B" w:rsidRDefault="0063512B" w:rsidP="00191E85">
            <w:pPr>
              <w:spacing w:line="240" w:lineRule="auto"/>
              <w:jc w:val="center"/>
            </w:pPr>
          </w:p>
        </w:tc>
        <w:tc>
          <w:tcPr>
            <w:tcW w:w="2677" w:type="dxa"/>
            <w:gridSpan w:val="2"/>
            <w:noWrap/>
          </w:tcPr>
          <w:p w14:paraId="242ECBF5" w14:textId="589A3172" w:rsidR="0063512B" w:rsidRPr="004C28E5" w:rsidRDefault="0063512B" w:rsidP="00191E85">
            <w:pPr>
              <w:spacing w:line="240" w:lineRule="auto"/>
              <w:jc w:val="center"/>
            </w:pPr>
            <w:r>
              <w:t>R</w:t>
            </w:r>
            <w:r w:rsidRPr="00167D9E">
              <w:t>atio between the average pairwise distance within clusters and the average pairwise distance between clusters</w:t>
            </w:r>
          </w:p>
        </w:tc>
        <w:tc>
          <w:tcPr>
            <w:tcW w:w="1440" w:type="dxa"/>
            <w:noWrap/>
          </w:tcPr>
          <w:p w14:paraId="325335FE" w14:textId="77777777" w:rsidR="0063512B" w:rsidRPr="004C28E5" w:rsidRDefault="0063512B" w:rsidP="00191E85">
            <w:pPr>
              <w:spacing w:line="240" w:lineRule="auto"/>
              <w:jc w:val="center"/>
            </w:pPr>
            <w:r>
              <w:t>(+inf, 0]</w:t>
            </w:r>
          </w:p>
        </w:tc>
        <w:tc>
          <w:tcPr>
            <w:tcW w:w="1080" w:type="dxa"/>
          </w:tcPr>
          <w:p w14:paraId="3D4B2FC2" w14:textId="39837387" w:rsidR="0063512B" w:rsidRDefault="0063512B" w:rsidP="00191E85">
            <w:pPr>
              <w:spacing w:line="240" w:lineRule="auto"/>
              <w:jc w:val="center"/>
            </w:pPr>
            <w:r>
              <w:fldChar w:fldCharType="begin"/>
            </w:r>
            <w:r w:rsidR="00B11A65">
              <w:instrText xml:space="preserve"> ADDIN ZOTERO_ITEM CSL_CITATION {"citationID":"xsyIMGJ1","properties":{"formattedCitation":"(50)","plainCitation":"(50)","noteIndex":0},"citationItems":[{"id":1753,"uris":["http://zotero.org/users/8619560/items/FBL554X6"],"itemData":{"id":1753,"type":"paper-conference","abstract":"Provides a unified, comprehensive and up-to-date treatment of both statistical and descriptive methods for pattern recognition. The topics treated include Bayesian decision theory, supervised and unsupervised learning, nonparametric techniques, discriminant analysis, clustering, preprosessing of pictorial data, spatial filtering, shape description techniques, perspective transformations, projective invariants, linguistic procedures, and artificial intelligence techniques for scene analysis.","container-title":"Leonardo","DOI":"10.2307/1573081","note":"ISSN: 0024094X\nissue: 4\njournalAbbreviation: Leonardo","page":"370","source":"Semantic Scholar","title":"Pattern Classification and Scene Analysis","URL":"https://www.jstor.org/stable/1573081?origin=crossref","volume":"7","author":[{"family":"Thompson","given":"Michael"},{"family":"Duda","given":"Richard O."},{"family":"Hart","given":"Peter E."}],"accessed":{"date-parts":[["2025",11,7]]},"issued":{"date-parts":[["1974"]]}}}],"schema":"https://github.com/citation-style-language/schema/raw/master/csl-citation.json"} </w:instrText>
            </w:r>
            <w:r>
              <w:fldChar w:fldCharType="separate"/>
            </w:r>
            <w:r w:rsidR="009B523F" w:rsidRPr="009B523F">
              <w:t>(50)</w:t>
            </w:r>
            <w:r>
              <w:fldChar w:fldCharType="end"/>
            </w:r>
          </w:p>
        </w:tc>
        <w:tc>
          <w:tcPr>
            <w:tcW w:w="990" w:type="dxa"/>
          </w:tcPr>
          <w:p w14:paraId="08740131" w14:textId="7DF088AD" w:rsidR="0063512B" w:rsidRDefault="0063512B" w:rsidP="00191E85">
            <w:pPr>
              <w:spacing w:line="240" w:lineRule="auto"/>
              <w:jc w:val="center"/>
            </w:pPr>
            <w:r w:rsidRPr="00237FFD">
              <w:rPr>
                <w:b/>
                <w:bCs/>
              </w:rPr>
              <w:fldChar w:fldCharType="begin"/>
            </w:r>
            <w:r w:rsidR="00B11A65">
              <w:rPr>
                <w:b/>
                <w:bCs/>
              </w:rPr>
              <w:instrText xml:space="preserve"> ADDIN ZOTERO_ITEM CSL_CITATION {"citationID":"umjiIzmW","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50926853" w14:textId="77777777" w:rsidTr="006F714D">
        <w:trPr>
          <w:trHeight w:val="300"/>
        </w:trPr>
        <w:tc>
          <w:tcPr>
            <w:tcW w:w="1345" w:type="dxa"/>
            <w:noWrap/>
          </w:tcPr>
          <w:p w14:paraId="73B627BC" w14:textId="71FD69DF" w:rsidR="0063512B" w:rsidRPr="008F1C37" w:rsidRDefault="0063512B" w:rsidP="00191E85">
            <w:pPr>
              <w:spacing w:line="240" w:lineRule="auto"/>
              <w:jc w:val="center"/>
              <w:rPr>
                <w:b/>
                <w:bCs/>
              </w:rPr>
            </w:pPr>
            <w:r w:rsidRPr="008F1C37">
              <w:t>B</w:t>
            </w:r>
            <w:r>
              <w:t xml:space="preserve"> </w:t>
            </w:r>
            <w:r w:rsidR="00F60346">
              <w:t>(↓)</w:t>
            </w:r>
          </w:p>
        </w:tc>
        <w:tc>
          <w:tcPr>
            <w:tcW w:w="1823" w:type="dxa"/>
          </w:tcPr>
          <w:p w14:paraId="6B5C4648" w14:textId="77777777" w:rsidR="0063512B" w:rsidRDefault="0063512B" w:rsidP="00191E85">
            <w:pPr>
              <w:spacing w:line="240" w:lineRule="auto"/>
              <w:jc w:val="center"/>
            </w:pPr>
          </w:p>
        </w:tc>
        <w:tc>
          <w:tcPr>
            <w:tcW w:w="2677" w:type="dxa"/>
            <w:gridSpan w:val="2"/>
            <w:noWrap/>
          </w:tcPr>
          <w:p w14:paraId="2E1F5541" w14:textId="5CF2D82E" w:rsidR="0063512B" w:rsidRPr="004C28E5" w:rsidRDefault="0063512B" w:rsidP="00191E85">
            <w:pPr>
              <w:spacing w:line="240" w:lineRule="auto"/>
              <w:jc w:val="center"/>
            </w:pPr>
            <w:r>
              <w:t>R</w:t>
            </w:r>
            <w:r w:rsidRPr="00A37F30">
              <w:t>atio of the within-cluster sum of squares to the between-cluster sum of squares.</w:t>
            </w:r>
          </w:p>
        </w:tc>
        <w:tc>
          <w:tcPr>
            <w:tcW w:w="1440" w:type="dxa"/>
            <w:noWrap/>
          </w:tcPr>
          <w:p w14:paraId="03165F21" w14:textId="77777777" w:rsidR="0063512B" w:rsidRPr="004C28E5" w:rsidRDefault="0063512B" w:rsidP="00191E85">
            <w:pPr>
              <w:spacing w:line="240" w:lineRule="auto"/>
              <w:jc w:val="center"/>
            </w:pPr>
            <w:r>
              <w:t>(+inf, 0]</w:t>
            </w:r>
          </w:p>
        </w:tc>
        <w:tc>
          <w:tcPr>
            <w:tcW w:w="1080" w:type="dxa"/>
          </w:tcPr>
          <w:p w14:paraId="0C4C3787" w14:textId="7CD120D6" w:rsidR="0063512B" w:rsidRDefault="0063512B" w:rsidP="00191E85">
            <w:pPr>
              <w:spacing w:line="240" w:lineRule="auto"/>
              <w:jc w:val="center"/>
            </w:pPr>
            <w:r w:rsidRPr="00A37F30">
              <w:fldChar w:fldCharType="begin"/>
            </w:r>
            <w:r w:rsidR="00B11A65">
              <w:instrText xml:space="preserve"> ADDIN ZOTERO_ITEM CSL_CITATION {"citationID":"R555M9C0","properties":{"formattedCitation":"(52,53)","plainCitation":"(52,53)","noteIndex":0},"citationItems":[{"id":1730,"uris":["http://zotero.org/users/8619560/items/P7QCKUDQ"],"itemData":{"id":1730,"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734,"uris":["http://zotero.org/users/8619560/items/92V236LM"],"itemData":{"id":1734,"type":"book","language":"en","note":"Google-Books-ID: o3QdMwEACAAJ","number-of-pages":"book","publisher":"Scientific Control Systems Limited","source":"Google Books","title":"Euclidean Cluster Analysis","author":[{"family":"Beale","given":"E. M. L."}],"issued":{"date-parts":[["1969"]]}}}],"schema":"https://github.com/citation-style-language/schema/raw/master/csl-citation.json"} </w:instrText>
            </w:r>
            <w:r w:rsidRPr="00A37F30">
              <w:fldChar w:fldCharType="separate"/>
            </w:r>
            <w:r w:rsidR="009B523F" w:rsidRPr="009B523F">
              <w:t>(52,53)</w:t>
            </w:r>
            <w:r w:rsidRPr="00A37F30">
              <w:fldChar w:fldCharType="end"/>
            </w:r>
          </w:p>
        </w:tc>
        <w:tc>
          <w:tcPr>
            <w:tcW w:w="990" w:type="dxa"/>
          </w:tcPr>
          <w:p w14:paraId="62FAF4E9" w14:textId="53152592" w:rsidR="0063512B" w:rsidRDefault="0063512B" w:rsidP="00191E85">
            <w:pPr>
              <w:spacing w:line="240" w:lineRule="auto"/>
              <w:jc w:val="center"/>
            </w:pPr>
            <w:r w:rsidRPr="00237FFD">
              <w:rPr>
                <w:b/>
                <w:bCs/>
              </w:rPr>
              <w:fldChar w:fldCharType="begin"/>
            </w:r>
            <w:r w:rsidR="00B11A65">
              <w:rPr>
                <w:b/>
                <w:bCs/>
              </w:rPr>
              <w:instrText xml:space="preserve"> ADDIN ZOTERO_ITEM CSL_CITATION {"citationID":"4BjrXKPb","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56BD8AF0" w14:textId="77777777" w:rsidTr="006F714D">
        <w:trPr>
          <w:trHeight w:val="300"/>
        </w:trPr>
        <w:tc>
          <w:tcPr>
            <w:tcW w:w="1345" w:type="dxa"/>
            <w:noWrap/>
          </w:tcPr>
          <w:p w14:paraId="1BB912F8" w14:textId="2BE4BC25" w:rsidR="0063512B" w:rsidRPr="008F1C37" w:rsidRDefault="0063512B" w:rsidP="00191E85">
            <w:pPr>
              <w:spacing w:line="240" w:lineRule="auto"/>
              <w:jc w:val="center"/>
              <w:rPr>
                <w:b/>
                <w:bCs/>
              </w:rPr>
            </w:pPr>
            <w:r w:rsidRPr="008F1C37">
              <w:t>RS</w:t>
            </w:r>
            <w:r>
              <w:t xml:space="preserve"> (↑)</w:t>
            </w:r>
          </w:p>
        </w:tc>
        <w:tc>
          <w:tcPr>
            <w:tcW w:w="1823" w:type="dxa"/>
          </w:tcPr>
          <w:p w14:paraId="1F77579F" w14:textId="711E0738" w:rsidR="0063512B" w:rsidRPr="009019CF" w:rsidRDefault="00371F55" w:rsidP="00191E85">
            <w:pPr>
              <w:spacing w:line="240" w:lineRule="auto"/>
              <w:jc w:val="center"/>
            </w:pPr>
            <m:oMathPara>
              <m:oMath>
                <m:r>
                  <w:rPr>
                    <w:rFonts w:ascii="Cambria Math" w:hAnsi="Cambria Math"/>
                  </w:rPr>
                  <m:t>O(NK)</m:t>
                </m:r>
              </m:oMath>
            </m:oMathPara>
          </w:p>
        </w:tc>
        <w:tc>
          <w:tcPr>
            <w:tcW w:w="2677" w:type="dxa"/>
            <w:gridSpan w:val="2"/>
            <w:noWrap/>
          </w:tcPr>
          <w:p w14:paraId="26196D44" w14:textId="4E0135BC" w:rsidR="0063512B" w:rsidRPr="004C28E5" w:rsidRDefault="0063512B" w:rsidP="00191E85">
            <w:pPr>
              <w:spacing w:line="240" w:lineRule="auto"/>
              <w:jc w:val="center"/>
            </w:pPr>
            <w:r w:rsidRPr="009019CF">
              <w:t>Fraction of total variance explained by the clustering</w:t>
            </w:r>
          </w:p>
        </w:tc>
        <w:tc>
          <w:tcPr>
            <w:tcW w:w="1440" w:type="dxa"/>
            <w:noWrap/>
          </w:tcPr>
          <w:p w14:paraId="388193E2" w14:textId="77777777" w:rsidR="0063512B" w:rsidRPr="004C28E5" w:rsidRDefault="0063512B" w:rsidP="00191E85">
            <w:pPr>
              <w:spacing w:line="240" w:lineRule="auto"/>
              <w:jc w:val="center"/>
            </w:pPr>
            <w:r w:rsidRPr="004C28E5">
              <w:t>(-inf, 1]</w:t>
            </w:r>
          </w:p>
        </w:tc>
        <w:tc>
          <w:tcPr>
            <w:tcW w:w="1080" w:type="dxa"/>
          </w:tcPr>
          <w:p w14:paraId="5E131832" w14:textId="77777777" w:rsidR="0063512B" w:rsidRPr="004C28E5" w:rsidRDefault="0063512B" w:rsidP="00191E85">
            <w:pPr>
              <w:spacing w:line="240" w:lineRule="auto"/>
              <w:jc w:val="center"/>
            </w:pPr>
            <w:r>
              <w:t>-</w:t>
            </w:r>
          </w:p>
        </w:tc>
        <w:tc>
          <w:tcPr>
            <w:tcW w:w="990" w:type="dxa"/>
          </w:tcPr>
          <w:p w14:paraId="1D9420DD" w14:textId="73E1C6B5" w:rsidR="0063512B" w:rsidRPr="004C28E5" w:rsidRDefault="0063512B" w:rsidP="00191E85">
            <w:pPr>
              <w:spacing w:line="240" w:lineRule="auto"/>
              <w:jc w:val="center"/>
            </w:pPr>
            <w:r w:rsidRPr="00237FFD">
              <w:rPr>
                <w:b/>
                <w:bCs/>
              </w:rPr>
              <w:fldChar w:fldCharType="begin"/>
            </w:r>
            <w:r w:rsidR="00B11A65">
              <w:rPr>
                <w:b/>
                <w:bCs/>
              </w:rPr>
              <w:instrText xml:space="preserve"> ADDIN ZOTERO_ITEM CSL_CITATION {"citationID":"YIIi2PHV","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1A4CC830" w14:textId="77777777" w:rsidTr="006F714D">
        <w:trPr>
          <w:trHeight w:val="300"/>
        </w:trPr>
        <w:tc>
          <w:tcPr>
            <w:tcW w:w="1345" w:type="dxa"/>
            <w:noWrap/>
          </w:tcPr>
          <w:p w14:paraId="4087EC0F" w14:textId="3241659D" w:rsidR="0063512B" w:rsidRPr="008F1C37" w:rsidRDefault="0063512B" w:rsidP="00191E85">
            <w:pPr>
              <w:spacing w:line="240" w:lineRule="auto"/>
              <w:jc w:val="center"/>
              <w:rPr>
                <w:b/>
                <w:bCs/>
              </w:rPr>
            </w:pPr>
            <w:r w:rsidRPr="008F1C37">
              <w:t>DBCV</w:t>
            </w:r>
            <w:r>
              <w:t xml:space="preserve"> (</w:t>
            </w:r>
            <w:r w:rsidR="006F714D">
              <w:t>↑</w:t>
            </w:r>
            <w:r>
              <w:t>)</w:t>
            </w:r>
          </w:p>
        </w:tc>
        <w:tc>
          <w:tcPr>
            <w:tcW w:w="1823" w:type="dxa"/>
          </w:tcPr>
          <w:p w14:paraId="20A03E4D" w14:textId="77777777" w:rsidR="0063512B" w:rsidRPr="009019CF" w:rsidRDefault="0063512B" w:rsidP="00191E85">
            <w:pPr>
              <w:spacing w:line="240" w:lineRule="auto"/>
              <w:jc w:val="center"/>
            </w:pPr>
          </w:p>
        </w:tc>
        <w:tc>
          <w:tcPr>
            <w:tcW w:w="2677" w:type="dxa"/>
            <w:gridSpan w:val="2"/>
            <w:noWrap/>
          </w:tcPr>
          <w:p w14:paraId="3977D13E" w14:textId="40693EEF" w:rsidR="0063512B" w:rsidRPr="004C28E5" w:rsidRDefault="0063512B" w:rsidP="00191E85">
            <w:pPr>
              <w:spacing w:line="240" w:lineRule="auto"/>
              <w:jc w:val="center"/>
            </w:pPr>
            <w:r w:rsidRPr="009019CF">
              <w:t xml:space="preserve">Density-based cluster validity measure </w:t>
            </w:r>
            <w:r w:rsidRPr="009019CF">
              <w:lastRenderedPageBreak/>
              <w:t>comparing intra-cluster density to inter-cluster density</w:t>
            </w:r>
          </w:p>
        </w:tc>
        <w:tc>
          <w:tcPr>
            <w:tcW w:w="1440" w:type="dxa"/>
            <w:noWrap/>
          </w:tcPr>
          <w:p w14:paraId="44A3108A" w14:textId="77777777" w:rsidR="0063512B" w:rsidRPr="004C28E5" w:rsidRDefault="0063512B" w:rsidP="00191E85">
            <w:pPr>
              <w:spacing w:line="240" w:lineRule="auto"/>
              <w:jc w:val="center"/>
            </w:pPr>
            <w:r>
              <w:lastRenderedPageBreak/>
              <w:t>[-1, +1]</w:t>
            </w:r>
          </w:p>
        </w:tc>
        <w:tc>
          <w:tcPr>
            <w:tcW w:w="1080" w:type="dxa"/>
          </w:tcPr>
          <w:p w14:paraId="3EBE4FE1" w14:textId="4818EBF6" w:rsidR="0063512B" w:rsidRPr="004C28E5" w:rsidRDefault="0063512B" w:rsidP="00191E85">
            <w:pPr>
              <w:spacing w:line="240" w:lineRule="auto"/>
              <w:jc w:val="center"/>
            </w:pPr>
            <w:r w:rsidRPr="00EC7C00">
              <w:fldChar w:fldCharType="begin"/>
            </w:r>
            <w:r w:rsidR="00B11A65">
              <w:instrText xml:space="preserve"> ADDIN ZOTERO_ITEM CSL_CITATION {"citationID":"mfTQqrtc","properties":{"formattedCitation":"(47)","plainCitation":"(47)","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Pr="00EC7C00">
              <w:fldChar w:fldCharType="separate"/>
            </w:r>
            <w:r w:rsidR="009B523F" w:rsidRPr="009B523F">
              <w:t>(47)</w:t>
            </w:r>
            <w:r w:rsidRPr="00EC7C00">
              <w:fldChar w:fldCharType="end"/>
            </w:r>
          </w:p>
        </w:tc>
        <w:tc>
          <w:tcPr>
            <w:tcW w:w="990" w:type="dxa"/>
          </w:tcPr>
          <w:p w14:paraId="260B4B19" w14:textId="5D053D82" w:rsidR="0063512B" w:rsidRPr="004C28E5" w:rsidRDefault="0063512B" w:rsidP="00191E85">
            <w:pPr>
              <w:spacing w:line="240" w:lineRule="auto"/>
              <w:jc w:val="center"/>
            </w:pPr>
            <w:r w:rsidRPr="00237FFD">
              <w:rPr>
                <w:b/>
                <w:bCs/>
              </w:rPr>
              <w:fldChar w:fldCharType="begin"/>
            </w:r>
            <w:r w:rsidR="00B11A65">
              <w:rPr>
                <w:b/>
                <w:bCs/>
              </w:rPr>
              <w:instrText xml:space="preserve"> ADDIN ZOTERO_ITEM CSL_CITATION {"citationID":"ctn2S3L5","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4FE711A3" w14:textId="77777777" w:rsidTr="006F714D">
        <w:trPr>
          <w:trHeight w:val="300"/>
        </w:trPr>
        <w:tc>
          <w:tcPr>
            <w:tcW w:w="1345" w:type="dxa"/>
            <w:noWrap/>
          </w:tcPr>
          <w:p w14:paraId="0EA8A591" w14:textId="4AE821E8" w:rsidR="0063512B" w:rsidRPr="008F1C37" w:rsidRDefault="0063512B" w:rsidP="00191E85">
            <w:pPr>
              <w:spacing w:line="240" w:lineRule="auto"/>
              <w:jc w:val="center"/>
              <w:rPr>
                <w:b/>
                <w:bCs/>
              </w:rPr>
            </w:pPr>
            <w:r w:rsidRPr="008F1C37">
              <w:t>H</w:t>
            </w:r>
            <w:r w:rsidR="00A73386">
              <w:t xml:space="preserve"> (↓)</w:t>
            </w:r>
          </w:p>
        </w:tc>
        <w:tc>
          <w:tcPr>
            <w:tcW w:w="1823" w:type="dxa"/>
          </w:tcPr>
          <w:p w14:paraId="3E6D8C74" w14:textId="77777777" w:rsidR="0063512B" w:rsidRPr="009019CF" w:rsidRDefault="0063512B" w:rsidP="00191E85">
            <w:pPr>
              <w:spacing w:line="240" w:lineRule="auto"/>
              <w:jc w:val="center"/>
            </w:pPr>
          </w:p>
        </w:tc>
        <w:tc>
          <w:tcPr>
            <w:tcW w:w="2677" w:type="dxa"/>
            <w:gridSpan w:val="2"/>
            <w:noWrap/>
          </w:tcPr>
          <w:p w14:paraId="76E47421" w14:textId="3E82E3E5" w:rsidR="0063512B" w:rsidRPr="004C28E5" w:rsidRDefault="0063512B" w:rsidP="00191E85">
            <w:pPr>
              <w:spacing w:line="240" w:lineRule="auto"/>
              <w:jc w:val="center"/>
            </w:pPr>
            <w:r w:rsidRPr="009019CF">
              <w:t>Hartigan criterion measuring change in explained variance when increasing cluster count</w:t>
            </w:r>
          </w:p>
        </w:tc>
        <w:tc>
          <w:tcPr>
            <w:tcW w:w="1440" w:type="dxa"/>
            <w:noWrap/>
          </w:tcPr>
          <w:p w14:paraId="354808A1" w14:textId="379776BC" w:rsidR="0063512B" w:rsidRPr="004C28E5" w:rsidRDefault="00A73386" w:rsidP="00191E85">
            <w:pPr>
              <w:spacing w:line="240" w:lineRule="auto"/>
              <w:jc w:val="center"/>
            </w:pPr>
            <w:r>
              <w:t>(+inf, 0]</w:t>
            </w:r>
          </w:p>
        </w:tc>
        <w:tc>
          <w:tcPr>
            <w:tcW w:w="1080" w:type="dxa"/>
          </w:tcPr>
          <w:p w14:paraId="277FDF08" w14:textId="4C16F415" w:rsidR="0063512B" w:rsidRPr="004C28E5" w:rsidRDefault="0063512B" w:rsidP="00191E85">
            <w:pPr>
              <w:spacing w:line="240" w:lineRule="auto"/>
              <w:jc w:val="center"/>
            </w:pPr>
            <w:r w:rsidRPr="00EC3E53">
              <w:fldChar w:fldCharType="begin"/>
            </w:r>
            <w:r w:rsidR="00B11A65">
              <w:instrText xml:space="preserve"> ADDIN ZOTERO_ITEM CSL_CITATION {"citationID":"7pre9V8b","properties":{"formattedCitation":"(55)","plainCitation":"(55)","noteIndex":0},"citationItems":[{"id":1729,"uris":["http://zotero.org/users/8619560/items/74XE5JLM"],"itemData":{"id":1729,"type":"book","edition":"99th","event-place":"USA","ISBN":"978-0-471-35645-5","number-of-pages":"351","publisher":"John Wiley &amp; Sons, Inc.","publisher-place":"USA","source":"ACM Digital Library","title":"Clustering Algorithms","author":[{"family":"Hartigan","given":"John A."}],"issued":{"date-parts":[["1975",1]]}}}],"schema":"https://github.com/citation-style-language/schema/raw/master/csl-citation.json"} </w:instrText>
            </w:r>
            <w:r w:rsidRPr="00EC3E53">
              <w:fldChar w:fldCharType="separate"/>
            </w:r>
            <w:r w:rsidR="009B523F" w:rsidRPr="009B523F">
              <w:t>(55)</w:t>
            </w:r>
            <w:r w:rsidRPr="00EC3E53">
              <w:fldChar w:fldCharType="end"/>
            </w:r>
          </w:p>
        </w:tc>
        <w:tc>
          <w:tcPr>
            <w:tcW w:w="990" w:type="dxa"/>
          </w:tcPr>
          <w:p w14:paraId="6F9C07E0" w14:textId="5324230B" w:rsidR="0063512B" w:rsidRPr="004C28E5" w:rsidRDefault="0063512B" w:rsidP="00191E85">
            <w:pPr>
              <w:spacing w:line="240" w:lineRule="auto"/>
              <w:jc w:val="center"/>
            </w:pPr>
            <w:r w:rsidRPr="00237FFD">
              <w:rPr>
                <w:b/>
                <w:bCs/>
              </w:rPr>
              <w:fldChar w:fldCharType="begin"/>
            </w:r>
            <w:r w:rsidR="00B11A65">
              <w:rPr>
                <w:b/>
                <w:bCs/>
              </w:rPr>
              <w:instrText xml:space="preserve"> ADDIN ZOTERO_ITEM CSL_CITATION {"citationID":"20RsBgrV","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20177ECC" w14:textId="77777777" w:rsidTr="006F714D">
        <w:trPr>
          <w:trHeight w:val="300"/>
        </w:trPr>
        <w:tc>
          <w:tcPr>
            <w:tcW w:w="1345" w:type="dxa"/>
            <w:noWrap/>
          </w:tcPr>
          <w:p w14:paraId="6E9C7E64" w14:textId="77777777" w:rsidR="0063512B" w:rsidRPr="00BD4ACB" w:rsidRDefault="0063512B" w:rsidP="00191E85">
            <w:pPr>
              <w:spacing w:line="240" w:lineRule="auto"/>
              <w:jc w:val="center"/>
              <w:rPr>
                <w:b/>
                <w:bCs/>
              </w:rPr>
            </w:pPr>
            <w:r w:rsidRPr="00BD4ACB">
              <w:t>cSIL (↑)</w:t>
            </w:r>
          </w:p>
        </w:tc>
        <w:tc>
          <w:tcPr>
            <w:tcW w:w="1823" w:type="dxa"/>
          </w:tcPr>
          <w:p w14:paraId="47498CA5" w14:textId="77777777" w:rsidR="0063512B" w:rsidRPr="009019CF" w:rsidRDefault="0063512B" w:rsidP="00191E85">
            <w:pPr>
              <w:spacing w:line="240" w:lineRule="auto"/>
              <w:jc w:val="center"/>
            </w:pPr>
          </w:p>
        </w:tc>
        <w:tc>
          <w:tcPr>
            <w:tcW w:w="2677" w:type="dxa"/>
            <w:gridSpan w:val="2"/>
            <w:noWrap/>
          </w:tcPr>
          <w:p w14:paraId="04A9BCEA" w14:textId="0BB203D4" w:rsidR="0063512B" w:rsidRPr="004C28E5" w:rsidRDefault="0063512B" w:rsidP="00191E85">
            <w:pPr>
              <w:spacing w:line="240" w:lineRule="auto"/>
              <w:jc w:val="center"/>
            </w:pPr>
            <w:r w:rsidRPr="009019CF">
              <w:t>Centroid-based silhouette: per-point silhouette computed using centroid distances instead of full pairwise distances, averaged over points</w:t>
            </w:r>
          </w:p>
        </w:tc>
        <w:tc>
          <w:tcPr>
            <w:tcW w:w="1440" w:type="dxa"/>
            <w:noWrap/>
          </w:tcPr>
          <w:p w14:paraId="7EC116C6" w14:textId="77777777" w:rsidR="0063512B" w:rsidRPr="004C28E5" w:rsidRDefault="0063512B" w:rsidP="00191E85">
            <w:pPr>
              <w:spacing w:line="240" w:lineRule="auto"/>
              <w:jc w:val="center"/>
            </w:pPr>
            <w:r>
              <w:t>[-1, +1]</w:t>
            </w:r>
          </w:p>
        </w:tc>
        <w:tc>
          <w:tcPr>
            <w:tcW w:w="1080" w:type="dxa"/>
          </w:tcPr>
          <w:p w14:paraId="5093ABDB" w14:textId="47509B2A" w:rsidR="0063512B" w:rsidRPr="004C28E5" w:rsidRDefault="0063512B" w:rsidP="00191E85">
            <w:pPr>
              <w:spacing w:line="240" w:lineRule="auto"/>
              <w:jc w:val="center"/>
            </w:pPr>
            <w:r>
              <w:fldChar w:fldCharType="begin"/>
            </w:r>
            <w:r w:rsidR="00B11A65">
              <w:instrText xml:space="preserve"> ADDIN ZOTERO_ITEM CSL_CITATION {"citationID":"mWVqfs16","properties":{"formattedCitation":"(37,40)","plainCitation":"(37,40)","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1724,"uris":["http://zotero.org/users/8619560/items/55EYAHU9"],"itemData":{"id":1724,"type":"paper-conference","abstract":"Silhouettes were defined as measures of clustering quality in the context of crisp partitions. This study extends the work that generalized silhouettes to fuzzy partitions in a natural profound manner. As opposed to constructing silhouettes for each data point, described here is the construction of silhouettes for each cluster center in terms of center-to-point distances rather than point-to-point distances.","container-title":"Scalable Uncertainty Management","DOI":"10.1007/978-3-642-33362-0_31","event-place":"Berlin, Heidelberg","ISBN":"978-3-642-33362-0","language":"en","page":"406-419","publisher":"Springer","publisher-place":"Berlin, Heidelberg","source":"Springer Link","title":"Center-Wise Intra-Inter Silhouettes","author":[{"family":"Rawashdeh","given":"Mohammad"},{"family":"Ralescu","given":"Anca"}],"editor":[{"family":"Hüllermeier","given":"Eyke"},{"family":"Link","given":"Sebastian"},{"family":"Fober","given":"Thomas"},{"family":"Seeger","given":"Bernhard"}],"issued":{"date-parts":[["2012"]]}}}],"schema":"https://github.com/citation-style-language/schema/raw/master/csl-citation.json"} </w:instrText>
            </w:r>
            <w:r>
              <w:fldChar w:fldCharType="separate"/>
            </w:r>
            <w:r w:rsidR="009B523F" w:rsidRPr="009B523F">
              <w:t>(37,40)</w:t>
            </w:r>
            <w:r>
              <w:fldChar w:fldCharType="end"/>
            </w:r>
          </w:p>
        </w:tc>
        <w:tc>
          <w:tcPr>
            <w:tcW w:w="990" w:type="dxa"/>
          </w:tcPr>
          <w:p w14:paraId="4C34C933" w14:textId="7AE1852B" w:rsidR="0063512B" w:rsidRPr="004C28E5" w:rsidRDefault="0063512B" w:rsidP="00191E85">
            <w:pPr>
              <w:spacing w:line="240" w:lineRule="auto"/>
              <w:jc w:val="center"/>
            </w:pPr>
            <w:r>
              <w:rPr>
                <w:b/>
                <w:bCs/>
              </w:rPr>
              <w:fldChar w:fldCharType="begin"/>
            </w:r>
            <w:r w:rsidR="00B11A65">
              <w:rPr>
                <w:b/>
                <w:bCs/>
              </w:rPr>
              <w:instrText xml:space="preserve"> ADDIN ZOTERO_ITEM CSL_CITATION {"citationID":"qtjf3nrm","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tc>
      </w:tr>
      <w:tr w:rsidR="0063512B" w:rsidRPr="00131A93" w14:paraId="2B05DCE5" w14:textId="77777777" w:rsidTr="006F714D">
        <w:trPr>
          <w:trHeight w:val="300"/>
        </w:trPr>
        <w:tc>
          <w:tcPr>
            <w:tcW w:w="1345" w:type="dxa"/>
            <w:noWrap/>
          </w:tcPr>
          <w:p w14:paraId="406826B6" w14:textId="77777777" w:rsidR="0063512B" w:rsidRPr="00BD4ACB" w:rsidRDefault="0063512B" w:rsidP="00191E85">
            <w:pPr>
              <w:spacing w:line="240" w:lineRule="auto"/>
              <w:jc w:val="center"/>
              <w:rPr>
                <w:b/>
                <w:bCs/>
              </w:rPr>
            </w:pPr>
            <w:r w:rsidRPr="00BD4ACB">
              <w:t>GD43 (↑)</w:t>
            </w:r>
          </w:p>
        </w:tc>
        <w:tc>
          <w:tcPr>
            <w:tcW w:w="1823" w:type="dxa"/>
          </w:tcPr>
          <w:p w14:paraId="441484F5" w14:textId="50250625" w:rsidR="0063512B" w:rsidRPr="009019CF"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76A1DC58" w14:textId="6BA56B5B" w:rsidR="0063512B" w:rsidRPr="004C28E5" w:rsidRDefault="0063512B" w:rsidP="00191E85">
            <w:pPr>
              <w:spacing w:line="240" w:lineRule="auto"/>
              <w:jc w:val="center"/>
            </w:pPr>
            <w:r w:rsidRPr="009019CF">
              <w:t>Generalized Dunn variant (4/3) using specific choices for inter-cluster distance and intra-cluster diameter.</w:t>
            </w:r>
          </w:p>
        </w:tc>
        <w:tc>
          <w:tcPr>
            <w:tcW w:w="1440" w:type="dxa"/>
            <w:noWrap/>
          </w:tcPr>
          <w:p w14:paraId="3A8F2011" w14:textId="77777777" w:rsidR="0063512B" w:rsidRPr="004C28E5" w:rsidRDefault="0063512B" w:rsidP="00191E85">
            <w:pPr>
              <w:spacing w:line="240" w:lineRule="auto"/>
              <w:jc w:val="center"/>
            </w:pPr>
            <w:r w:rsidRPr="004C28E5">
              <w:t>[0, +inf)</w:t>
            </w:r>
          </w:p>
        </w:tc>
        <w:tc>
          <w:tcPr>
            <w:tcW w:w="1080" w:type="dxa"/>
          </w:tcPr>
          <w:p w14:paraId="1FCE0F02" w14:textId="40EB5992" w:rsidR="0063512B" w:rsidRPr="004C28E5" w:rsidRDefault="0063512B" w:rsidP="00191E85">
            <w:pPr>
              <w:spacing w:line="240" w:lineRule="auto"/>
              <w:jc w:val="center"/>
            </w:pPr>
            <w:r>
              <w:fldChar w:fldCharType="begin"/>
            </w:r>
            <w:r w:rsidR="00B11A65">
              <w:instrText xml:space="preserve"> ADDIN ZOTERO_ITEM CSL_CITATION {"citationID":"31YcEGac","properties":{"formattedCitation":"(41,42)","plainCitation":"(41,42)","noteIndex":0},"citationItems":[{"id":1720,"uris":["http://zotero.org/users/8619560/items/KJ857ZCY"],"itemData":{"id":1720,"type":"article-journal","abstract":"We review two clustering algorithms (hard c-means and single linkage) and three indexes of crisp cluster validity (Hubert's statistics, the Davies-Bouldin index, and Dunn's index). We illustrate two deficiencies of Dunn's index which make it overly sensitive to noisy clusters and propose several generalizations of it that are not as brittle to outliers in the clusters. Our numerical examples show that the standard measure of interset distance (the minimum distance between points in a pair of sets) is the worst (least reliable) measure upon which to base cluster validation indexes when the clusters are expected to form volumetric clouds. Experimental results also suggest that intercluster separation plays a more important role in cluster validation than cluster diameter. Our simulations show that while Dunn's original index has operational flaws, the concept it embodies provides a rich paradigm for validation of partitions that have cloud-like clusters. Five of our generalized Dunn's indexes provide the best validation results for the simulations presented.","container-title":"IEEE Transactions on Systems, Man, and Cybernetics, Part B (Cybernetics)","DOI":"10.1109/3477.678624","ISSN":"1941-0492","issue":"3","page":"301-315","source":"IEEE Xplore","title":"Some new indexes of cluster validity","volume":"28","author":[{"family":"Bezdek","given":"J.C."},{"family":"Pal","given":"N.R."}],"issued":{"date-parts":[["1998",6]]}}},{"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schema":"https://github.com/citation-style-language/schema/raw/master/csl-citation.json"} </w:instrText>
            </w:r>
            <w:r>
              <w:fldChar w:fldCharType="separate"/>
            </w:r>
            <w:r w:rsidR="009B523F" w:rsidRPr="009B523F">
              <w:t>(41,42)</w:t>
            </w:r>
            <w:r>
              <w:fldChar w:fldCharType="end"/>
            </w:r>
          </w:p>
        </w:tc>
        <w:tc>
          <w:tcPr>
            <w:tcW w:w="990" w:type="dxa"/>
          </w:tcPr>
          <w:p w14:paraId="3F22899B" w14:textId="5BF31D12" w:rsidR="0063512B" w:rsidRPr="004C28E5" w:rsidRDefault="0063512B" w:rsidP="00191E85">
            <w:pPr>
              <w:spacing w:line="240" w:lineRule="auto"/>
              <w:jc w:val="center"/>
            </w:pPr>
            <w:r>
              <w:rPr>
                <w:b/>
                <w:bCs/>
              </w:rPr>
              <w:fldChar w:fldCharType="begin"/>
            </w:r>
            <w:r w:rsidR="00B11A65">
              <w:rPr>
                <w:b/>
                <w:bCs/>
              </w:rPr>
              <w:instrText xml:space="preserve"> ADDIN ZOTERO_ITEM CSL_CITATION {"citationID":"vLx7ZXMS","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tc>
      </w:tr>
      <w:tr w:rsidR="0063512B" w:rsidRPr="00131A93" w14:paraId="429FA4AE" w14:textId="77777777" w:rsidTr="006F714D">
        <w:trPr>
          <w:trHeight w:val="300"/>
        </w:trPr>
        <w:tc>
          <w:tcPr>
            <w:tcW w:w="1345" w:type="dxa"/>
            <w:noWrap/>
          </w:tcPr>
          <w:p w14:paraId="1AF81203" w14:textId="77777777" w:rsidR="0063512B" w:rsidRPr="00BD4ACB" w:rsidRDefault="0063512B" w:rsidP="00191E85">
            <w:pPr>
              <w:spacing w:line="240" w:lineRule="auto"/>
              <w:jc w:val="center"/>
              <w:rPr>
                <w:b/>
                <w:bCs/>
              </w:rPr>
            </w:pPr>
            <w:r w:rsidRPr="00BD4ACB">
              <w:t>GD53 (↑)</w:t>
            </w:r>
          </w:p>
        </w:tc>
        <w:tc>
          <w:tcPr>
            <w:tcW w:w="1823" w:type="dxa"/>
          </w:tcPr>
          <w:p w14:paraId="6F010E69" w14:textId="54F8E3E1" w:rsidR="0063512B" w:rsidRPr="009019CF"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39D7C83E" w14:textId="623D916E" w:rsidR="0063512B" w:rsidRPr="004C28E5" w:rsidRDefault="0063512B" w:rsidP="00191E85">
            <w:pPr>
              <w:spacing w:line="240" w:lineRule="auto"/>
              <w:jc w:val="center"/>
            </w:pPr>
            <w:r w:rsidRPr="009019CF">
              <w:t>Generalized Dunn variant (5/3</w:t>
            </w:r>
            <w:r>
              <w:t>)</w:t>
            </w:r>
            <w:r w:rsidRPr="009019CF">
              <w:t xml:space="preserve"> with different distance/diameter definitions</w:t>
            </w:r>
          </w:p>
        </w:tc>
        <w:tc>
          <w:tcPr>
            <w:tcW w:w="1440" w:type="dxa"/>
            <w:noWrap/>
          </w:tcPr>
          <w:p w14:paraId="2629D37C" w14:textId="77777777" w:rsidR="0063512B" w:rsidRPr="004C28E5" w:rsidRDefault="0063512B" w:rsidP="00191E85">
            <w:pPr>
              <w:spacing w:line="240" w:lineRule="auto"/>
              <w:jc w:val="center"/>
            </w:pPr>
            <w:r w:rsidRPr="004C28E5">
              <w:t>[0, +inf)</w:t>
            </w:r>
          </w:p>
        </w:tc>
        <w:tc>
          <w:tcPr>
            <w:tcW w:w="1080" w:type="dxa"/>
          </w:tcPr>
          <w:p w14:paraId="2DA2F12C" w14:textId="36CCCFCA" w:rsidR="0063512B" w:rsidRPr="004C28E5" w:rsidRDefault="0063512B" w:rsidP="00191E85">
            <w:pPr>
              <w:spacing w:line="240" w:lineRule="auto"/>
              <w:jc w:val="center"/>
            </w:pPr>
            <w:r>
              <w:fldChar w:fldCharType="begin"/>
            </w:r>
            <w:r w:rsidR="00B11A65">
              <w:instrText xml:space="preserve"> ADDIN ZOTERO_ITEM CSL_CITATION {"citationID":"87O36DCZ","properties":{"formattedCitation":"(41,42)","plainCitation":"(41,42)","noteIndex":0},"citationItems":[{"id":1720,"uris":["http://zotero.org/users/8619560/items/KJ857ZCY"],"itemData":{"id":1720,"type":"article-journal","abstract":"We review two clustering algorithms (hard c-means and single linkage) and three indexes of crisp cluster validity (Hubert's statistics, the Davies-Bouldin index, and Dunn's index). We illustrate two deficiencies of Dunn's index which make it overly sensitive to noisy clusters and propose several generalizations of it that are not as brittle to outliers in the clusters. Our numerical examples show that the standard measure of interset distance (the minimum distance between points in a pair of sets) is the worst (least reliable) measure upon which to base cluster validation indexes when the clusters are expected to form volumetric clouds. Experimental results also suggest that intercluster separation plays a more important role in cluster validation than cluster diameter. Our simulations show that while Dunn's original index has operational flaws, the concept it embodies provides a rich paradigm for validation of partitions that have cloud-like clusters. Five of our generalized Dunn's indexes provide the best validation results for the simulations presented.","container-title":"IEEE Transactions on Systems, Man, and Cybernetics, Part B (Cybernetics)","DOI":"10.1109/3477.678624","ISSN":"1941-0492","issue":"3","page":"301-315","source":"IEEE Xplore","title":"Some new indexes of cluster validity","volume":"28","author":[{"family":"Bezdek","given":"J.C."},{"family":"Pal","given":"N.R."}],"issued":{"date-parts":[["1998",6]]}}},{"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schema":"https://github.com/citation-style-language/schema/raw/master/csl-citation.json"} </w:instrText>
            </w:r>
            <w:r>
              <w:fldChar w:fldCharType="separate"/>
            </w:r>
            <w:r w:rsidR="009B523F" w:rsidRPr="009B523F">
              <w:t>(41,42)</w:t>
            </w:r>
            <w:r>
              <w:fldChar w:fldCharType="end"/>
            </w:r>
          </w:p>
        </w:tc>
        <w:tc>
          <w:tcPr>
            <w:tcW w:w="990" w:type="dxa"/>
          </w:tcPr>
          <w:p w14:paraId="5F0AF681" w14:textId="75234434" w:rsidR="0063512B" w:rsidRPr="004C28E5" w:rsidRDefault="0063512B" w:rsidP="00191E85">
            <w:pPr>
              <w:spacing w:line="240" w:lineRule="auto"/>
              <w:jc w:val="center"/>
            </w:pPr>
            <w:r>
              <w:rPr>
                <w:b/>
                <w:bCs/>
              </w:rPr>
              <w:fldChar w:fldCharType="begin"/>
            </w:r>
            <w:r w:rsidR="00B11A65">
              <w:rPr>
                <w:b/>
                <w:bCs/>
              </w:rPr>
              <w:instrText xml:space="preserve"> ADDIN ZOTERO_ITEM CSL_CITATION {"citationID":"nsZqm1aX","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tc>
      </w:tr>
      <w:tr w:rsidR="0063512B" w:rsidRPr="00131A93" w14:paraId="1B438086" w14:textId="77777777" w:rsidTr="006F714D">
        <w:trPr>
          <w:trHeight w:val="300"/>
        </w:trPr>
        <w:tc>
          <w:tcPr>
            <w:tcW w:w="1345" w:type="dxa"/>
            <w:noWrap/>
          </w:tcPr>
          <w:p w14:paraId="017D7DAF" w14:textId="77777777" w:rsidR="0063512B" w:rsidRPr="00BD4ACB" w:rsidRDefault="0063512B" w:rsidP="00191E85">
            <w:pPr>
              <w:spacing w:line="240" w:lineRule="auto"/>
              <w:jc w:val="center"/>
              <w:rPr>
                <w:b/>
                <w:bCs/>
              </w:rPr>
            </w:pPr>
            <w:r w:rsidRPr="00BD4ACB">
              <w:t>PS (↑)</w:t>
            </w:r>
          </w:p>
        </w:tc>
        <w:tc>
          <w:tcPr>
            <w:tcW w:w="1823" w:type="dxa"/>
          </w:tcPr>
          <w:p w14:paraId="194635F6" w14:textId="77777777" w:rsidR="0063512B" w:rsidRDefault="0063512B" w:rsidP="00191E85">
            <w:pPr>
              <w:spacing w:line="240" w:lineRule="auto"/>
              <w:jc w:val="center"/>
            </w:pPr>
          </w:p>
        </w:tc>
        <w:tc>
          <w:tcPr>
            <w:tcW w:w="2677" w:type="dxa"/>
            <w:gridSpan w:val="2"/>
            <w:noWrap/>
          </w:tcPr>
          <w:p w14:paraId="464B4737" w14:textId="1692D01A" w:rsidR="0063512B" w:rsidRPr="004C28E5" w:rsidRDefault="0063512B" w:rsidP="00191E85">
            <w:pPr>
              <w:spacing w:line="240" w:lineRule="auto"/>
              <w:jc w:val="center"/>
            </w:pPr>
            <w:r>
              <w:t>A</w:t>
            </w:r>
            <w:r w:rsidRPr="009019CF">
              <w:t>ggregate measure of separation between cluster prototypes relative to within-cluster spread</w:t>
            </w:r>
          </w:p>
        </w:tc>
        <w:tc>
          <w:tcPr>
            <w:tcW w:w="1440" w:type="dxa"/>
            <w:noWrap/>
          </w:tcPr>
          <w:p w14:paraId="50F7DC00" w14:textId="77777777" w:rsidR="0063512B" w:rsidRPr="004C28E5" w:rsidRDefault="0063512B" w:rsidP="00191E85">
            <w:pPr>
              <w:spacing w:line="240" w:lineRule="auto"/>
              <w:jc w:val="center"/>
            </w:pPr>
            <w:r w:rsidRPr="004C28E5">
              <w:t>[0, +inf)</w:t>
            </w:r>
          </w:p>
        </w:tc>
        <w:tc>
          <w:tcPr>
            <w:tcW w:w="1080" w:type="dxa"/>
          </w:tcPr>
          <w:p w14:paraId="4FBFDB31" w14:textId="35998D0F" w:rsidR="0063512B" w:rsidRPr="004C28E5" w:rsidRDefault="0063512B" w:rsidP="00191E85">
            <w:pPr>
              <w:spacing w:line="240" w:lineRule="auto"/>
              <w:jc w:val="center"/>
            </w:pPr>
            <w:r>
              <w:fldChar w:fldCharType="begin"/>
            </w:r>
            <w:r w:rsidR="00B11A65">
              <w:instrText xml:space="preserve"> ADDIN ZOTERO_ITEM CSL_CITATION {"citationID":"BT0zCXUi","properties":{"formattedCitation":"(43)","plainCitation":"(43)","noteIndex":0},"citationItems":[{"id":1722,"uris":["http://zotero.org/users/8619560/items/IA7KCCYQ"],"itemData":{"id":1722,"type":"paper-conference","abstract":"This paper presents a new validity index for fuzzy clustering called a partition separation (PS) index. It uses the factors of a normalized partition coefficient and an exponential separation measure. According to the numerical comparisons with the other five cluster-validity indexes, the proposed PS index shows its high ability to produce a valid clustering of the data set.","container-title":"10th IEEE International Conference on Fuzzy Systems. (Cat. No.01CH37297)","DOI":"10.1109/FUZZ.2001.1007254","event-title":"10th IEEE International Conference on Fuzzy Systems. (Cat. No.01CH37297)","page":"89-92 vol.1","source":"IEEE Xplore","title":"A new validity index for fuzzy clustering","URL":"https://ieeexplore.ieee.org/document/1007254","volume":"1","author":[{"family":"Yang","given":"Miin-Shen"},{"family":"Wu","given":"Kuo-Lung"}],"accessed":{"date-parts":[["2025",11,4]]},"issued":{"date-parts":[["2001",12]]}}}],"schema":"https://github.com/citation-style-language/schema/raw/master/csl-citation.json"} </w:instrText>
            </w:r>
            <w:r>
              <w:fldChar w:fldCharType="separate"/>
            </w:r>
            <w:r w:rsidR="009B523F" w:rsidRPr="009B523F">
              <w:t>(43)</w:t>
            </w:r>
            <w:r>
              <w:fldChar w:fldCharType="end"/>
            </w:r>
          </w:p>
        </w:tc>
        <w:tc>
          <w:tcPr>
            <w:tcW w:w="990" w:type="dxa"/>
          </w:tcPr>
          <w:p w14:paraId="0E48D5EC" w14:textId="747B1619" w:rsidR="0063512B" w:rsidRPr="004C28E5" w:rsidRDefault="0063512B" w:rsidP="00191E85">
            <w:pPr>
              <w:spacing w:line="240" w:lineRule="auto"/>
              <w:jc w:val="center"/>
            </w:pPr>
            <w:r>
              <w:rPr>
                <w:b/>
                <w:bCs/>
              </w:rPr>
              <w:fldChar w:fldCharType="begin"/>
            </w:r>
            <w:r w:rsidR="00B11A65">
              <w:rPr>
                <w:b/>
                <w:bCs/>
              </w:rPr>
              <w:instrText xml:space="preserve"> ADDIN ZOTERO_ITEM CSL_CITATION {"citationID":"6TssEZCu","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tc>
      </w:tr>
      <w:tr w:rsidR="0063512B" w:rsidRPr="00131A93" w14:paraId="54BE6D05" w14:textId="77777777" w:rsidTr="006F714D">
        <w:trPr>
          <w:trHeight w:val="278"/>
        </w:trPr>
        <w:tc>
          <w:tcPr>
            <w:tcW w:w="1345" w:type="dxa"/>
            <w:noWrap/>
          </w:tcPr>
          <w:p w14:paraId="07A65A97" w14:textId="77777777" w:rsidR="0063512B" w:rsidRPr="00BD4ACB" w:rsidRDefault="0063512B" w:rsidP="00191E85">
            <w:pPr>
              <w:spacing w:line="240" w:lineRule="auto"/>
              <w:jc w:val="center"/>
              <w:rPr>
                <w:b/>
                <w:bCs/>
              </w:rPr>
            </w:pPr>
            <w:r w:rsidRPr="00BD4ACB">
              <w:t>rCIP (↓)</w:t>
            </w:r>
          </w:p>
        </w:tc>
        <w:tc>
          <w:tcPr>
            <w:tcW w:w="1823" w:type="dxa"/>
          </w:tcPr>
          <w:p w14:paraId="1210E326" w14:textId="77777777" w:rsidR="0063512B" w:rsidRDefault="0063512B" w:rsidP="00191E85">
            <w:pPr>
              <w:spacing w:line="240" w:lineRule="auto"/>
              <w:jc w:val="center"/>
            </w:pPr>
          </w:p>
        </w:tc>
        <w:tc>
          <w:tcPr>
            <w:tcW w:w="2677" w:type="dxa"/>
            <w:gridSpan w:val="2"/>
            <w:noWrap/>
          </w:tcPr>
          <w:p w14:paraId="13EE1864" w14:textId="3590E0E8" w:rsidR="0063512B" w:rsidRPr="004C28E5" w:rsidRDefault="0063512B" w:rsidP="00191E85">
            <w:pPr>
              <w:spacing w:line="240" w:lineRule="auto"/>
              <w:jc w:val="center"/>
            </w:pPr>
            <w:r>
              <w:t>C</w:t>
            </w:r>
            <w:r w:rsidRPr="009019CF">
              <w:t>ross-potential between cluster representative distributions</w:t>
            </w:r>
          </w:p>
        </w:tc>
        <w:tc>
          <w:tcPr>
            <w:tcW w:w="1440" w:type="dxa"/>
            <w:noWrap/>
          </w:tcPr>
          <w:p w14:paraId="302A7D62" w14:textId="77777777" w:rsidR="0063512B" w:rsidRPr="004C28E5" w:rsidRDefault="0063512B" w:rsidP="00191E85">
            <w:pPr>
              <w:spacing w:line="240" w:lineRule="auto"/>
              <w:jc w:val="center"/>
            </w:pPr>
            <w:r>
              <w:t>(+inf, 0]</w:t>
            </w:r>
          </w:p>
        </w:tc>
        <w:tc>
          <w:tcPr>
            <w:tcW w:w="1080" w:type="dxa"/>
          </w:tcPr>
          <w:p w14:paraId="6918F642" w14:textId="040F25CF" w:rsidR="0063512B" w:rsidRPr="004C28E5" w:rsidRDefault="0063512B" w:rsidP="00191E85">
            <w:pPr>
              <w:spacing w:line="240" w:lineRule="auto"/>
              <w:jc w:val="center"/>
            </w:pPr>
            <w:r>
              <w:fldChar w:fldCharType="begin"/>
            </w:r>
            <w:r w:rsidR="00B11A65">
              <w:instrText xml:space="preserve"> ADDIN ZOTERO_ITEM CSL_CITATION {"citationID":"6rr1v3eo","properties":{"formattedCitation":"(44)","plainCitation":"(44)","noteIndex":0},"citationItems":[{"id":1725,"uris":["http://zotero.org/users/8619560/items/FCW7NLKD"],"itemData":{"id":1725,"type":"article","abstract":"Cluster analysis is used to explore structure in unlabeled data sets in a wide range of applications. An important part of cluster analysis is validating the quality of computationally obtained clusters. A large number of different internal indices have been developed for validation in the offline setting. However, this concept has not been extended to the online setting. A key challenge is to find an efficient incremental formulation of an index that can capture both cohesion and separation of the clusters over potentially infinite data streams. In this paper, we develop two online versions (with and without forgetting factors) of the Xie-Beni and Davies-Bouldin internal validity indices, and analyze their characteristics, using two streaming clustering algorithms (sk-means and online ellipsoidal clustering), and illustrate their use in monitoring evolving clusters in streaming data. We also show that incremental cluster validity indices are capable of sending a distress signal to online monitors when evolving clusters go awry. Our numerical examples indicate that the incremental Xie-Beni index with forgetting factor is superior to the other three indices tested.","DOI":"10.48550/arXiv.1801.02937","note":"arXiv:1801.02937 [stat]","number":"arXiv:1801.02937","publisher":"arXiv","source":"arXiv.org","title":"Online Cluster Validity Indices for Streaming Data","URL":"http://arxiv.org/abs/1801.02937","author":[{"family":"Moshtaghi","given":"Masud"},{"family":"Bezdek","given":"James C."},{"family":"Erfani","given":"Sarah M."},{"family":"Leckie","given":"Christopher"},{"family":"Bailey","given":"James"}],"accessed":{"date-parts":[["2025",11,4]]},"issued":{"date-parts":[["2018",1,8]]}}}],"schema":"https://github.com/citation-style-language/schema/raw/master/csl-citation.json"} </w:instrText>
            </w:r>
            <w:r>
              <w:fldChar w:fldCharType="separate"/>
            </w:r>
            <w:r w:rsidR="009B523F" w:rsidRPr="009B523F">
              <w:t>(44)</w:t>
            </w:r>
            <w:r>
              <w:fldChar w:fldCharType="end"/>
            </w:r>
          </w:p>
        </w:tc>
        <w:tc>
          <w:tcPr>
            <w:tcW w:w="990" w:type="dxa"/>
          </w:tcPr>
          <w:p w14:paraId="7DAC4420" w14:textId="614F1297" w:rsidR="0063512B" w:rsidRPr="004C28E5" w:rsidRDefault="0063512B" w:rsidP="00191E85">
            <w:pPr>
              <w:spacing w:line="240" w:lineRule="auto"/>
              <w:jc w:val="center"/>
            </w:pPr>
            <w:r>
              <w:rPr>
                <w:b/>
                <w:bCs/>
              </w:rPr>
              <w:fldChar w:fldCharType="begin"/>
            </w:r>
            <w:r w:rsidR="00B11A65">
              <w:rPr>
                <w:b/>
                <w:bCs/>
              </w:rPr>
              <w:instrText xml:space="preserve"> ADDIN ZOTERO_ITEM CSL_CITATION {"citationID":"ioe9VXEk","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tc>
      </w:tr>
      <w:tr w:rsidR="0063512B" w:rsidRPr="00131A93" w14:paraId="66155D2E" w14:textId="77777777" w:rsidTr="006F714D">
        <w:trPr>
          <w:trHeight w:val="300"/>
        </w:trPr>
        <w:tc>
          <w:tcPr>
            <w:tcW w:w="1345" w:type="dxa"/>
            <w:noWrap/>
          </w:tcPr>
          <w:p w14:paraId="28693A26" w14:textId="77777777" w:rsidR="0063512B" w:rsidRPr="00BD4ACB" w:rsidRDefault="0063512B" w:rsidP="00191E85">
            <w:pPr>
              <w:spacing w:line="240" w:lineRule="auto"/>
              <w:jc w:val="center"/>
              <w:rPr>
                <w:b/>
                <w:bCs/>
              </w:rPr>
            </w:pPr>
            <w:r w:rsidRPr="00BD4ACB">
              <w:t>WB (↓)</w:t>
            </w:r>
          </w:p>
        </w:tc>
        <w:tc>
          <w:tcPr>
            <w:tcW w:w="1823" w:type="dxa"/>
          </w:tcPr>
          <w:p w14:paraId="31E50D93" w14:textId="77777777" w:rsidR="0063512B" w:rsidRDefault="0063512B" w:rsidP="00191E85">
            <w:pPr>
              <w:spacing w:line="240" w:lineRule="auto"/>
              <w:jc w:val="center"/>
            </w:pPr>
          </w:p>
        </w:tc>
        <w:tc>
          <w:tcPr>
            <w:tcW w:w="2677" w:type="dxa"/>
            <w:gridSpan w:val="2"/>
            <w:noWrap/>
          </w:tcPr>
          <w:p w14:paraId="67E89BC5" w14:textId="2CE6EB7E" w:rsidR="0063512B" w:rsidRPr="004C28E5" w:rsidRDefault="0063512B" w:rsidP="00191E85">
            <w:pPr>
              <w:spacing w:line="240" w:lineRule="auto"/>
              <w:jc w:val="center"/>
            </w:pPr>
            <w:r>
              <w:t>C</w:t>
            </w:r>
            <w:r w:rsidRPr="009019CF">
              <w:t>ombined within-cluster scatter measure (sum-of-squares based)</w:t>
            </w:r>
          </w:p>
        </w:tc>
        <w:tc>
          <w:tcPr>
            <w:tcW w:w="1440" w:type="dxa"/>
            <w:noWrap/>
          </w:tcPr>
          <w:p w14:paraId="61ACB7D8" w14:textId="77777777" w:rsidR="0063512B" w:rsidRPr="004C28E5" w:rsidRDefault="0063512B" w:rsidP="00191E85">
            <w:pPr>
              <w:spacing w:line="240" w:lineRule="auto"/>
              <w:jc w:val="center"/>
            </w:pPr>
            <w:r>
              <w:t>(+inf, 0]</w:t>
            </w:r>
          </w:p>
        </w:tc>
        <w:tc>
          <w:tcPr>
            <w:tcW w:w="1080" w:type="dxa"/>
          </w:tcPr>
          <w:p w14:paraId="3A15CD29" w14:textId="72CBB471" w:rsidR="0063512B" w:rsidRPr="004C28E5" w:rsidRDefault="0063512B" w:rsidP="00191E85">
            <w:pPr>
              <w:spacing w:line="240" w:lineRule="auto"/>
              <w:jc w:val="center"/>
            </w:pPr>
            <w:r>
              <w:rPr>
                <w:lang w:val="de-DE"/>
              </w:rPr>
              <w:fldChar w:fldCharType="begin"/>
            </w:r>
            <w:r w:rsidR="00B11A65">
              <w:instrText xml:space="preserve"> ADDIN ZOTERO_ITEM CSL_CITATION {"citationID":"1f9HLgMe","properties":{"formattedCitation":"(45)","plainCitation":"(45)","noteIndex":0},"citationItems":[{"id":1723,"uris":["http://zotero.org/users/8619560/items/WUX7PP56"],"itemData":{"id":1723,"type":"paper-conference","abstract":"Different clustering algorithms achieve different results with certain data sets because most clustering algorithms are sensitive to the input parameters and the structure of data sets. The way of evaluating the result of the clustering algorithms, cluster validity, is one of the problems in cluster analysis. In this paper, we build a framework for cluster validity process, while proposing a sum-of-squares based index for purpose of cluster validity. We use the resampling method in the framework to analyze the stability of the clustering algorithm, and the certainty of the cluster validity index. For homogeneous data based on independent variables, the proposed clustering validity index is effective in comparison to some other commonly used indexes.","container-title":"Adaptive and Natural Computing Algorithms","DOI":"10.1007/978-3-642-04921-7_32","event-place":"Berlin, Heidelberg","ISBN":"978-3-642-04921-7","language":"en","page":"313-322","publisher":"Springer","publisher-place":"Berlin, Heidelberg","source":"Springer Link","title":"Sum-of-Squares Based Cluster Validity Index and Significance Analysis","author":[{"family":"Zhao","given":"Qinpei"},{"family":"Xu","given":"Mantao"},{"family":"Fränti","given":"Pasi"}],"editor":[{"family":"Kolehmainen","given":"Mikko"},{"family":"Toivanen","given":"Pekka"},{"family":"Beliczynski","given":"Bartlomiej"}],"issued":{"date-parts":[["2009"]]}}}],"schema":"https://github.com/citation-style-language/schema/raw/master/csl-citation.json"} </w:instrText>
            </w:r>
            <w:r>
              <w:rPr>
                <w:lang w:val="de-DE"/>
              </w:rPr>
              <w:fldChar w:fldCharType="separate"/>
            </w:r>
            <w:r w:rsidR="009B523F" w:rsidRPr="009B523F">
              <w:t>(45)</w:t>
            </w:r>
            <w:r>
              <w:rPr>
                <w:lang w:val="de-DE"/>
              </w:rPr>
              <w:fldChar w:fldCharType="end"/>
            </w:r>
          </w:p>
        </w:tc>
        <w:tc>
          <w:tcPr>
            <w:tcW w:w="990" w:type="dxa"/>
          </w:tcPr>
          <w:p w14:paraId="716C62C0" w14:textId="3294774C" w:rsidR="0063512B" w:rsidRPr="004C28E5" w:rsidRDefault="0063512B" w:rsidP="00191E85">
            <w:pPr>
              <w:spacing w:line="240" w:lineRule="auto"/>
              <w:jc w:val="center"/>
            </w:pPr>
            <w:r>
              <w:rPr>
                <w:b/>
                <w:bCs/>
              </w:rPr>
              <w:fldChar w:fldCharType="begin"/>
            </w:r>
            <w:r w:rsidR="00B11A65">
              <w:rPr>
                <w:b/>
                <w:bCs/>
              </w:rPr>
              <w:instrText xml:space="preserve"> ADDIN ZOTERO_ITEM CSL_CITATION {"citationID":"NjpEgiyJ","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tc>
      </w:tr>
      <w:tr w:rsidR="0063512B" w:rsidRPr="00131A93" w14:paraId="12706740" w14:textId="77777777" w:rsidTr="006F714D">
        <w:trPr>
          <w:trHeight w:val="300"/>
        </w:trPr>
        <w:tc>
          <w:tcPr>
            <w:tcW w:w="1345" w:type="dxa"/>
            <w:noWrap/>
          </w:tcPr>
          <w:p w14:paraId="5CA48A3F" w14:textId="77777777" w:rsidR="0063512B" w:rsidRPr="00BD4ACB" w:rsidRDefault="0063512B" w:rsidP="00191E85">
            <w:pPr>
              <w:spacing w:line="240" w:lineRule="auto"/>
              <w:jc w:val="center"/>
              <w:rPr>
                <w:b/>
                <w:bCs/>
              </w:rPr>
            </w:pPr>
            <w:r w:rsidRPr="00BD4ACB">
              <w:t>SF (↑)</w:t>
            </w:r>
          </w:p>
        </w:tc>
        <w:tc>
          <w:tcPr>
            <w:tcW w:w="1823" w:type="dxa"/>
          </w:tcPr>
          <w:p w14:paraId="1FA3622C" w14:textId="529D9E2B" w:rsidR="0063512B"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2F58793D" w14:textId="3B46A136" w:rsidR="0063512B" w:rsidRPr="004C28E5" w:rsidRDefault="0063512B" w:rsidP="00191E85">
            <w:pPr>
              <w:spacing w:line="240" w:lineRule="auto"/>
              <w:jc w:val="center"/>
            </w:pPr>
            <w:r>
              <w:t>C</w:t>
            </w:r>
            <w:r w:rsidRPr="009019CF">
              <w:t>omposite validity score</w:t>
            </w:r>
            <w:r>
              <w:t xml:space="preserve"> of</w:t>
            </w:r>
            <w:r w:rsidRPr="009019CF">
              <w:t xml:space="preserve"> </w:t>
            </w:r>
            <w:r w:rsidRPr="002C3C8F">
              <w:t>between-</w:t>
            </w:r>
            <w:r>
              <w:t>cluster</w:t>
            </w:r>
            <w:r w:rsidRPr="002C3C8F">
              <w:t xml:space="preserve"> term </w:t>
            </w:r>
            <w:r>
              <w:t>(</w:t>
            </w:r>
            <w:r w:rsidRPr="002C3C8F">
              <w:t>measures how far cluster centroids lie from the global centroid</w:t>
            </w:r>
            <w:r>
              <w:t>)</w:t>
            </w:r>
            <w:r w:rsidRPr="002C3C8F">
              <w:t>, and a within-</w:t>
            </w:r>
            <w:r>
              <w:t>cluster</w:t>
            </w:r>
            <w:r w:rsidRPr="002C3C8F">
              <w:t xml:space="preserve"> term </w:t>
            </w:r>
            <w:r>
              <w:t>(</w:t>
            </w:r>
            <w:r w:rsidRPr="002C3C8F">
              <w:t>measures average point-to-centroid scatter inside clusters</w:t>
            </w:r>
            <w:r>
              <w:t>)</w:t>
            </w:r>
          </w:p>
        </w:tc>
        <w:tc>
          <w:tcPr>
            <w:tcW w:w="1440" w:type="dxa"/>
            <w:noWrap/>
          </w:tcPr>
          <w:p w14:paraId="702FF7A4" w14:textId="77777777" w:rsidR="0063512B" w:rsidRPr="004C28E5" w:rsidRDefault="0063512B" w:rsidP="00191E85">
            <w:pPr>
              <w:spacing w:line="240" w:lineRule="auto"/>
              <w:jc w:val="center"/>
            </w:pPr>
            <w:r>
              <w:t>[0, +1]</w:t>
            </w:r>
          </w:p>
        </w:tc>
        <w:tc>
          <w:tcPr>
            <w:tcW w:w="1080" w:type="dxa"/>
          </w:tcPr>
          <w:p w14:paraId="7B3C50A6" w14:textId="16FF4D03" w:rsidR="0063512B" w:rsidRPr="004C28E5" w:rsidRDefault="0063512B" w:rsidP="00191E85">
            <w:pPr>
              <w:spacing w:line="240" w:lineRule="auto"/>
              <w:jc w:val="center"/>
            </w:pPr>
            <w:r>
              <w:fldChar w:fldCharType="begin"/>
            </w:r>
            <w:r w:rsidR="00B11A65">
              <w:instrText xml:space="preserve"> ADDIN ZOTERO_ITEM CSL_CITATION {"citationID":"W4wY7762","properties":{"formattedCitation":"(57)","plainCitation":"(57)","noteIndex":0},"citationItems":[{"id":1709,"uris":["http://zotero.org/users/8619560/items/A2XRS8AG"],"itemData":{"id":1709,"type":"paper-conference","abstract":"Clustering is one of the most well known types of unsupervised learning. Evaluating the quality of results and determining the number of clusters in data is an important issue. Most current validity indices only cover a subset of important aspects of clusters. Moreover, these indices are relevant only for data sets containing at least two clusters. In this paper, a new bounded index for cluster validity, called the score function (SF), is introduced. The score function is based on standard cluster properties. Several artificial and real-life data sets are used to evaluate the performance of the score function. The score function is tested against four existing validity indices. The index proposed in this paper is found to be always as good or better than these indices in the case of hyperspheroidal clusters. It is shown to work well on multi-dimensional data sets and is able to accommodate unique and sub-cluster cases.","container-title":"Machine Learning and Data Mining in Pattern Recognition","DOI":"10.1007/978-3-540-73499-4_14","event-place":"Berlin, Heidelberg","ISBN":"978-3-540-73499-4","language":"en","page":"174-187","publisher":"Springer","publisher-place":"Berlin, Heidelberg","source":"Springer Link","title":"A Bounded Index for Cluster Validity","author":[{"family":"Saitta","given":"Sandro"},{"family":"Raphael","given":"Benny"},{"family":"Smith","given":"Ian F. C."}],"editor":[{"family":"Perner","given":"Petra"}],"issued":{"date-parts":[["2007"]]}}}],"schema":"https://github.com/citation-style-language/schema/raw/master/csl-citation.json"} </w:instrText>
            </w:r>
            <w:r>
              <w:fldChar w:fldCharType="separate"/>
            </w:r>
            <w:r w:rsidR="009B523F" w:rsidRPr="009B523F">
              <w:t>(57)</w:t>
            </w:r>
            <w:r>
              <w:fldChar w:fldCharType="end"/>
            </w:r>
          </w:p>
        </w:tc>
        <w:tc>
          <w:tcPr>
            <w:tcW w:w="990" w:type="dxa"/>
          </w:tcPr>
          <w:p w14:paraId="53EEFD18" w14:textId="654F9663" w:rsidR="0063512B" w:rsidRPr="004C28E5" w:rsidRDefault="0063512B" w:rsidP="00191E85">
            <w:pPr>
              <w:spacing w:line="240" w:lineRule="auto"/>
              <w:jc w:val="center"/>
            </w:pPr>
            <w:r w:rsidRPr="00237FFD">
              <w:rPr>
                <w:b/>
                <w:bCs/>
              </w:rPr>
              <w:fldChar w:fldCharType="begin"/>
            </w:r>
            <w:r w:rsidR="00B11A65">
              <w:rPr>
                <w:b/>
                <w:bCs/>
              </w:rPr>
              <w:instrText xml:space="preserve"> ADDIN ZOTERO_ITEM CSL_CITATION {"citationID":"4RNgfcCG","properties":{"formattedCitation":"(56)","plainCitation":"(56)","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9B523F" w:rsidRPr="009B523F">
              <w:t>(56)</w:t>
            </w:r>
            <w:r w:rsidRPr="00237FFD">
              <w:rPr>
                <w:b/>
                <w:bCs/>
              </w:rPr>
              <w:fldChar w:fldCharType="end"/>
            </w:r>
          </w:p>
        </w:tc>
      </w:tr>
      <w:tr w:rsidR="0063512B" w:rsidRPr="00131A93" w14:paraId="4C6C9182" w14:textId="77777777" w:rsidTr="006F714D">
        <w:trPr>
          <w:trHeight w:val="300"/>
        </w:trPr>
        <w:tc>
          <w:tcPr>
            <w:tcW w:w="1345" w:type="dxa"/>
            <w:noWrap/>
          </w:tcPr>
          <w:p w14:paraId="7D35BA71" w14:textId="77777777" w:rsidR="0063512B" w:rsidRPr="00BD4ACB" w:rsidRDefault="0063512B" w:rsidP="00191E85">
            <w:pPr>
              <w:spacing w:line="240" w:lineRule="auto"/>
              <w:jc w:val="center"/>
              <w:rPr>
                <w:b/>
                <w:bCs/>
              </w:rPr>
            </w:pPr>
            <w:r w:rsidRPr="00BD4ACB">
              <w:t>SD (↓)</w:t>
            </w:r>
          </w:p>
        </w:tc>
        <w:tc>
          <w:tcPr>
            <w:tcW w:w="1823" w:type="dxa"/>
          </w:tcPr>
          <w:p w14:paraId="62E1D1AB" w14:textId="77777777" w:rsidR="0063512B" w:rsidRDefault="0063512B" w:rsidP="00191E85">
            <w:pPr>
              <w:spacing w:line="240" w:lineRule="auto"/>
              <w:jc w:val="center"/>
            </w:pPr>
          </w:p>
        </w:tc>
        <w:tc>
          <w:tcPr>
            <w:tcW w:w="2677" w:type="dxa"/>
            <w:gridSpan w:val="2"/>
            <w:noWrap/>
          </w:tcPr>
          <w:p w14:paraId="113E8A19" w14:textId="59F9E562" w:rsidR="0063512B" w:rsidRPr="004C28E5" w:rsidRDefault="0063512B" w:rsidP="00191E85">
            <w:pPr>
              <w:spacing w:line="240" w:lineRule="auto"/>
              <w:jc w:val="center"/>
            </w:pPr>
            <w:r>
              <w:t>C</w:t>
            </w:r>
            <w:r w:rsidRPr="009019CF">
              <w:t xml:space="preserve">ombined scattering (average within-cluster </w:t>
            </w:r>
            <w:r w:rsidRPr="009019CF">
              <w:lastRenderedPageBreak/>
              <w:t>spread) and separation term</w:t>
            </w:r>
          </w:p>
        </w:tc>
        <w:tc>
          <w:tcPr>
            <w:tcW w:w="1440" w:type="dxa"/>
            <w:noWrap/>
          </w:tcPr>
          <w:p w14:paraId="27449D1A" w14:textId="77777777" w:rsidR="0063512B" w:rsidRPr="004C28E5" w:rsidRDefault="0063512B" w:rsidP="00191E85">
            <w:pPr>
              <w:spacing w:line="240" w:lineRule="auto"/>
              <w:jc w:val="center"/>
            </w:pPr>
            <w:r>
              <w:lastRenderedPageBreak/>
              <w:t>(+inf, 0]</w:t>
            </w:r>
          </w:p>
        </w:tc>
        <w:tc>
          <w:tcPr>
            <w:tcW w:w="1080" w:type="dxa"/>
          </w:tcPr>
          <w:p w14:paraId="0E4BB4E2" w14:textId="6A60DF23" w:rsidR="0063512B" w:rsidRPr="004C28E5" w:rsidRDefault="0063512B" w:rsidP="00191E85">
            <w:pPr>
              <w:spacing w:line="240" w:lineRule="auto"/>
              <w:jc w:val="center"/>
            </w:pPr>
            <w:r>
              <w:fldChar w:fldCharType="begin"/>
            </w:r>
            <w:r w:rsidR="00B11A65">
              <w:instrText xml:space="preserve"> ADDIN ZOTERO_ITEM CSL_CITATION {"citationID":"GElGVZZp","properties":{"formattedCitation":"(58)","plainCitation":"(58)","noteIndex":0},"citationItems":[{"id":1710,"uris":["http://zotero.org/users/8619560/items/TTIVB9RL"],"itemData":{"id":1710,"type":"paper-conference","abstract":"Clustering is mostly an unsupervised procedure and most of the clustering algorithms depend on assumptions and initial guesses in order to define the subgroups presented in a data set. As a consequence, in most applications the final clusters require some sort of evaluation. The evaluation procedure has to tackle difficult problems, which can be qualitatively expressed as: i. quality of clusters, ii. the degree with which a clustering scheme fits a specific data set, iii. the optimal number of clusters in a partitioning. In this paper we present a scheme for finding the optimal partitioning of a data set during the clustering process regardless of the clustering algorithm used. More specifically, we present an approach for evaluation of clustering schemes (partitions) so as to find the best number of clusters, which occurs in a specific data set. A clustering algorithm produces different partitions for different values of the input parameters. The proposed approach selects the best clustering scheme (i.e., the scheme with the most compact and well-separated clusters), according to a quality index we define. We verified our approach using two popular clustering algorithms on synthetic and real data sets in order to evaluate its reliability. Moreover, we study the influence of different clustering parameters to the proposed quality index.","container-title":"Principles of Data Mining and Knowledge Discovery","DOI":"10.1007/3-540-45372-5_26","event-place":"Berlin, Heidelberg","ISBN":"978-3-540-45372-7","language":"en","page":"265-276","publisher":"Springer","publisher-place":"Berlin, Heidelberg","source":"Springer Link","title":"Quality Scheme Assessment in the Clustering Process","author":[{"family":"Halkidi","given":"M."},{"family":"Vazirgiannis","given":"M."},{"family":"Batistakis","given":"Y."}],"editor":[{"family":"Zighed","given":"Djamel A."},{"family":"Komorowski","given":"Jan"},{"family":"Żytkow","given":"Jan"}],"issued":{"date-parts":[["2000"]]}}}],"schema":"https://github.com/citation-style-language/schema/raw/master/csl-citation.json"} </w:instrText>
            </w:r>
            <w:r>
              <w:fldChar w:fldCharType="separate"/>
            </w:r>
            <w:r w:rsidR="009B523F" w:rsidRPr="009B523F">
              <w:t>(58)</w:t>
            </w:r>
            <w:r>
              <w:fldChar w:fldCharType="end"/>
            </w:r>
          </w:p>
        </w:tc>
        <w:tc>
          <w:tcPr>
            <w:tcW w:w="990" w:type="dxa"/>
          </w:tcPr>
          <w:p w14:paraId="0966EBB1" w14:textId="66BBEE5B" w:rsidR="0063512B" w:rsidRPr="004C28E5" w:rsidRDefault="0063512B" w:rsidP="00191E85">
            <w:pPr>
              <w:spacing w:line="240" w:lineRule="auto"/>
              <w:jc w:val="center"/>
            </w:pPr>
            <w:r w:rsidRPr="00237FFD">
              <w:rPr>
                <w:b/>
                <w:bCs/>
              </w:rPr>
              <w:fldChar w:fldCharType="begin"/>
            </w:r>
            <w:r w:rsidR="00B11A65">
              <w:rPr>
                <w:b/>
                <w:bCs/>
              </w:rPr>
              <w:instrText xml:space="preserve"> ADDIN ZOTERO_ITEM CSL_CITATION {"citationID":"WzLkYzJa","properties":{"formattedCitation":"(56)","plainCitation":"(56)","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9B523F" w:rsidRPr="009B523F">
              <w:t>(56)</w:t>
            </w:r>
            <w:r w:rsidRPr="00237FFD">
              <w:rPr>
                <w:b/>
                <w:bCs/>
              </w:rPr>
              <w:fldChar w:fldCharType="end"/>
            </w:r>
          </w:p>
        </w:tc>
      </w:tr>
      <w:tr w:rsidR="0063512B" w:rsidRPr="00131A93" w14:paraId="2F15D4B3" w14:textId="77777777" w:rsidTr="006F714D">
        <w:trPr>
          <w:trHeight w:val="300"/>
        </w:trPr>
        <w:tc>
          <w:tcPr>
            <w:tcW w:w="1345" w:type="dxa"/>
            <w:noWrap/>
          </w:tcPr>
          <w:p w14:paraId="7C170882" w14:textId="77777777" w:rsidR="0063512B" w:rsidRPr="00BD4ACB" w:rsidRDefault="0063512B" w:rsidP="00191E85">
            <w:pPr>
              <w:spacing w:after="160" w:line="240" w:lineRule="auto"/>
              <w:jc w:val="center"/>
              <w:rPr>
                <w:b/>
                <w:bCs/>
              </w:rPr>
            </w:pPr>
            <w:r w:rsidRPr="00BD4ACB">
              <w:t>SDbw (↓)</w:t>
            </w:r>
          </w:p>
        </w:tc>
        <w:tc>
          <w:tcPr>
            <w:tcW w:w="1823" w:type="dxa"/>
          </w:tcPr>
          <w:p w14:paraId="784896B3" w14:textId="79CE641D" w:rsidR="00371F55" w:rsidRDefault="00371F55" w:rsidP="00191E85">
            <w:pPr>
              <w:spacing w:line="240" w:lineRule="auto"/>
              <w:jc w:val="center"/>
            </w:pPr>
            <m:oMathPara>
              <m:oMath>
                <m:r>
                  <w:rPr>
                    <w:rFonts w:ascii="Cambria Math" w:hAnsi="Cambria Math"/>
                  </w:rPr>
                  <m:t>O(ND+</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D)</m:t>
                </m:r>
              </m:oMath>
            </m:oMathPara>
          </w:p>
        </w:tc>
        <w:tc>
          <w:tcPr>
            <w:tcW w:w="2677" w:type="dxa"/>
            <w:gridSpan w:val="2"/>
            <w:noWrap/>
          </w:tcPr>
          <w:p w14:paraId="1AAE4CBA" w14:textId="0C356AA3" w:rsidR="0063512B" w:rsidRPr="004C28E5" w:rsidRDefault="0063512B" w:rsidP="00191E85">
            <w:pPr>
              <w:spacing w:line="240" w:lineRule="auto"/>
              <w:jc w:val="center"/>
            </w:pPr>
            <w:r>
              <w:t>S</w:t>
            </w:r>
            <w:r w:rsidRPr="009019CF">
              <w:t>um of average within-cluster scatter and density-based between-cluster term;</w:t>
            </w:r>
          </w:p>
        </w:tc>
        <w:tc>
          <w:tcPr>
            <w:tcW w:w="1440" w:type="dxa"/>
            <w:noWrap/>
          </w:tcPr>
          <w:p w14:paraId="2BC24BD2" w14:textId="77777777" w:rsidR="0063512B" w:rsidRPr="004C28E5" w:rsidRDefault="0063512B" w:rsidP="00191E85">
            <w:pPr>
              <w:spacing w:line="240" w:lineRule="auto"/>
              <w:jc w:val="center"/>
            </w:pPr>
            <w:r>
              <w:t>(+inf, 0]</w:t>
            </w:r>
          </w:p>
        </w:tc>
        <w:tc>
          <w:tcPr>
            <w:tcW w:w="1080" w:type="dxa"/>
          </w:tcPr>
          <w:p w14:paraId="57E37F5E" w14:textId="7CC8FCAF" w:rsidR="0063512B" w:rsidRPr="004C28E5" w:rsidRDefault="0063512B" w:rsidP="00191E85">
            <w:pPr>
              <w:spacing w:line="240" w:lineRule="auto"/>
              <w:jc w:val="center"/>
            </w:pPr>
            <w:r>
              <w:fldChar w:fldCharType="begin"/>
            </w:r>
            <w:r w:rsidR="00B11A65">
              <w:instrText xml:space="preserve"> ADDIN ZOTERO_ITEM CSL_CITATION {"citationID":"IXW76t9y","properties":{"formattedCitation":"(59)","plainCitation":"(59)","noteIndex":0},"citationItems":[{"id":1712,"uris":["http://zotero.org/users/8619560/items/VRUZ7KGF"],"itemData":{"id":1712,"type":"paper-conference","abstract":"Clustering is a mostly unsupervised procedure and the majority of clustering algorithms depend on certain assumptions in order to define the subgroups present in a data set. As a consequence, in most applications the resulting clustering scheme requires some sort of evaluation regarding its validity. In this paper we present a clustering validity procedure, which evaluates the results of clustering algorithms on data sets. We define a validity index, S Dbw, based on well-defined clustering criteria enabling the selection of optimal input parameter values for a clustering algorithm that result in the best partitioning of a data set. We evaluate the reliability of our index both theoretically and experimentally, considering three representative clustering algorithms run on synthetic and real data sets. We also carried out an evaluation study to compare S Dbw performance with other known validity indices. Our approach performed favorably in all cases, even those in which other indices failed to indicate the correct partitions in a data set.","container-title":"Proceedings 2001 IEEE International Conference on Data Mining","DOI":"10.1109/ICDM.2001.989517","event-title":"2001 IEEE International Conference on Data Mining","page":"187-194","source":"IEEE Xplore","title":"Clustering validity assessment: finding the optimal partitioning of a data set","title-short":"Clustering validity assessment","URL":"https://ieeexplore.ieee.org/document/989517","author":[{"family":"Halkidi","given":"M."},{"family":"Vazirgiannis","given":"M."}],"accessed":{"date-parts":[["2025",11,4]]},"issued":{"date-parts":[["2001",11]]}}}],"schema":"https://github.com/citation-style-language/schema/raw/master/csl-citation.json"} </w:instrText>
            </w:r>
            <w:r>
              <w:fldChar w:fldCharType="separate"/>
            </w:r>
            <w:r w:rsidR="009B523F" w:rsidRPr="009B523F">
              <w:t>(59)</w:t>
            </w:r>
            <w:r>
              <w:fldChar w:fldCharType="end"/>
            </w:r>
          </w:p>
        </w:tc>
        <w:tc>
          <w:tcPr>
            <w:tcW w:w="990" w:type="dxa"/>
          </w:tcPr>
          <w:p w14:paraId="4D9A2F4F" w14:textId="2F1F0CB0" w:rsidR="0063512B" w:rsidRPr="004C28E5" w:rsidRDefault="0063512B" w:rsidP="00191E85">
            <w:pPr>
              <w:spacing w:line="240" w:lineRule="auto"/>
              <w:jc w:val="center"/>
            </w:pPr>
            <w:r w:rsidRPr="00237FFD">
              <w:rPr>
                <w:b/>
                <w:bCs/>
              </w:rPr>
              <w:fldChar w:fldCharType="begin"/>
            </w:r>
            <w:r w:rsidR="00B11A65">
              <w:rPr>
                <w:b/>
                <w:bCs/>
              </w:rPr>
              <w:instrText xml:space="preserve"> ADDIN ZOTERO_ITEM CSL_CITATION {"citationID":"I99bXqCo","properties":{"formattedCitation":"(56)","plainCitation":"(56)","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9B523F" w:rsidRPr="009B523F">
              <w:t>(56)</w:t>
            </w:r>
            <w:r w:rsidRPr="00237FFD">
              <w:rPr>
                <w:b/>
                <w:bCs/>
              </w:rPr>
              <w:fldChar w:fldCharType="end"/>
            </w:r>
          </w:p>
        </w:tc>
      </w:tr>
      <w:tr w:rsidR="0063512B" w:rsidRPr="00131A93" w14:paraId="70B458EE" w14:textId="77777777" w:rsidTr="006F714D">
        <w:trPr>
          <w:trHeight w:val="300"/>
        </w:trPr>
        <w:tc>
          <w:tcPr>
            <w:tcW w:w="1345" w:type="dxa"/>
            <w:noWrap/>
          </w:tcPr>
          <w:p w14:paraId="1B7B65C6" w14:textId="218B1522" w:rsidR="0063512B" w:rsidRPr="00BD4ACB" w:rsidRDefault="0063512B" w:rsidP="00191E85">
            <w:pPr>
              <w:spacing w:line="240" w:lineRule="auto"/>
              <w:jc w:val="center"/>
            </w:pPr>
            <w:r>
              <w:t>C</w:t>
            </w:r>
            <w:r w:rsidR="00126623">
              <w:t xml:space="preserve"> </w:t>
            </w:r>
            <w:r w:rsidR="00126623" w:rsidRPr="00BD4ACB">
              <w:t>(↓)</w:t>
            </w:r>
          </w:p>
        </w:tc>
        <w:tc>
          <w:tcPr>
            <w:tcW w:w="1823" w:type="dxa"/>
          </w:tcPr>
          <w:p w14:paraId="67FC24B5" w14:textId="5FDD2972" w:rsidR="0063512B"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4F193468" w14:textId="77777777" w:rsidR="0063512B" w:rsidRDefault="0063512B" w:rsidP="00191E85">
            <w:pPr>
              <w:spacing w:line="240" w:lineRule="auto"/>
              <w:jc w:val="center"/>
            </w:pPr>
          </w:p>
        </w:tc>
        <w:tc>
          <w:tcPr>
            <w:tcW w:w="1440" w:type="dxa"/>
            <w:noWrap/>
          </w:tcPr>
          <w:p w14:paraId="14FC4EE7" w14:textId="1AEE7C0E" w:rsidR="0063512B" w:rsidRDefault="00D7682E" w:rsidP="00191E85">
            <w:pPr>
              <w:spacing w:line="240" w:lineRule="auto"/>
              <w:jc w:val="center"/>
            </w:pPr>
            <w:r>
              <w:t>[</w:t>
            </w:r>
            <w:r w:rsidR="00D76025">
              <w:t>+</w:t>
            </w:r>
            <w:r>
              <w:t>1, 0]</w:t>
            </w:r>
          </w:p>
        </w:tc>
        <w:tc>
          <w:tcPr>
            <w:tcW w:w="1080" w:type="dxa"/>
          </w:tcPr>
          <w:p w14:paraId="2E6BB495" w14:textId="5EE7474A" w:rsidR="0063512B" w:rsidRDefault="008E06EF" w:rsidP="00191E85">
            <w:pPr>
              <w:spacing w:line="240" w:lineRule="auto"/>
              <w:jc w:val="center"/>
            </w:pPr>
            <w:r>
              <w:fldChar w:fldCharType="begin"/>
            </w:r>
            <w:r w:rsidR="00B11A65">
              <w:instrText xml:space="preserve"> ADDIN ZOTERO_ITEM CSL_CITATION {"citationID":"ukfzgsDW","properties":{"formattedCitation":"(61)","plainCitation":"(61)","noteIndex":0},"citationItems":[{"id":1809,"uris":["http://zotero.org/users/8619560/items/QFPCSRIB"],"itemData":{"id":1809,"type":"article-journal","abstract":"A graph-theoretic paradigm is used to generalize the common measures of categorical clustering in free recall based on the number of observed repetitions. Two graphs are defined: Graph G, which characterizes the a priori structure of the item set defined by a researcher; and Graph R, which characterizes an S's protocol. Two indices of clustering, denoted by Gamma and Omega, are obtained by evaluating the sum of the pair-wise products of the weights on the corresponding edges of the 2 graphs. It is observed that the Gamma statistic is a direct generalization of the commonly used clustering indices and reduces to the number of repetitions whenever G represents a standard categorical decomposition of a stimulus list. The Omega statistic, on the other hand, extracts more information from the protocol graph, R, than does Gamma and incorporates a distance measure based on the number of intervening items in an S's recall sequence. (19 ref) (PsycInfo Database Record (c) 2025 APA, all rights reserved)","container-title":"Psychological Bulletin","DOI":"10.1037/0033-2909.83.6.1072","ISSN":"1939-1455","issue":"6","note":"publisher-place: US\npublisher: American Psychological Association","page":"1072-1080","source":"APA PsycNet","title":"A general statistical framework for assessing categorical clustering in free recall","volume":"83","author":[{"family":"Hubert","given":"Lawrence J."},{"family":"Levin","given":"Joel R."}],"issued":{"date-parts":[["1976"]]}}}],"schema":"https://github.com/citation-style-language/schema/raw/master/csl-citation.json"} </w:instrText>
            </w:r>
            <w:r>
              <w:fldChar w:fldCharType="separate"/>
            </w:r>
            <w:r w:rsidR="009B523F" w:rsidRPr="009B523F">
              <w:t>(61)</w:t>
            </w:r>
            <w:r>
              <w:fldChar w:fldCharType="end"/>
            </w:r>
          </w:p>
        </w:tc>
        <w:tc>
          <w:tcPr>
            <w:tcW w:w="990" w:type="dxa"/>
          </w:tcPr>
          <w:p w14:paraId="74FB8899" w14:textId="42CB019C" w:rsidR="0063512B" w:rsidRPr="00237FFD" w:rsidRDefault="003F6DF3" w:rsidP="00191E85">
            <w:pPr>
              <w:spacing w:line="240" w:lineRule="auto"/>
              <w:jc w:val="center"/>
              <w:rPr>
                <w:b/>
                <w:bCs/>
              </w:rPr>
            </w:pPr>
            <w:r>
              <w:rPr>
                <w:b/>
                <w:bCs/>
              </w:rPr>
              <w:t>-</w:t>
            </w:r>
          </w:p>
        </w:tc>
      </w:tr>
      <w:tr w:rsidR="00D76025" w:rsidRPr="00131A93" w14:paraId="37831FF2" w14:textId="77777777" w:rsidTr="006F714D">
        <w:trPr>
          <w:trHeight w:val="300"/>
        </w:trPr>
        <w:tc>
          <w:tcPr>
            <w:tcW w:w="1345" w:type="dxa"/>
            <w:noWrap/>
          </w:tcPr>
          <w:p w14:paraId="1747A560" w14:textId="4E8DF3B9" w:rsidR="00D76025" w:rsidRDefault="00D76025" w:rsidP="00191E85">
            <w:pPr>
              <w:spacing w:line="240" w:lineRule="auto"/>
              <w:jc w:val="center"/>
            </w:pPr>
            <w:r>
              <w:t>I</w:t>
            </w:r>
            <w:r w:rsidR="00126623">
              <w:t xml:space="preserve"> </w:t>
            </w:r>
            <w:r w:rsidR="00126623" w:rsidRPr="00BD4ACB">
              <w:t>(↑)</w:t>
            </w:r>
          </w:p>
        </w:tc>
        <w:tc>
          <w:tcPr>
            <w:tcW w:w="1823" w:type="dxa"/>
          </w:tcPr>
          <w:p w14:paraId="32A021E0" w14:textId="2B48FBFD" w:rsidR="00D76025" w:rsidRDefault="0073362D"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D)</m:t>
                </m:r>
              </m:oMath>
            </m:oMathPara>
          </w:p>
        </w:tc>
        <w:tc>
          <w:tcPr>
            <w:tcW w:w="2677" w:type="dxa"/>
            <w:gridSpan w:val="2"/>
            <w:noWrap/>
          </w:tcPr>
          <w:p w14:paraId="44406B96" w14:textId="77777777" w:rsidR="00D76025" w:rsidRDefault="00D76025" w:rsidP="00191E85">
            <w:pPr>
              <w:spacing w:line="240" w:lineRule="auto"/>
              <w:jc w:val="center"/>
            </w:pPr>
          </w:p>
        </w:tc>
        <w:tc>
          <w:tcPr>
            <w:tcW w:w="1440" w:type="dxa"/>
            <w:noWrap/>
          </w:tcPr>
          <w:p w14:paraId="766C31D4" w14:textId="6FBAA1BA" w:rsidR="00D76025" w:rsidRDefault="00D76025" w:rsidP="00191E85">
            <w:pPr>
              <w:spacing w:line="240" w:lineRule="auto"/>
              <w:jc w:val="center"/>
            </w:pPr>
            <w:r>
              <w:t>[0, +inf)</w:t>
            </w:r>
          </w:p>
        </w:tc>
        <w:tc>
          <w:tcPr>
            <w:tcW w:w="1080" w:type="dxa"/>
          </w:tcPr>
          <w:p w14:paraId="2FC09823" w14:textId="63455649" w:rsidR="00D76025" w:rsidRDefault="00D76025" w:rsidP="00191E85">
            <w:pPr>
              <w:spacing w:line="240" w:lineRule="auto"/>
              <w:jc w:val="center"/>
            </w:pPr>
            <w:r>
              <w:fldChar w:fldCharType="begin"/>
            </w:r>
            <w:r w:rsidR="00B11A65">
              <w:instrText xml:space="preserve"> ADDIN ZOTERO_ITEM CSL_CITATION {"citationID":"LIXRSkKR","properties":{"formattedCitation":"(62)","plainCitation":"(62)","noteIndex":0},"citationItems":[{"id":1811,"uris":["http://zotero.org/users/8619560/items/2X3L363X"],"itemData":{"id":1811,"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schema":"https://github.com/citation-style-language/schema/raw/master/csl-citation.json"} </w:instrText>
            </w:r>
            <w:r>
              <w:fldChar w:fldCharType="separate"/>
            </w:r>
            <w:r w:rsidR="009B523F" w:rsidRPr="009B523F">
              <w:t>(62)</w:t>
            </w:r>
            <w:r>
              <w:fldChar w:fldCharType="end"/>
            </w:r>
          </w:p>
        </w:tc>
        <w:tc>
          <w:tcPr>
            <w:tcW w:w="990" w:type="dxa"/>
          </w:tcPr>
          <w:p w14:paraId="0A9955F4" w14:textId="01098FB9" w:rsidR="00D76025" w:rsidRPr="00237FFD" w:rsidRDefault="003F6DF3" w:rsidP="00191E85">
            <w:pPr>
              <w:spacing w:line="240" w:lineRule="auto"/>
              <w:jc w:val="center"/>
              <w:rPr>
                <w:b/>
                <w:bCs/>
              </w:rPr>
            </w:pPr>
            <w:r>
              <w:rPr>
                <w:b/>
                <w:bCs/>
              </w:rPr>
              <w:t>-</w:t>
            </w:r>
          </w:p>
        </w:tc>
      </w:tr>
      <w:tr w:rsidR="008E06EF" w:rsidRPr="00131A93" w14:paraId="6C4735CF" w14:textId="77777777" w:rsidTr="006F714D">
        <w:trPr>
          <w:trHeight w:val="300"/>
        </w:trPr>
        <w:tc>
          <w:tcPr>
            <w:tcW w:w="1345" w:type="dxa"/>
            <w:noWrap/>
          </w:tcPr>
          <w:p w14:paraId="6E178B80" w14:textId="405F855D" w:rsidR="008E06EF" w:rsidRDefault="008E06EF" w:rsidP="00191E85">
            <w:pPr>
              <w:spacing w:line="240" w:lineRule="auto"/>
              <w:jc w:val="center"/>
            </w:pPr>
            <w:r>
              <w:t>CDbw</w:t>
            </w:r>
            <w:r w:rsidR="00126623">
              <w:t xml:space="preserve"> </w:t>
            </w:r>
            <w:r w:rsidR="00126623" w:rsidRPr="00BD4ACB">
              <w:t>(↑)</w:t>
            </w:r>
          </w:p>
        </w:tc>
        <w:tc>
          <w:tcPr>
            <w:tcW w:w="1823" w:type="dxa"/>
          </w:tcPr>
          <w:p w14:paraId="184F8F6F" w14:textId="315A025E" w:rsidR="008E06EF" w:rsidRDefault="0073362D" w:rsidP="00191E85">
            <w:pPr>
              <w:spacing w:line="240" w:lineRule="auto"/>
              <w:jc w:val="center"/>
            </w:pPr>
            <m:oMathPara>
              <m:oMath>
                <m:r>
                  <w:rPr>
                    <w:rFonts w:ascii="Cambria Math" w:hAnsi="Cambria Math"/>
                  </w:rPr>
                  <m:t>O(NKD)</m:t>
                </m:r>
              </m:oMath>
            </m:oMathPara>
          </w:p>
        </w:tc>
        <w:tc>
          <w:tcPr>
            <w:tcW w:w="2677" w:type="dxa"/>
            <w:gridSpan w:val="2"/>
            <w:noWrap/>
          </w:tcPr>
          <w:p w14:paraId="3F3E5863" w14:textId="77777777" w:rsidR="008E06EF" w:rsidRDefault="008E06EF" w:rsidP="00191E85">
            <w:pPr>
              <w:spacing w:line="240" w:lineRule="auto"/>
              <w:jc w:val="center"/>
            </w:pPr>
          </w:p>
        </w:tc>
        <w:tc>
          <w:tcPr>
            <w:tcW w:w="1440" w:type="dxa"/>
            <w:noWrap/>
          </w:tcPr>
          <w:p w14:paraId="55D1973E" w14:textId="0BA937FB" w:rsidR="008E06EF" w:rsidRDefault="008E06EF" w:rsidP="00191E85">
            <w:pPr>
              <w:spacing w:line="240" w:lineRule="auto"/>
              <w:jc w:val="center"/>
            </w:pPr>
            <w:r>
              <w:t>[0, +inf)</w:t>
            </w:r>
          </w:p>
        </w:tc>
        <w:tc>
          <w:tcPr>
            <w:tcW w:w="1080" w:type="dxa"/>
          </w:tcPr>
          <w:p w14:paraId="64A41816" w14:textId="28FA72DF" w:rsidR="008E06EF" w:rsidRDefault="008E06EF" w:rsidP="00191E85">
            <w:pPr>
              <w:spacing w:line="240" w:lineRule="auto"/>
              <w:jc w:val="center"/>
            </w:pPr>
            <w:r>
              <w:fldChar w:fldCharType="begin"/>
            </w:r>
            <w:r w:rsidR="00B11A65">
              <w:instrText xml:space="preserve"> ADDIN ZOTERO_ITEM CSL_CITATION {"citationID":"1RMWQIH9","properties":{"formattedCitation":"(63)","plainCitation":"(63)","noteIndex":0},"citationItems":[{"id":1805,"uris":["http://zotero.org/users/8619560/items/38DJRBV5"],"itemData":{"id":1805,"type":"article-journal","abstract":"Although the goal of clustering is intuitively compelling and its notion arises in many fields, it is difficult to define a unified approach to address the clustering problem and thus diverse clustering algorithms abound in the research community. These algorithms, under different clustering assumptions, often lead to qualitatively different results. As a consequence the results of clustering algorithms (i.e., data set partitionings) need to be evaluated as regards their validity based on widely accepted criteria. In this paper a cluster validity index, CDbw, is proposed which assesses the compactness and separation of clusters defined by a clustering algorithm. The cluster validity index, given a data set and a set of clustering algorithms, enables (i) the selection of the input parameter values that lead an algorithm to the best possible partitioning of the data set, and (ii) the selection of the algorithm that provides the best partitioning of the data set. CDbw handles efficiently arbitrarily shaped clusters by representing each cluster with a number of points rather than by a single representative point. A full implementation and experimental results confirm the reliability of the validity index showing also that its performance compares favourably to that of several others.","container-title":"Pattern Recognition Letters","DOI":"10.1016/j.patrec.2007.12.011","ISSN":"0167-8655","issue":"6","journalAbbreviation":"Pattern Recognition Letters","page":"773-786","source":"ScienceDirect","title":"A density-based cluster validity approach using multi-representatives","volume":"29","author":[{"family":"Halkidi","given":"Maria"},{"family":"Vazirgiannis","given":"Michalis"}],"issued":{"date-parts":[["2008",4,15]]}}}],"schema":"https://github.com/citation-style-language/schema/raw/master/csl-citation.json"} </w:instrText>
            </w:r>
            <w:r>
              <w:fldChar w:fldCharType="separate"/>
            </w:r>
            <w:r w:rsidR="009B523F" w:rsidRPr="009B523F">
              <w:t>(63)</w:t>
            </w:r>
            <w:r>
              <w:fldChar w:fldCharType="end"/>
            </w:r>
          </w:p>
        </w:tc>
        <w:tc>
          <w:tcPr>
            <w:tcW w:w="990" w:type="dxa"/>
          </w:tcPr>
          <w:p w14:paraId="063CF9C9" w14:textId="66DB5BB6" w:rsidR="008E06EF" w:rsidRPr="00237FFD" w:rsidRDefault="003F6DF3" w:rsidP="00191E85">
            <w:pPr>
              <w:spacing w:line="240" w:lineRule="auto"/>
              <w:jc w:val="center"/>
              <w:rPr>
                <w:b/>
                <w:bCs/>
              </w:rPr>
            </w:pPr>
            <w:r>
              <w:rPr>
                <w:b/>
                <w:bCs/>
              </w:rPr>
              <w:t>-</w:t>
            </w:r>
          </w:p>
        </w:tc>
      </w:tr>
      <w:tr w:rsidR="008E06EF" w:rsidRPr="00131A93" w14:paraId="5F779465" w14:textId="77777777" w:rsidTr="006F714D">
        <w:trPr>
          <w:trHeight w:val="300"/>
        </w:trPr>
        <w:tc>
          <w:tcPr>
            <w:tcW w:w="1345" w:type="dxa"/>
            <w:noWrap/>
          </w:tcPr>
          <w:p w14:paraId="65DA0100" w14:textId="31D60395" w:rsidR="008E06EF" w:rsidRDefault="008E06EF" w:rsidP="00191E85">
            <w:pPr>
              <w:spacing w:line="240" w:lineRule="auto"/>
              <w:jc w:val="center"/>
            </w:pPr>
            <w:r w:rsidRPr="00C351EC">
              <w:t>VIASCKDE</w:t>
            </w:r>
            <w:r w:rsidR="00126623">
              <w:t xml:space="preserve"> </w:t>
            </w:r>
            <w:r w:rsidR="00126623" w:rsidRPr="00BD4ACB">
              <w:t>(↑)</w:t>
            </w:r>
          </w:p>
        </w:tc>
        <w:tc>
          <w:tcPr>
            <w:tcW w:w="1823" w:type="dxa"/>
          </w:tcPr>
          <w:p w14:paraId="7765551B" w14:textId="537ECF81" w:rsidR="008E06EF" w:rsidRDefault="0073362D"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057EF389" w14:textId="77777777" w:rsidR="008E06EF" w:rsidRDefault="008E06EF" w:rsidP="00191E85">
            <w:pPr>
              <w:spacing w:line="240" w:lineRule="auto"/>
              <w:jc w:val="center"/>
            </w:pPr>
          </w:p>
        </w:tc>
        <w:tc>
          <w:tcPr>
            <w:tcW w:w="1440" w:type="dxa"/>
            <w:noWrap/>
          </w:tcPr>
          <w:p w14:paraId="725172A8" w14:textId="4AD978A1" w:rsidR="008E06EF" w:rsidRDefault="008E06EF" w:rsidP="00191E85">
            <w:pPr>
              <w:spacing w:line="240" w:lineRule="auto"/>
              <w:jc w:val="center"/>
            </w:pPr>
            <w:r>
              <w:t>[−1,+1]</w:t>
            </w:r>
          </w:p>
        </w:tc>
        <w:tc>
          <w:tcPr>
            <w:tcW w:w="1080" w:type="dxa"/>
          </w:tcPr>
          <w:p w14:paraId="39A89776" w14:textId="5E22F4DD" w:rsidR="008E06EF" w:rsidRDefault="008E06EF" w:rsidP="00191E85">
            <w:pPr>
              <w:spacing w:line="240" w:lineRule="auto"/>
              <w:jc w:val="center"/>
            </w:pPr>
            <w:r>
              <w:fldChar w:fldCharType="begin"/>
            </w:r>
            <w:r w:rsidR="00B11A65">
              <w:instrText xml:space="preserve"> ADDIN ZOTERO_ITEM CSL_CITATION {"citationID":"TBXGmHwE","properties":{"formattedCitation":"(64)","plainCitation":"(64)","noteIndex":0},"citationItems":[{"id":1802,"uris":["http://zotero.org/users/8619560/items/QA3D53YW"],"itemData":{"id":1802,"type":"article-journal","abstract":"The cluster evaluation process is of great importance in areas of machine learning and data mining. Evaluating the clustering quality of clusters shows how much any proposed approach or algorithm is competent. Nevertheless, evaluating the quality of any cluster is still an issue. Although many cluster validity indices have been proposed, there is a need for new approaches that can measure the clustering quality more accurately because most of the existing approaches measure the cluster quality correctly when the shape of the cluster is spherical. However, very few clusters in the real world are spherical. Therefore, a new Validity Index for Arbitrary-Shaped Clusters based on the kernel density estimation (the VIASCKDE Index) to overcome the mentioned issue was proposed in the study. In the VIASCKDE Index, we used separation and compactness of each data to support arbitrary-shaped clusters and utilized the kernel density estimation (KDE) to give more weight to the denser areas in the clusters to support cluster compactness. To evaluate the performance of our approach, we compared it to the state-of-the-art cluster validity indices. Experimental results have demonstrated that the VIASCKDE Index outperforms the compared indices.","container-title":"Computational Intelligence and Neuroscience","DOI":"10.1155/2022/4059302","ISSN":"1687-5273","issue":"1","language":"en","license":"Copyright © 2022 Ali Şenol.","note":"_eprint: https://onlinelibrary.wiley.com/doi/pdf/10.1155/2022/4059302","page":"4059302","source":"Wiley Online Library","title":"VIASCKDE Index: A Novel Internal Cluster Validity Index for Arbitrary-Shaped Clusters Based on the Kernel Density Estimation","title-short":"VIASCKDE Index","volume":"2022","author":[{"family":"Şenol","given":"Ali"}],"issued":{"date-parts":[["2022"]]}}}],"schema":"https://github.com/citation-style-language/schema/raw/master/csl-citation.json"} </w:instrText>
            </w:r>
            <w:r>
              <w:fldChar w:fldCharType="separate"/>
            </w:r>
            <w:r w:rsidR="009B523F" w:rsidRPr="009B523F">
              <w:t>(64)</w:t>
            </w:r>
            <w:r>
              <w:fldChar w:fldCharType="end"/>
            </w:r>
          </w:p>
        </w:tc>
        <w:tc>
          <w:tcPr>
            <w:tcW w:w="990" w:type="dxa"/>
          </w:tcPr>
          <w:p w14:paraId="13C74A3C" w14:textId="085A351B" w:rsidR="008E06EF" w:rsidRPr="00237FFD" w:rsidRDefault="003F6DF3" w:rsidP="00191E85">
            <w:pPr>
              <w:spacing w:line="240" w:lineRule="auto"/>
              <w:jc w:val="center"/>
              <w:rPr>
                <w:b/>
                <w:bCs/>
              </w:rPr>
            </w:pPr>
            <w:r>
              <w:rPr>
                <w:b/>
                <w:bCs/>
              </w:rPr>
              <w:t>-</w:t>
            </w:r>
          </w:p>
        </w:tc>
      </w:tr>
      <w:tr w:rsidR="001D2310" w:rsidRPr="00131A93" w14:paraId="38CA7A42" w14:textId="77777777" w:rsidTr="006F714D">
        <w:trPr>
          <w:trHeight w:val="300"/>
        </w:trPr>
        <w:tc>
          <w:tcPr>
            <w:tcW w:w="1345" w:type="dxa"/>
            <w:noWrap/>
          </w:tcPr>
          <w:p w14:paraId="2E61715D" w14:textId="5D6D837F" w:rsidR="001D2310" w:rsidRPr="00C351EC" w:rsidRDefault="001D2310" w:rsidP="00191E85">
            <w:pPr>
              <w:spacing w:line="240" w:lineRule="auto"/>
              <w:jc w:val="center"/>
            </w:pPr>
            <w:r>
              <w:t>CS</w:t>
            </w:r>
            <w:r w:rsidR="00126623">
              <w:t xml:space="preserve"> </w:t>
            </w:r>
            <w:r w:rsidR="00126623" w:rsidRPr="00BD4ACB">
              <w:t>(↓)</w:t>
            </w:r>
          </w:p>
        </w:tc>
        <w:tc>
          <w:tcPr>
            <w:tcW w:w="1823" w:type="dxa"/>
          </w:tcPr>
          <w:p w14:paraId="6B46D858" w14:textId="580C63E3" w:rsidR="001D2310"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17E6A6D3" w14:textId="77777777" w:rsidR="001D2310" w:rsidRDefault="001D2310" w:rsidP="00191E85">
            <w:pPr>
              <w:spacing w:line="240" w:lineRule="auto"/>
              <w:jc w:val="center"/>
            </w:pPr>
          </w:p>
        </w:tc>
        <w:tc>
          <w:tcPr>
            <w:tcW w:w="1440" w:type="dxa"/>
            <w:noWrap/>
          </w:tcPr>
          <w:p w14:paraId="069AB410" w14:textId="6581FA23" w:rsidR="001D2310" w:rsidRDefault="00470788" w:rsidP="00191E85">
            <w:pPr>
              <w:spacing w:line="240" w:lineRule="auto"/>
              <w:jc w:val="center"/>
            </w:pPr>
            <w:r>
              <w:t>(+inf, 0]</w:t>
            </w:r>
          </w:p>
        </w:tc>
        <w:tc>
          <w:tcPr>
            <w:tcW w:w="1080" w:type="dxa"/>
          </w:tcPr>
          <w:p w14:paraId="77FA8142" w14:textId="37639EA6" w:rsidR="001D2310" w:rsidRDefault="001D2310" w:rsidP="00191E85">
            <w:pPr>
              <w:spacing w:line="240" w:lineRule="auto"/>
              <w:jc w:val="center"/>
            </w:pPr>
            <w:r>
              <w:fldChar w:fldCharType="begin"/>
            </w:r>
            <w:r w:rsidR="00B11A65">
              <w:instrText xml:space="preserve"> ADDIN ZOTERO_ITEM CSL_CITATION {"citationID":"Klt0uSp4","properties":{"formattedCitation":"(65)","plainCitation":"(65)","noteIndex":0},"citationItems":[{"id":1820,"uris":["http://zotero.org/users/8619560/items/3EBIWXUR"],"itemData":{"id":1820,"type":"article-journal","abstract":"Many validity measures have been proposed for evaluating clustering results. Most of these popular validity measures do not work well for clusters with different densities and/or sizes. They usually have a tendency of ignoring clusters with low densities. In this paper, we propose a new validity measure that can deal with this situation. In addition, we also propose a modified K-means algorithm that can assign more cluster centres to areas with low densities of data than the conventional K-means algorithm does. First, several artificial data sets are used to test the performance of the proposed measure. Then the proposed measure and the modified K-means algorithm are applied to reduce the edge degradation in vector quantisation of image compression.","container-title":"Pattern Analysis and Applications","DOI":"10.1007/s10044-004-0218-1","ISSN":"1433-755X","issue":"2","journalAbbreviation":"Pattern Anal Applic","language":"en","page":"205-220","source":"Springer Link","title":"A new cluster validity measure and its application to image compression","volume":"7","author":[{"family":"Chou","given":"C.-H."},{"family":"Su","given":"M.-C."},{"family":"Lai","given":"E."}],"issued":{"date-parts":[["2004",7,1]]}}}],"schema":"https://github.com/citation-style-language/schema/raw/master/csl-citation.json"} </w:instrText>
            </w:r>
            <w:r>
              <w:fldChar w:fldCharType="separate"/>
            </w:r>
            <w:r w:rsidRPr="001D2310">
              <w:t>(65)</w:t>
            </w:r>
            <w:r>
              <w:fldChar w:fldCharType="end"/>
            </w:r>
          </w:p>
        </w:tc>
        <w:tc>
          <w:tcPr>
            <w:tcW w:w="990" w:type="dxa"/>
          </w:tcPr>
          <w:p w14:paraId="603DAAB3" w14:textId="07B3FF8A" w:rsidR="001D2310" w:rsidRPr="00237FFD" w:rsidRDefault="003F6DF3" w:rsidP="00191E85">
            <w:pPr>
              <w:spacing w:line="240" w:lineRule="auto"/>
              <w:jc w:val="center"/>
              <w:rPr>
                <w:b/>
                <w:bCs/>
              </w:rPr>
            </w:pPr>
            <w:r>
              <w:rPr>
                <w:b/>
                <w:bCs/>
              </w:rPr>
              <w:t>-</w:t>
            </w:r>
          </w:p>
        </w:tc>
      </w:tr>
      <w:tr w:rsidR="00CC148D" w:rsidRPr="00131A93" w14:paraId="26FA80AA" w14:textId="77777777" w:rsidTr="006F714D">
        <w:trPr>
          <w:trHeight w:val="300"/>
        </w:trPr>
        <w:tc>
          <w:tcPr>
            <w:tcW w:w="1345" w:type="dxa"/>
            <w:noWrap/>
          </w:tcPr>
          <w:p w14:paraId="58FA3306" w14:textId="398A734F" w:rsidR="00CC148D" w:rsidRDefault="00CC148D" w:rsidP="00191E85">
            <w:pPr>
              <w:spacing w:line="240" w:lineRule="auto"/>
              <w:jc w:val="center"/>
            </w:pPr>
            <w:r>
              <w:t>COP</w:t>
            </w:r>
            <w:r w:rsidR="00DC4C77">
              <w:t xml:space="preserve"> </w:t>
            </w:r>
            <w:r w:rsidR="00DC4C77" w:rsidRPr="00BD4ACB">
              <w:t>(↓)</w:t>
            </w:r>
          </w:p>
        </w:tc>
        <w:tc>
          <w:tcPr>
            <w:tcW w:w="1823" w:type="dxa"/>
          </w:tcPr>
          <w:p w14:paraId="11844633" w14:textId="5A9FA8DC" w:rsidR="00CC148D" w:rsidRDefault="00DC4C77"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D)</m:t>
                </m:r>
              </m:oMath>
            </m:oMathPara>
          </w:p>
        </w:tc>
        <w:tc>
          <w:tcPr>
            <w:tcW w:w="2677" w:type="dxa"/>
            <w:gridSpan w:val="2"/>
            <w:noWrap/>
          </w:tcPr>
          <w:p w14:paraId="1A85BDEA" w14:textId="77777777" w:rsidR="00CC148D" w:rsidRDefault="00CC148D" w:rsidP="00191E85">
            <w:pPr>
              <w:spacing w:line="240" w:lineRule="auto"/>
              <w:jc w:val="center"/>
            </w:pPr>
          </w:p>
        </w:tc>
        <w:tc>
          <w:tcPr>
            <w:tcW w:w="1440" w:type="dxa"/>
            <w:noWrap/>
          </w:tcPr>
          <w:p w14:paraId="17D37401" w14:textId="298CB582" w:rsidR="00CC148D" w:rsidRDefault="00DC4C77" w:rsidP="00191E85">
            <w:pPr>
              <w:spacing w:line="240" w:lineRule="auto"/>
              <w:jc w:val="center"/>
            </w:pPr>
            <w:r>
              <w:t>(+inf, 0]</w:t>
            </w:r>
          </w:p>
        </w:tc>
        <w:tc>
          <w:tcPr>
            <w:tcW w:w="1080" w:type="dxa"/>
          </w:tcPr>
          <w:p w14:paraId="26161478" w14:textId="26997EDF" w:rsidR="00CC148D" w:rsidRDefault="00DC4C77" w:rsidP="00191E85">
            <w:pPr>
              <w:spacing w:line="240" w:lineRule="auto"/>
              <w:jc w:val="center"/>
            </w:pPr>
            <w:r>
              <w:fldChar w:fldCharType="begin"/>
            </w:r>
            <w:r w:rsidR="00B11A65">
              <w:instrText xml:space="preserve"> ADDIN ZOTERO_ITEM CSL_CITATION {"citationID":"wwO72Aa8","properties":{"formattedCitation":"(66)","plainCitation":"(66)","noteIndex":0},"citationItems":[{"id":1821,"uris":["http://zotero.org/users/8619560/items/39B5PJ5S"],"itemData":{"id":1821,"type":"article-journal","abstract":"Hierarchical clustering algorithms provide a set of nested partitions called a cluster hierarchy. Since the hierarchy is usually too complex it is reduced to a single partition by using cluster validity indices. We show that the classical method is often not useful and we propose SEP, a new method that efficiently searches in an extended partition set. Furthermore, we propose a new cluster validity index, COP, since many of the commonly used indices cannot be used with SEP. Experiments performed with 80 synthetic and 7 real datasets confirm that SEP/COP is superior to the method currently used and furthermore, it is less sensitive to noise.","container-title":"Pattern Recognition","DOI":"10.1016/j.patcog.2010.04.021","ISSN":"0031-3203","issue":"10","journalAbbreviation":"Pattern Recognition","page":"3364-3373","source":"ScienceDirect","title":"SEP/COP: An efficient method to find the best partition in hierarchical clustering based on a new cluster validity index","title-short":"SEP/COP","volume":"43","author":[{"family":"Gurrutxaga","given":"Ibai"},{"family":"Albisua","given":"Iñaki"},{"family":"Arbelaitz","given":"Olatz"},{"family":"Martín","given":"José I."},{"family":"Muguerza","given":"Javier"},{"family":"Pérez","given":"Jesús M."},{"family":"Perona","given":"Iñigo"}],"issued":{"date-parts":[["2010",10,1]]}}}],"schema":"https://github.com/citation-style-language/schema/raw/master/csl-citation.json"} </w:instrText>
            </w:r>
            <w:r>
              <w:fldChar w:fldCharType="separate"/>
            </w:r>
            <w:r w:rsidRPr="00DC4C77">
              <w:t>(66)</w:t>
            </w:r>
            <w:r>
              <w:fldChar w:fldCharType="end"/>
            </w:r>
          </w:p>
        </w:tc>
        <w:tc>
          <w:tcPr>
            <w:tcW w:w="990" w:type="dxa"/>
          </w:tcPr>
          <w:p w14:paraId="381C0BB9" w14:textId="1F5F037D" w:rsidR="00CC148D" w:rsidRPr="00237FFD" w:rsidRDefault="003F6DF3" w:rsidP="00191E85">
            <w:pPr>
              <w:spacing w:line="240" w:lineRule="auto"/>
              <w:jc w:val="center"/>
              <w:rPr>
                <w:b/>
                <w:bCs/>
              </w:rPr>
            </w:pPr>
            <w:r>
              <w:rPr>
                <w:b/>
                <w:bCs/>
              </w:rPr>
              <w:t>-</w:t>
            </w:r>
          </w:p>
        </w:tc>
      </w:tr>
    </w:tbl>
    <w:p w14:paraId="1FCB37FE" w14:textId="20A1D015" w:rsidR="006F1E10" w:rsidRDefault="006F1E10" w:rsidP="00AA3315">
      <w:pPr>
        <w:tabs>
          <w:tab w:val="left" w:pos="216"/>
        </w:tabs>
        <w:spacing w:after="0"/>
      </w:pPr>
    </w:p>
    <w:p w14:paraId="0DA48067" w14:textId="77777777" w:rsidR="001B08AC" w:rsidRDefault="001B08AC" w:rsidP="00AA3315">
      <w:pPr>
        <w:tabs>
          <w:tab w:val="left" w:pos="216"/>
        </w:tabs>
        <w:spacing w:after="0"/>
      </w:pPr>
    </w:p>
    <w:p w14:paraId="49E83F31" w14:textId="24D00EE3" w:rsidR="001B08AC" w:rsidRDefault="001B08AC" w:rsidP="00AA3315">
      <w:pPr>
        <w:tabs>
          <w:tab w:val="left" w:pos="216"/>
        </w:tabs>
        <w:spacing w:after="0"/>
      </w:pPr>
      <w:r>
        <w:t>COP</w:t>
      </w:r>
      <w:r w:rsidR="00DC4C77">
        <w:t xml:space="preserve"> </w:t>
      </w:r>
      <w:r w:rsidR="00DC4C77">
        <w:fldChar w:fldCharType="begin"/>
      </w:r>
      <w:r w:rsidR="00B11A65">
        <w:instrText xml:space="preserve"> ADDIN ZOTERO_ITEM CSL_CITATION {"citationID":"6IUGp8cp","properties":{"formattedCitation":"(66)","plainCitation":"(66)","noteIndex":0},"citationItems":[{"id":1821,"uris":["http://zotero.org/users/8619560/items/39B5PJ5S"],"itemData":{"id":1821,"type":"article-journal","abstract":"Hierarchical clustering algorithms provide a set of nested partitions called a cluster hierarchy. Since the hierarchy is usually too complex it is reduced to a single partition by using cluster validity indices. We show that the classical method is often not useful and we propose SEP, a new method that efficiently searches in an extended partition set. Furthermore, we propose a new cluster validity index, COP, since many of the commonly used indices cannot be used with SEP. Experiments performed with 80 synthetic and 7 real datasets confirm that SEP/COP is superior to the method currently used and furthermore, it is less sensitive to noise.","container-title":"Pattern Recognition","DOI":"10.1016/j.patcog.2010.04.021","ISSN":"0031-3203","issue":"10","journalAbbreviation":"Pattern Recognition","page":"3364-3373","source":"ScienceDirect","title":"SEP/COP: An efficient method to find the best partition in hierarchical clustering based on a new cluster validity index","title-short":"SEP/COP","volume":"43","author":[{"family":"Gurrutxaga","given":"Ibai"},{"family":"Albisua","given":"Iñaki"},{"family":"Arbelaitz","given":"Olatz"},{"family":"Martín","given":"José I."},{"family":"Muguerza","given":"Javier"},{"family":"Pérez","given":"Jesús M."},{"family":"Perona","given":"Iñigo"}],"issued":{"date-parts":[["2010",10,1]]}}}],"schema":"https://github.com/citation-style-language/schema/raw/master/csl-citation.json"} </w:instrText>
      </w:r>
      <w:r w:rsidR="00DC4C77">
        <w:fldChar w:fldCharType="separate"/>
      </w:r>
      <w:r w:rsidR="00DC4C77" w:rsidRPr="00DC4C77">
        <w:t>(66)</w:t>
      </w:r>
      <w:r w:rsidR="00DC4C77">
        <w:fldChar w:fldCharType="end"/>
      </w:r>
      <w:r w:rsidR="00DC4C77">
        <w:t xml:space="preserve"> </w:t>
      </w:r>
      <w:r w:rsidR="00DC4C77" w:rsidRPr="00DC4C77">
        <w:t xml:space="preserve">measures the ratio between intra-cluster compactness (average distance from points to their cluster centroid) and a “farthest-neighbour” inter-cluster distance (for each cluster, the minimum over outside points of the maximum distance from that outside point to members of the cluster). COP takes values in </w:t>
      </w:r>
      <m:oMath>
        <m:r>
          <w:rPr>
            <w:rFonts w:ascii="Cambria Math" w:hAnsi="Cambria Math"/>
          </w:rPr>
          <m:t>[0,</m:t>
        </m:r>
        <m:r>
          <m:rPr>
            <m:sty m:val="p"/>
          </m:rPr>
          <w:rPr>
            <w:rFonts w:ascii="Cambria Math" w:hAnsi="Cambria Math"/>
          </w:rPr>
          <m:t>∞</m:t>
        </m:r>
        <m:r>
          <w:rPr>
            <w:rFonts w:ascii="Cambria Math" w:hAnsi="Cambria Math"/>
          </w:rPr>
          <m:t>)</m:t>
        </m:r>
      </m:oMath>
      <w:r w:rsidR="00DC4C77" w:rsidRPr="00DC4C77">
        <w:t>; values close to 0 indicate tight, well-separated clusters while large values indicate loose or poorly separated clusters. Thus</w:t>
      </w:r>
      <w:r w:rsidR="00DC4C77">
        <w:t>,</w:t>
      </w:r>
      <w:r w:rsidR="00DC4C77" w:rsidRPr="00DC4C77">
        <w:t xml:space="preserve"> COP evaluates partitions that have small within-cluster scatter and relatively large farthest-neighbour separation</w:t>
      </w:r>
      <w:r w:rsidR="00DC4C77">
        <w:t>.</w:t>
      </w:r>
    </w:p>
    <w:p w14:paraId="150255B8" w14:textId="77777777" w:rsidR="00DC4C77" w:rsidRDefault="00DC4C77" w:rsidP="00AA3315">
      <w:pPr>
        <w:tabs>
          <w:tab w:val="left" w:pos="216"/>
        </w:tabs>
        <w:spacing w:after="0"/>
      </w:pPr>
    </w:p>
    <w:p w14:paraId="199F7954" w14:textId="1C1CA49D" w:rsidR="00DC4C77" w:rsidRDefault="00DC4C77" w:rsidP="00AA3315">
      <w:pPr>
        <w:tabs>
          <w:tab w:val="left" w:pos="216"/>
        </w:tabs>
        <w:spacing w:after="0"/>
      </w:pPr>
      <m:oMathPara>
        <m:oMath>
          <m:r>
            <w:rPr>
              <w:rFonts w:ascii="Cambria Math" w:hAnsi="Cambria Math"/>
            </w:rPr>
            <m:t>COP=</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lim>
                      </m:limLow>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k</m:t>
                                  </m:r>
                                </m:sub>
                              </m:sSub>
                            </m:lim>
                          </m:limLow>
                        </m:fName>
                        <m:e>
                          <m:r>
                            <w:rPr>
                              <w:rFonts w:ascii="Cambria Math" w:hAnsi="Cambria Math"/>
                            </w:rPr>
                            <m:t>d(x, y)</m:t>
                          </m:r>
                        </m:e>
                      </m:func>
                    </m:e>
                  </m:func>
                </m:den>
              </m:f>
            </m:e>
          </m:nary>
        </m:oMath>
      </m:oMathPara>
    </w:p>
    <w:p w14:paraId="7B19F048" w14:textId="77777777" w:rsidR="00C351EC" w:rsidRDefault="00C351EC" w:rsidP="00AA3315">
      <w:pPr>
        <w:tabs>
          <w:tab w:val="left" w:pos="216"/>
        </w:tabs>
        <w:spacing w:after="0"/>
      </w:pPr>
    </w:p>
    <w:p w14:paraId="583CEDAF" w14:textId="6C56D207" w:rsidR="00C351EC" w:rsidRDefault="00C351EC" w:rsidP="00AA3315">
      <w:pPr>
        <w:tabs>
          <w:tab w:val="left" w:pos="216"/>
        </w:tabs>
        <w:spacing w:after="0"/>
      </w:pPr>
      <w:r>
        <w:t xml:space="preserve">C index </w:t>
      </w:r>
      <w:r w:rsidR="00065AE2">
        <w:fldChar w:fldCharType="begin"/>
      </w:r>
      <w:r w:rsidR="00B11A65">
        <w:instrText xml:space="preserve"> ADDIN ZOTERO_ITEM CSL_CITATION {"citationID":"uJr2R7Xk","properties":{"formattedCitation":"(61)","plainCitation":"(61)","noteIndex":0},"citationItems":[{"id":1809,"uris":["http://zotero.org/users/8619560/items/QFPCSRIB"],"itemData":{"id":1809,"type":"article-journal","abstract":"A graph-theoretic paradigm is used to generalize the common measures of categorical clustering in free recall based on the number of observed repetitions. Two graphs are defined: Graph G, which characterizes the a priori structure of the item set defined by a researcher; and Graph R, which characterizes an S's protocol. Two indices of clustering, denoted by Gamma and Omega, are obtained by evaluating the sum of the pair-wise products of the weights on the corresponding edges of the 2 graphs. It is observed that the Gamma statistic is a direct generalization of the commonly used clustering indices and reduces to the number of repetitions whenever G represents a standard categorical decomposition of a stimulus list. The Omega statistic, on the other hand, extracts more information from the protocol graph, R, than does Gamma and incorporates a distance measure based on the number of intervening items in an S's recall sequence. (19 ref) (PsycInfo Database Record (c) 2025 APA, all rights reserved)","container-title":"Psychological Bulletin","DOI":"10.1037/0033-2909.83.6.1072","ISSN":"1939-1455","issue":"6","note":"publisher-place: US\npublisher: American Psychological Association","page":"1072-1080","source":"APA PsycNet","title":"A general statistical framework for assessing categorical clustering in free recall","volume":"83","author":[{"family":"Hubert","given":"Lawrence J."},{"family":"Levin","given":"Joel R."}],"issued":{"date-parts":[["1976"]]}}}],"schema":"https://github.com/citation-style-language/schema/raw/master/csl-citation.json"} </w:instrText>
      </w:r>
      <w:r w:rsidR="00065AE2">
        <w:fldChar w:fldCharType="separate"/>
      </w:r>
      <w:r w:rsidR="009B523F" w:rsidRPr="009B523F">
        <w:t>(61)</w:t>
      </w:r>
      <w:r w:rsidR="00065AE2">
        <w:fldChar w:fldCharType="end"/>
      </w:r>
    </w:p>
    <w:p w14:paraId="64CE4B15" w14:textId="77777777" w:rsidR="00065AE2" w:rsidRDefault="00065AE2" w:rsidP="00AA3315">
      <w:pPr>
        <w:tabs>
          <w:tab w:val="left" w:pos="216"/>
        </w:tabs>
        <w:spacing w:after="0"/>
      </w:pPr>
    </w:p>
    <w:p w14:paraId="7AE1478D" w14:textId="4ACBDC5C" w:rsidR="008D2CC6" w:rsidRPr="008D2CC6" w:rsidRDefault="008D2CC6" w:rsidP="00AA3315">
      <w:pPr>
        <w:tabs>
          <w:tab w:val="left" w:pos="216"/>
        </w:tabs>
        <w:spacing w:after="0"/>
        <w:rPr>
          <w:color w:val="EE0000"/>
        </w:rPr>
      </w:pPr>
      <w:r w:rsidRPr="008D2CC6">
        <w:rPr>
          <w:color w:val="EE0000"/>
        </w:rPr>
        <w:t xml:space="preserve">can only be used for evaluating the validity of clustering results obtained using the k-means algorithm due to its assumption that the clusters are spherical, equally sized, and have the same density. It is sensitive to the scale of the data, presence of noise and overlapping clusters. </w:t>
      </w:r>
    </w:p>
    <w:p w14:paraId="4A3D8ECF" w14:textId="77777777" w:rsidR="008D2CC6" w:rsidRDefault="008D2CC6" w:rsidP="00AA3315">
      <w:pPr>
        <w:tabs>
          <w:tab w:val="left" w:pos="216"/>
        </w:tabs>
        <w:spacing w:after="0"/>
      </w:pPr>
    </w:p>
    <w:p w14:paraId="399042B6" w14:textId="777EAA9D" w:rsidR="00065AE2" w:rsidRPr="00744D83" w:rsidRDefault="00065AE2" w:rsidP="00AA3315">
      <w:pPr>
        <w:tabs>
          <w:tab w:val="left" w:pos="216"/>
        </w:tabs>
        <w:spacing w:after="0"/>
      </w:pPr>
      <m:oMathPara>
        <m:oMath>
          <m:r>
            <w:rPr>
              <w:rFonts w:ascii="Cambria Math" w:hAnsi="Cambria Math"/>
            </w:rPr>
            <m:t xml:space="preserve">S=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lt;j</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e>
                  </m:eqArr>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e>
          </m:nary>
        </m:oMath>
      </m:oMathPara>
    </w:p>
    <w:p w14:paraId="0F9E06EE" w14:textId="6D1DA2D0" w:rsidR="00744D83" w:rsidRPr="00744D83" w:rsidRDefault="00000000" w:rsidP="00AA3315">
      <w:pPr>
        <w:tabs>
          <w:tab w:val="left" w:pos="216"/>
        </w:tabs>
        <w:spacing w:after="0"/>
      </w:pPr>
      <m:oMathPara>
        <m:oMath>
          <m:sSub>
            <m:sSubPr>
              <m:ctrlPr>
                <w:rPr>
                  <w:rFonts w:ascii="Cambria Math" w:hAnsi="Cambria Math"/>
                  <w:i/>
                </w:rPr>
              </m:ctrlPr>
            </m:sSubPr>
            <m:e>
              <m:r>
                <w:rPr>
                  <w:rFonts w:ascii="Cambria Math" w:hAnsi="Cambria Math"/>
                </w:rPr>
                <m:t>S</m:t>
              </m:r>
            </m:e>
            <m:sub>
              <m:r>
                <w:rPr>
                  <w:rFonts w:ascii="Cambria Math" w:hAnsi="Cambria Math"/>
                </w:rPr>
                <m:t>min</m:t>
              </m:r>
            </m:sub>
          </m:sSub>
          <m:r>
            <w:rPr>
              <w:rFonts w:ascii="Cambria Math" w:hAnsi="Cambria Math"/>
            </w:rPr>
            <m:t>=</m:t>
          </m:r>
          <m:nary>
            <m:naryPr>
              <m:chr m:val="∑"/>
              <m:limLoc m:val="undOvr"/>
              <m:ctrlPr>
                <w:rPr>
                  <w:rFonts w:ascii="Cambria Math" w:hAnsi="Cambria Math"/>
                  <w:i/>
                </w:rPr>
              </m:ctrlPr>
            </m:naryPr>
            <m:sub>
              <m:r>
                <w:rPr>
                  <w:rFonts w:ascii="Cambria Math" w:hAnsi="Cambria Math"/>
                </w:rPr>
                <m:t>r=1</m:t>
              </m:r>
            </m:sub>
            <m:sup>
              <m:r>
                <w:rPr>
                  <w:rFonts w:ascii="Cambria Math" w:hAnsi="Cambria Math"/>
                </w:rPr>
                <m:t>m</m:t>
              </m:r>
            </m:sup>
            <m:e>
              <m:sSub>
                <m:sSubPr>
                  <m:ctrlPr>
                    <w:rPr>
                      <w:rFonts w:ascii="Cambria Math" w:hAnsi="Cambria Math"/>
                      <w:i/>
                    </w:rPr>
                  </m:ctrlPr>
                </m:sSubPr>
                <m:e>
                  <m:r>
                    <w:rPr>
                      <w:rFonts w:ascii="Cambria Math" w:hAnsi="Cambria Math"/>
                    </w:rPr>
                    <m:t>d</m:t>
                  </m:r>
                </m:e>
                <m:sub>
                  <m:d>
                    <m:dPr>
                      <m:ctrlPr>
                        <w:rPr>
                          <w:rFonts w:ascii="Cambria Math" w:hAnsi="Cambria Math"/>
                          <w:i/>
                        </w:rPr>
                      </m:ctrlPr>
                    </m:dPr>
                    <m:e>
                      <m:r>
                        <w:rPr>
                          <w:rFonts w:ascii="Cambria Math" w:hAnsi="Cambria Math"/>
                        </w:rPr>
                        <m:t>r</m:t>
                      </m:r>
                    </m:e>
                  </m:d>
                </m:sub>
              </m:sSub>
            </m:e>
          </m:nary>
          <m:r>
            <w:rPr>
              <w:rFonts w:ascii="Cambria Math" w:hAnsi="Cambria Math"/>
            </w:rPr>
            <m:t>, m=</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r>
                        <w:rPr>
                          <w:rFonts w:ascii="Cambria Math" w:hAnsi="Cambria Math"/>
                        </w:rPr>
                        <m:t>2</m:t>
                      </m:r>
                    </m:den>
                  </m:f>
                </m:e>
              </m:d>
            </m:e>
          </m:nary>
          <m:r>
            <w:rPr>
              <w:rFonts w:ascii="Cambria Math" w:hAnsi="Cambria Math"/>
            </w:rPr>
            <m:t xml:space="preserve">, </m:t>
          </m:r>
          <m:sSub>
            <m:sSubPr>
              <m:ctrlPr>
                <w:rPr>
                  <w:rFonts w:ascii="Cambria Math" w:hAnsi="Cambria Math"/>
                  <w:i/>
                </w:rPr>
              </m:ctrlPr>
            </m:sSubPr>
            <m:e>
              <m:r>
                <w:rPr>
                  <w:rFonts w:ascii="Cambria Math" w:hAnsi="Cambria Math"/>
                </w:rPr>
                <m:t>d</m:t>
              </m:r>
            </m:e>
            <m:sub>
              <m:d>
                <m:dPr>
                  <m:ctrlPr>
                    <w:rPr>
                      <w:rFonts w:ascii="Cambria Math" w:hAnsi="Cambria Math"/>
                      <w:i/>
                    </w:rPr>
                  </m:ctrlPr>
                </m:dPr>
                <m:e>
                  <m:r>
                    <w:rPr>
                      <w:rFonts w:ascii="Cambria Math" w:hAnsi="Cambria Math"/>
                    </w:rPr>
                    <m:t>x</m:t>
                  </m:r>
                </m:e>
              </m:d>
            </m:sub>
          </m:sSub>
          <m:r>
            <w:rPr>
              <w:rFonts w:ascii="Cambria Math" w:hAnsi="Cambria Math"/>
            </w:rPr>
            <m:t xml:space="preserve"> sorted pairwise distances</m:t>
          </m:r>
        </m:oMath>
      </m:oMathPara>
    </w:p>
    <w:p w14:paraId="7A0A5E0D" w14:textId="56B27059" w:rsidR="00744D83" w:rsidRDefault="00000000" w:rsidP="00744D83">
      <w:pPr>
        <w:tabs>
          <w:tab w:val="left" w:pos="216"/>
        </w:tabs>
        <w:spacing w:after="0"/>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m:t>
          </m:r>
          <m:nary>
            <m:naryPr>
              <m:chr m:val="∑"/>
              <m:limLoc m:val="undOvr"/>
              <m:ctrlPr>
                <w:rPr>
                  <w:rFonts w:ascii="Cambria Math" w:hAnsi="Cambria Math"/>
                  <w:i/>
                </w:rPr>
              </m:ctrlPr>
            </m:naryPr>
            <m:sub>
              <m:r>
                <w:rPr>
                  <w:rFonts w:ascii="Cambria Math" w:hAnsi="Cambria Math"/>
                </w:rPr>
                <m:t>r=T-m+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r)</m:t>
                  </m:r>
                </m:sub>
              </m:sSub>
            </m:e>
          </m:nary>
          <m:r>
            <w:rPr>
              <w:rFonts w:ascii="Cambria Math" w:hAnsi="Cambria Math"/>
            </w:rPr>
            <m:t>, m=</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r>
                        <w:rPr>
                          <w:rFonts w:ascii="Cambria Math" w:hAnsi="Cambria Math"/>
                        </w:rPr>
                        <m:t>2</m:t>
                      </m:r>
                    </m:den>
                  </m:f>
                </m:e>
              </m:d>
            </m:e>
          </m:nary>
          <m:r>
            <w:rPr>
              <w:rFonts w:ascii="Cambria Math" w:hAnsi="Cambria Math"/>
            </w:rPr>
            <m:t>, T=</m:t>
          </m:r>
          <m:d>
            <m:dPr>
              <m:ctrlPr>
                <w:rPr>
                  <w:rFonts w:ascii="Cambria Math" w:hAnsi="Cambria Math"/>
                  <w:i/>
                </w:rPr>
              </m:ctrlPr>
            </m:dPr>
            <m:e>
              <m:f>
                <m:fPr>
                  <m:type m:val="noBar"/>
                  <m:ctrlPr>
                    <w:rPr>
                      <w:rFonts w:ascii="Cambria Math" w:hAnsi="Cambria Math"/>
                      <w:i/>
                    </w:rPr>
                  </m:ctrlPr>
                </m:fPr>
                <m:num>
                  <m:r>
                    <w:rPr>
                      <w:rFonts w:ascii="Cambria Math" w:hAnsi="Cambria Math"/>
                    </w:rPr>
                    <m:t>N</m:t>
                  </m:r>
                </m:num>
                <m:den>
                  <m:r>
                    <w:rPr>
                      <w:rFonts w:ascii="Cambria Math" w:hAnsi="Cambria Math"/>
                    </w:rPr>
                    <m:t>2</m:t>
                  </m:r>
                </m:den>
              </m:f>
            </m:e>
          </m:d>
          <m:r>
            <w:rPr>
              <w:rFonts w:ascii="Cambria Math" w:hAnsi="Cambria Math"/>
            </w:rPr>
            <m:t xml:space="preserve">  </m:t>
          </m:r>
          <m:sSub>
            <m:sSubPr>
              <m:ctrlPr>
                <w:rPr>
                  <w:rFonts w:ascii="Cambria Math" w:hAnsi="Cambria Math"/>
                  <w:i/>
                </w:rPr>
              </m:ctrlPr>
            </m:sSubPr>
            <m:e>
              <m:r>
                <w:rPr>
                  <w:rFonts w:ascii="Cambria Math" w:hAnsi="Cambria Math"/>
                </w:rPr>
                <m:t>, d</m:t>
              </m:r>
            </m:e>
            <m:sub>
              <m:r>
                <w:rPr>
                  <w:rFonts w:ascii="Cambria Math" w:hAnsi="Cambria Math"/>
                </w:rPr>
                <m:t>(x)</m:t>
              </m:r>
            </m:sub>
          </m:sSub>
          <m:r>
            <w:rPr>
              <w:rFonts w:ascii="Cambria Math" w:hAnsi="Cambria Math"/>
            </w:rPr>
            <m:t xml:space="preserve"> sorted pairwise distances</m:t>
          </m:r>
        </m:oMath>
      </m:oMathPara>
    </w:p>
    <w:p w14:paraId="1AC5827A" w14:textId="77777777" w:rsidR="00065AE2" w:rsidRDefault="00065AE2" w:rsidP="00AA3315">
      <w:pPr>
        <w:tabs>
          <w:tab w:val="left" w:pos="216"/>
        </w:tabs>
        <w:spacing w:after="0"/>
      </w:pPr>
    </w:p>
    <w:p w14:paraId="66E8F4AC" w14:textId="388EE09B" w:rsidR="00065AE2" w:rsidRDefault="00744D83" w:rsidP="00AA3315">
      <w:pPr>
        <w:tabs>
          <w:tab w:val="left" w:pos="216"/>
        </w:tabs>
        <w:spacing w:after="0"/>
      </w:pPr>
      <m:oMathPara>
        <m:oMath>
          <m:r>
            <w:rPr>
              <w:rFonts w:ascii="Cambria Math" w:hAnsi="Cambria Math"/>
            </w:rPr>
            <w:lastRenderedPageBreak/>
            <m:t>C=</m:t>
          </m:r>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min</m:t>
                  </m:r>
                </m:sub>
              </m:sSub>
              <m:r>
                <w:rPr>
                  <w:rFonts w:ascii="Cambria Math" w:hAnsi="Cambria Math"/>
                </w:rPr>
                <m:t xml:space="preserve"> </m:t>
              </m:r>
            </m:num>
            <m:den>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in</m:t>
                  </m:r>
                </m:sub>
              </m:sSub>
            </m:den>
          </m:f>
        </m:oMath>
      </m:oMathPara>
    </w:p>
    <w:p w14:paraId="037DC34B" w14:textId="77777777" w:rsidR="00A43BF6" w:rsidRDefault="00A43BF6" w:rsidP="00AA3315">
      <w:pPr>
        <w:tabs>
          <w:tab w:val="left" w:pos="216"/>
        </w:tabs>
        <w:spacing w:after="0"/>
      </w:pPr>
    </w:p>
    <w:p w14:paraId="5DEA6724" w14:textId="75E06C02" w:rsidR="005016DA" w:rsidRDefault="005016DA" w:rsidP="005016DA"/>
    <w:p w14:paraId="7239D7D7" w14:textId="77777777" w:rsidR="008D2CC6" w:rsidRDefault="008D2CC6" w:rsidP="005016DA"/>
    <w:p w14:paraId="541D2F04" w14:textId="29E75C5D" w:rsidR="00C351EC" w:rsidRDefault="00D76025" w:rsidP="005016DA">
      <w:r>
        <w:t xml:space="preserve">I index </w:t>
      </w:r>
      <w:r>
        <w:fldChar w:fldCharType="begin"/>
      </w:r>
      <w:r w:rsidR="00B11A65">
        <w:instrText xml:space="preserve"> ADDIN ZOTERO_ITEM CSL_CITATION {"citationID":"SOyIuHnf","properties":{"formattedCitation":"(62)","plainCitation":"(62)","noteIndex":0},"citationItems":[{"id":1811,"uris":["http://zotero.org/users/8619560/items/2X3L363X"],"itemData":{"id":1811,"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schema":"https://github.com/citation-style-language/schema/raw/master/csl-citation.json"} </w:instrText>
      </w:r>
      <w:r>
        <w:fldChar w:fldCharType="separate"/>
      </w:r>
      <w:r w:rsidR="009B523F" w:rsidRPr="009B523F">
        <w:t>(62)</w:t>
      </w:r>
      <w:r>
        <w:fldChar w:fldCharType="end"/>
      </w:r>
    </w:p>
    <w:p w14:paraId="6FFA59CC" w14:textId="36328FB5" w:rsidR="00D76025" w:rsidRPr="008D2CC6" w:rsidRDefault="008D2CC6" w:rsidP="005016DA">
      <w:pPr>
        <w:rPr>
          <w:color w:val="EE0000"/>
        </w:rPr>
      </w:pPr>
      <w:r w:rsidRPr="008D2CC6">
        <w:rPr>
          <w:color w:val="EE0000"/>
        </w:rPr>
        <w:t>assumes that the clusters are convex and isotropic, which may not always be true in real-world datasets. It requires a large number of trials to find the optimal set of clustering parameters, which can be timeconsuming. It is not effective for datasets with skewed or imbalanced distributions, as it tends to produce similar scores for both wellclustered and poorlyclustered datasets.</w:t>
      </w:r>
    </w:p>
    <w:p w14:paraId="300DD6CA" w14:textId="500A1BBF" w:rsidR="005B4D13" w:rsidRDefault="005B4D13" w:rsidP="005016DA">
      <m:oMathPara>
        <m:oMath>
          <m:r>
            <w:rPr>
              <w:rFonts w:ascii="Cambria Math" w:hAnsi="Cambria Math"/>
            </w:rPr>
            <m:t>I=</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e>
              </m:nary>
            </m:num>
            <m:den>
              <m:r>
                <w:rPr>
                  <w:rFonts w:ascii="Cambria Math" w:hAnsi="Cambria Math"/>
                </w:rPr>
                <m:t>SSE</m:t>
              </m:r>
            </m:den>
          </m:f>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i≠j</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e>
          </m:func>
        </m:oMath>
      </m:oMathPara>
    </w:p>
    <w:p w14:paraId="1BB3E199" w14:textId="77777777" w:rsidR="005B4D13" w:rsidRDefault="005B4D13" w:rsidP="005016DA"/>
    <w:p w14:paraId="5F609DD7" w14:textId="60376E61" w:rsidR="0073362D" w:rsidRPr="0073362D" w:rsidRDefault="00607B57" w:rsidP="0073362D">
      <w:r>
        <w:t xml:space="preserve">CDbw </w:t>
      </w:r>
      <w:r>
        <w:fldChar w:fldCharType="begin"/>
      </w:r>
      <w:r w:rsidR="00B11A65">
        <w:instrText xml:space="preserve"> ADDIN ZOTERO_ITEM CSL_CITATION {"citationID":"VdqZjCFY","properties":{"formattedCitation":"(63)","plainCitation":"(63)","noteIndex":0},"citationItems":[{"id":1805,"uris":["http://zotero.org/users/8619560/items/38DJRBV5"],"itemData":{"id":1805,"type":"article-journal","abstract":"Although the goal of clustering is intuitively compelling and its notion arises in many fields, it is difficult to define a unified approach to address the clustering problem and thus diverse clustering algorithms abound in the research community. These algorithms, under different clustering assumptions, often lead to qualitatively different results. As a consequence the results of clustering algorithms (i.e., data set partitionings) need to be evaluated as regards their validity based on widely accepted criteria. In this paper a cluster validity index, CDbw, is proposed which assesses the compactness and separation of clusters defined by a clustering algorithm. The cluster validity index, given a data set and a set of clustering algorithms, enables (i) the selection of the input parameter values that lead an algorithm to the best possible partitioning of the data set, and (ii) the selection of the algorithm that provides the best partitioning of the data set. CDbw handles efficiently arbitrarily shaped clusters by representing each cluster with a number of points rather than by a single representative point. A full implementation and experimental results confirm the reliability of the validity index showing also that its performance compares favourably to that of several others.","container-title":"Pattern Recognition Letters","DOI":"10.1016/j.patrec.2007.12.011","ISSN":"0167-8655","issue":"6","journalAbbreviation":"Pattern Recognition Letters","page":"773-786","source":"ScienceDirect","title":"A density-based cluster validity approach using multi-representatives","volume":"29","author":[{"family":"Halkidi","given":"Maria"},{"family":"Vazirgiannis","given":"Michalis"}],"issued":{"date-parts":[["2008",4,15]]}}}],"schema":"https://github.com/citation-style-language/schema/raw/master/csl-citation.json"} </w:instrText>
      </w:r>
      <w:r>
        <w:fldChar w:fldCharType="separate"/>
      </w:r>
      <w:r w:rsidR="009B523F" w:rsidRPr="009B523F">
        <w:t>(63)</w:t>
      </w:r>
      <w:r>
        <w:fldChar w:fldCharType="end"/>
      </w:r>
      <w:r w:rsidR="0073362D">
        <w:t xml:space="preserve"> </w:t>
      </w:r>
      <w:r w:rsidR="0073362D" w:rsidRPr="0073362D">
        <w:t xml:space="preserve">combines an internal-compactness measure with a separation measure that is penalized by density between clusters. Compactness: fraction of each cluster’s points lying within a neighborhood radius </w:t>
      </w:r>
      <m:oMath>
        <m:r>
          <w:rPr>
            <w:rFonts w:ascii="Cambria Math" w:hAnsi="Cambria Math"/>
          </w:rPr>
          <m:t>σ</m:t>
        </m:r>
      </m:oMath>
      <w:r w:rsidR="0073362D" w:rsidRPr="0073362D">
        <w:t>of its centroid (averaged). Separation: typical nearest-centroid distance, reduced when there is measurable data density in the midpoint region between centroids. The final score multiplies separation by compactness (squared in your centroid simplification), so high CDbw favors clusterings that are both tight internally and well separated with low inter-cluster density. Higher values indicate better cluster structure.</w:t>
      </w:r>
    </w:p>
    <w:p w14:paraId="5884CAC0" w14:textId="18943A1E" w:rsidR="00C351EC" w:rsidRDefault="00C351EC" w:rsidP="00C351EC">
      <w:r>
        <w:tab/>
      </w:r>
    </w:p>
    <w:p w14:paraId="2F6E0C32" w14:textId="5A337F36" w:rsidR="00FC37AB" w:rsidRPr="008F565C" w:rsidRDefault="008F565C" w:rsidP="00C351EC">
      <m:oMathPara>
        <m:oMath>
          <m:r>
            <w:rPr>
              <w:rFonts w:ascii="Cambria Math" w:hAnsi="Cambria Math"/>
            </w:rPr>
            <m:t>RC</m:t>
          </m:r>
          <m:sSub>
            <m:sSubPr>
              <m:ctrlPr>
                <w:rPr>
                  <w:rFonts w:ascii="Cambria Math" w:hAnsi="Cambria Math"/>
                  <w:i/>
                </w:rPr>
              </m:ctrlPr>
            </m:sSubPr>
            <m:e>
              <m:r>
                <w:rPr>
                  <w:rFonts w:ascii="Cambria Math" w:hAnsi="Cambria Math"/>
                </w:rPr>
                <m:t>R</m:t>
              </m:r>
            </m:e>
            <m:sub>
              <m:r>
                <w:rPr>
                  <w:rFonts w:ascii="Cambria Math" w:hAnsi="Cambria Math"/>
                </w:rPr>
                <m:t>kl</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e>
          </m:d>
          <m:r>
            <w:rPr>
              <w:rFonts w:ascii="Cambria Math" w:hAnsi="Cambria Math"/>
            </w:rPr>
            <m:t>}</m:t>
          </m:r>
        </m:oMath>
      </m:oMathPara>
    </w:p>
    <w:p w14:paraId="46C2AE41" w14:textId="77777777" w:rsidR="008F565C" w:rsidRPr="008F565C" w:rsidRDefault="00000000" w:rsidP="008F565C">
      <m:oMathPara>
        <m:oMath>
          <m:sSub>
            <m:sSubPr>
              <m:ctrlPr>
                <w:rPr>
                  <w:rFonts w:ascii="Cambria Math" w:hAnsi="Cambria Math"/>
                  <w:i/>
                </w:rPr>
              </m:ctrlPr>
            </m:sSubPr>
            <m:e>
              <m:r>
                <w:rPr>
                  <w:rFonts w:ascii="Cambria Math" w:hAnsi="Cambria Math"/>
                </w:rPr>
                <m:t>μ</m:t>
              </m:r>
            </m:e>
            <m:sub>
              <m:r>
                <w:rPr>
                  <w:rFonts w:ascii="Cambria Math" w:hAnsi="Cambria Math"/>
                </w:rPr>
                <m:t>kl</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oMath>
      </m:oMathPara>
    </w:p>
    <w:p w14:paraId="74268CC4" w14:textId="3394D597" w:rsidR="008F565C" w:rsidRPr="007D2936" w:rsidRDefault="008F565C" w:rsidP="00C351EC">
      <m:oMathPara>
        <m:oMath>
          <m:r>
            <w:rPr>
              <w:rFonts w:ascii="Cambria Math" w:hAnsi="Cambria Math"/>
            </w:rPr>
            <m:t>f</m:t>
          </m:r>
          <m:d>
            <m:dPr>
              <m:ctrlPr>
                <w:rPr>
                  <w:rFonts w:ascii="Cambria Math" w:hAnsi="Cambria Math"/>
                  <w:i/>
                </w:rPr>
              </m:ctrlPr>
            </m:dPr>
            <m:e>
              <m:r>
                <w:rPr>
                  <w:rFonts w:ascii="Cambria Math" w:hAnsi="Cambria Math"/>
                </w:rPr>
                <m:t>x, u</m:t>
              </m:r>
            </m:e>
          </m:d>
          <m:r>
            <w:rPr>
              <w:rFonts w:ascii="Cambria Math" w:hAnsi="Cambria Math"/>
            </w:rPr>
            <m:t>=1 if d</m:t>
          </m:r>
          <m:d>
            <m:dPr>
              <m:ctrlPr>
                <w:rPr>
                  <w:rFonts w:ascii="Cambria Math" w:hAnsi="Cambria Math"/>
                  <w:i/>
                </w:rPr>
              </m:ctrlPr>
            </m:dPr>
            <m:e>
              <m:r>
                <w:rPr>
                  <w:rFonts w:ascii="Cambria Math" w:hAnsi="Cambria Math"/>
                </w:rPr>
                <m:t>x, u</m:t>
              </m:r>
            </m:e>
          </m:d>
          <m:r>
            <w:rPr>
              <w:rFonts w:ascii="Cambria Math" w:hAnsi="Cambria Math"/>
            </w:rPr>
            <m:t>&lt; σ else 0</m:t>
          </m:r>
        </m:oMath>
      </m:oMathPara>
    </w:p>
    <w:p w14:paraId="3FD098A5" w14:textId="54B47F3C" w:rsidR="007D2936" w:rsidRPr="008F565C" w:rsidRDefault="007D2936" w:rsidP="00C351EC">
      <m:oMathPara>
        <m:oMath>
          <m:r>
            <w:rPr>
              <w:rFonts w:ascii="Cambria Math" w:hAnsi="Cambria Math"/>
            </w:rPr>
            <m:t>card</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f(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oMath>
      </m:oMathPara>
    </w:p>
    <w:p w14:paraId="620E4C26" w14:textId="7DFE4581" w:rsidR="008F565C" w:rsidRPr="008F565C" w:rsidRDefault="008F565C" w:rsidP="008F565C">
      <m:oMathPara>
        <m:oMath>
          <m:r>
            <w:rPr>
              <w:rFonts w:ascii="Cambria Math" w:hAnsi="Cambria Math"/>
            </w:rPr>
            <m:t>card</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l</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m:t>
                  </m:r>
                </m:sub>
              </m:sSub>
            </m:den>
          </m:f>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sub>
            <m:sup/>
            <m:e>
              <m:r>
                <w:rPr>
                  <w:rFonts w:ascii="Cambria Math" w:hAnsi="Cambria Math"/>
                </w:rPr>
                <m:t>f(x,</m:t>
              </m:r>
              <m:sSub>
                <m:sSubPr>
                  <m:ctrlPr>
                    <w:rPr>
                      <w:rFonts w:ascii="Cambria Math" w:hAnsi="Cambria Math"/>
                      <w:i/>
                    </w:rPr>
                  </m:ctrlPr>
                </m:sSubPr>
                <m:e>
                  <m:r>
                    <w:rPr>
                      <w:rFonts w:ascii="Cambria Math" w:hAnsi="Cambria Math"/>
                    </w:rPr>
                    <m:t>μ</m:t>
                  </m:r>
                </m:e>
                <m:sub>
                  <m:r>
                    <w:rPr>
                      <w:rFonts w:ascii="Cambria Math" w:hAnsi="Cambria Math"/>
                    </w:rPr>
                    <m:t>kl</m:t>
                  </m:r>
                </m:sub>
              </m:sSub>
              <m:r>
                <w:rPr>
                  <w:rFonts w:ascii="Cambria Math" w:hAnsi="Cambria Math"/>
                </w:rPr>
                <m:t>)</m:t>
              </m:r>
            </m:e>
          </m:nary>
        </m:oMath>
      </m:oMathPara>
    </w:p>
    <w:p w14:paraId="07292E81" w14:textId="7AF3E883" w:rsidR="008F565C" w:rsidRPr="008F565C" w:rsidRDefault="008F565C" w:rsidP="008F565C">
      <m:oMathPara>
        <m:oMath>
          <m:r>
            <w:rPr>
              <w:rFonts w:ascii="Cambria Math" w:hAnsi="Cambria Math"/>
            </w:rPr>
            <m:t>Den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e>
          </m:d>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num>
            <m:den>
              <m:r>
                <w:rPr>
                  <w:rFonts w:ascii="Cambria Math" w:hAnsi="Cambria Math"/>
                </w:rPr>
                <m:t>2σ</m:t>
              </m:r>
            </m:den>
          </m:f>
          <m:r>
            <w:rPr>
              <w:rFonts w:ascii="Cambria Math" w:hAnsi="Cambria Math"/>
            </w:rPr>
            <m:t>*card(</m:t>
          </m:r>
          <m:sSub>
            <m:sSubPr>
              <m:ctrlPr>
                <w:rPr>
                  <w:rFonts w:ascii="Cambria Math" w:hAnsi="Cambria Math"/>
                  <w:i/>
                </w:rPr>
              </m:ctrlPr>
            </m:sSubPr>
            <m:e>
              <m:r>
                <w:rPr>
                  <w:rFonts w:ascii="Cambria Math" w:hAnsi="Cambria Math"/>
                </w:rPr>
                <m:t>μ</m:t>
              </m:r>
            </m:e>
            <m:sub>
              <m:r>
                <w:rPr>
                  <w:rFonts w:ascii="Cambria Math" w:hAnsi="Cambria Math"/>
                </w:rPr>
                <m:t>kl</m:t>
              </m:r>
            </m:sub>
          </m:sSub>
          <m:r>
            <w:rPr>
              <w:rFonts w:ascii="Cambria Math" w:hAnsi="Cambria Math"/>
            </w:rPr>
            <m:t>)</m:t>
          </m:r>
        </m:oMath>
      </m:oMathPara>
    </w:p>
    <w:p w14:paraId="33D13EE1" w14:textId="0C7D08F9" w:rsidR="008F565C" w:rsidRDefault="008F565C" w:rsidP="008F565C">
      <m:oMathPara>
        <m:oMath>
          <m:r>
            <w:rPr>
              <w:rFonts w:ascii="Cambria Math" w:hAnsi="Cambria Math"/>
            </w:rPr>
            <m:t xml:space="preserve">InterDens= </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l≠k</m:t>
                      </m:r>
                    </m:lim>
                  </m:limLow>
                </m:fName>
                <m:e>
                  <m:r>
                    <w:rPr>
                      <w:rFonts w:ascii="Cambria Math" w:hAnsi="Cambria Math"/>
                    </w:rPr>
                    <m:t>Dens(</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e>
              </m:func>
            </m:e>
          </m:nary>
        </m:oMath>
      </m:oMathPara>
    </w:p>
    <w:p w14:paraId="2518646C" w14:textId="77777777" w:rsidR="008F565C" w:rsidRPr="008F565C" w:rsidRDefault="008F565C" w:rsidP="008F565C"/>
    <w:p w14:paraId="4C85998A" w14:textId="6C1A70CD" w:rsidR="008F565C" w:rsidRPr="00E85826" w:rsidRDefault="008F565C" w:rsidP="008F565C">
      <m:oMathPara>
        <m:oMath>
          <m:r>
            <w:rPr>
              <w:rFonts w:ascii="Cambria Math" w:hAnsi="Cambria Math"/>
            </w:rPr>
            <m:t xml:space="preserve">Separation= </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l≠k</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func>
                </m:num>
                <m:den>
                  <m:r>
                    <w:rPr>
                      <w:rFonts w:ascii="Cambria Math" w:hAnsi="Cambria Math"/>
                    </w:rPr>
                    <m:t>1+InterDens</m:t>
                  </m:r>
                </m:den>
              </m:f>
            </m:e>
          </m:nary>
        </m:oMath>
      </m:oMathPara>
    </w:p>
    <w:p w14:paraId="14B25FC2" w14:textId="2C054F20" w:rsidR="00E85826" w:rsidRDefault="00E85826" w:rsidP="008F565C">
      <m:oMathPara>
        <m:oMath>
          <m:r>
            <w:rPr>
              <w:rFonts w:ascii="Cambria Math" w:hAnsi="Cambria Math"/>
            </w:rPr>
            <m:t>Compactness=</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car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oMath>
      </m:oMathPara>
    </w:p>
    <w:p w14:paraId="0AFCDB27" w14:textId="48888BC3" w:rsidR="00FC37AB" w:rsidRDefault="00FC37AB" w:rsidP="00C351EC">
      <m:oMathPara>
        <m:oMath>
          <m:r>
            <w:rPr>
              <w:rFonts w:ascii="Cambria Math" w:hAnsi="Cambria Math"/>
            </w:rPr>
            <m:t>Cohesion=</m:t>
          </m:r>
          <m:f>
            <m:fPr>
              <m:ctrlPr>
                <w:rPr>
                  <w:rFonts w:ascii="Cambria Math" w:hAnsi="Cambria Math"/>
                  <w:i/>
                </w:rPr>
              </m:ctrlPr>
            </m:fPr>
            <m:num>
              <m:r>
                <w:rPr>
                  <w:rFonts w:ascii="Cambria Math" w:hAnsi="Cambria Math"/>
                </w:rPr>
                <m:t>Compactness</m:t>
              </m:r>
            </m:num>
            <m:den>
              <m:r>
                <w:rPr>
                  <w:rFonts w:ascii="Cambria Math" w:hAnsi="Cambria Math"/>
                </w:rPr>
                <m:t>1+IntraChange</m:t>
              </m:r>
            </m:den>
          </m:f>
        </m:oMath>
      </m:oMathPara>
    </w:p>
    <w:p w14:paraId="21544F0F" w14:textId="66183233" w:rsidR="00FC37AB" w:rsidRDefault="00FC37AB" w:rsidP="00C351EC">
      <m:oMathPara>
        <m:oMath>
          <m:r>
            <w:rPr>
              <w:rFonts w:ascii="Cambria Math" w:hAnsi="Cambria Math"/>
            </w:rPr>
            <m:t>CDbw=Cohesion*Separation*Compactness</m:t>
          </m:r>
        </m:oMath>
      </m:oMathPara>
    </w:p>
    <w:p w14:paraId="6ADEFD79" w14:textId="77777777" w:rsidR="008E06EF" w:rsidRDefault="008E06EF" w:rsidP="00C351EC"/>
    <w:p w14:paraId="5A4F016B" w14:textId="4C9357E8" w:rsidR="00323830" w:rsidRDefault="00C351EC" w:rsidP="00C351EC">
      <w:r w:rsidRPr="00C351EC">
        <w:t xml:space="preserve">VIASCKDE </w:t>
      </w:r>
      <w:r>
        <w:t>i</w:t>
      </w:r>
      <w:r w:rsidRPr="00C351EC">
        <w:t>ndex</w:t>
      </w:r>
      <w:r>
        <w:t xml:space="preserve"> </w:t>
      </w:r>
      <w:r>
        <w:fldChar w:fldCharType="begin"/>
      </w:r>
      <w:r w:rsidR="00B11A65">
        <w:instrText xml:space="preserve"> ADDIN ZOTERO_ITEM CSL_CITATION {"citationID":"ShjqEbvr","properties":{"formattedCitation":"(64)","plainCitation":"(64)","noteIndex":0},"citationItems":[{"id":1802,"uris":["http://zotero.org/users/8619560/items/QA3D53YW"],"itemData":{"id":1802,"type":"article-journal","abstract":"The cluster evaluation process is of great importance in areas of machine learning and data mining. Evaluating the clustering quality of clusters shows how much any proposed approach or algorithm is competent. Nevertheless, evaluating the quality of any cluster is still an issue. Although many cluster validity indices have been proposed, there is a need for new approaches that can measure the clustering quality more accurately because most of the existing approaches measure the cluster quality correctly when the shape of the cluster is spherical. However, very few clusters in the real world are spherical. Therefore, a new Validity Index for Arbitrary-Shaped Clusters based on the kernel density estimation (the VIASCKDE Index) to overcome the mentioned issue was proposed in the study. In the VIASCKDE Index, we used separation and compactness of each data to support arbitrary-shaped clusters and utilized the kernel density estimation (KDE) to give more weight to the denser areas in the clusters to support cluster compactness. To evaluate the performance of our approach, we compared it to the state-of-the-art cluster validity indices. Experimental results have demonstrated that the VIASCKDE Index outperforms the compared indices.","container-title":"Computational Intelligence and Neuroscience","DOI":"10.1155/2022/4059302","ISSN":"1687-5273","issue":"1","language":"en","license":"Copyright © 2022 Ali Şenol.","note":"_eprint: https://onlinelibrary.wiley.com/doi/pdf/10.1155/2022/4059302","page":"4059302","source":"Wiley Online Library","title":"VIASCKDE Index: A Novel Internal Cluster Validity Index for Arbitrary-Shaped Clusters Based on the Kernel Density Estimation","title-short":"VIASCKDE Index","volume":"2022","author":[{"family":"Şenol","given":"Ali"}],"issued":{"date-parts":[["2022"]]}}}],"schema":"https://github.com/citation-style-language/schema/raw/master/csl-citation.json"} </w:instrText>
      </w:r>
      <w:r>
        <w:fldChar w:fldCharType="separate"/>
      </w:r>
      <w:r w:rsidR="009B523F" w:rsidRPr="009B523F">
        <w:t>(64)</w:t>
      </w:r>
      <w:r>
        <w:fldChar w:fldCharType="end"/>
      </w:r>
      <w:r>
        <w:t xml:space="preserve">  </w:t>
      </w:r>
    </w:p>
    <w:p w14:paraId="1F98DC68" w14:textId="2DEABB39" w:rsidR="00323830" w:rsidRPr="00323830" w:rsidRDefault="00323830" w:rsidP="00C351EC">
      <w:pPr>
        <w:rPr>
          <w:color w:val="EE0000"/>
        </w:rPr>
      </w:pPr>
      <w:r w:rsidRPr="00323830">
        <w:rPr>
          <w:color w:val="EE0000"/>
        </w:rPr>
        <w:t>is a</w:t>
      </w:r>
      <w:r>
        <w:rPr>
          <w:color w:val="EE0000"/>
        </w:rPr>
        <w:t xml:space="preserve">n </w:t>
      </w:r>
      <w:r w:rsidRPr="00323830">
        <w:rPr>
          <w:color w:val="EE0000"/>
        </w:rPr>
        <w:t>index that is not affected by the cluster shape, and thus, it can make a realistic evaluation of clustering performance regardless of the clusters’ shape. Unlike the existing cluster validation indices, our index calculates the compactness and separation values of the cluster based on calculating the compactness and separation values for each data separately. In other words, it calculates the compactness and separation values of the cluster over the distance of data, independent of parameters such as the cluster center because, in non-spherical clusters, the distance of the data to the closest data is more important than its distance to the cluster center. As can be seen in the example given in figure below, the closest data in the cluster that “it belongs to” is used when calculating the compactness value for the data x. Similarly, the separation value of x is calculated by the distance to the closest data of the cluster that “it does not belong”.</w:t>
      </w:r>
    </w:p>
    <w:p w14:paraId="39F9AF27" w14:textId="77777777" w:rsidR="00323830" w:rsidRDefault="00323830" w:rsidP="00C351EC"/>
    <w:p w14:paraId="4F3734CA" w14:textId="6A675963" w:rsidR="00D441EE" w:rsidRPr="007147DC" w:rsidRDefault="00D441EE" w:rsidP="00D441EE">
      <w:pPr>
        <w:spacing w:after="0"/>
      </w:pPr>
      <m:oMathPara>
        <m:oMath>
          <m:r>
            <w:rPr>
              <w:rFonts w:ascii="Cambria Math" w:hAnsi="Cambria Math"/>
            </w:rPr>
            <m:t>a(x)=</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i</m:t>
                          </m:r>
                        </m:sub>
                      </m:sSub>
                    </m:e>
                    <m:e>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i</m:t>
                          </m:r>
                        </m:sub>
                      </m:sSub>
                    </m:e>
                  </m:eqArr>
                </m:sub>
                <m:sup/>
                <m:e>
                  <m:r>
                    <w:rPr>
                      <w:rFonts w:ascii="Cambria Math" w:hAnsi="Cambria Math"/>
                    </w:rPr>
                    <m:t>d(x, y</m:t>
                  </m:r>
                </m:e>
              </m:nary>
              <m:r>
                <w:rPr>
                  <w:rFonts w:ascii="Cambria Math" w:hAnsi="Cambria Math"/>
                </w:rPr>
                <m:t xml:space="preserve">)) </m:t>
              </m:r>
            </m:e>
          </m:func>
        </m:oMath>
      </m:oMathPara>
    </w:p>
    <w:p w14:paraId="13F0F9C9" w14:textId="61EBBD7E" w:rsidR="00D441EE" w:rsidRPr="00E02AC7" w:rsidRDefault="00D441EE" w:rsidP="00D441EE">
      <w:pPr>
        <w:spacing w:after="0"/>
      </w:pPr>
      <m:oMathPara>
        <m:oMath>
          <m:r>
            <w:rPr>
              <w:rFonts w:ascii="Cambria Math" w:hAnsi="Cambria Math"/>
            </w:rPr>
            <m:t>b(x)=</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i</m:t>
                          </m:r>
                        </m:sub>
                      </m:sSub>
                    </m:e>
                    <m:e>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j</m:t>
                          </m:r>
                        </m:sub>
                      </m:sSub>
                    </m:e>
                  </m:eqArr>
                </m:sub>
                <m:sup/>
                <m:e>
                  <m:r>
                    <w:rPr>
                      <w:rFonts w:ascii="Cambria Math" w:hAnsi="Cambria Math"/>
                    </w:rPr>
                    <m:t>d(x, y</m:t>
                  </m:r>
                </m:e>
              </m:nary>
              <m:r>
                <w:rPr>
                  <w:rFonts w:ascii="Cambria Math" w:hAnsi="Cambria Math"/>
                </w:rPr>
                <m:t xml:space="preserve">)) </m:t>
              </m:r>
            </m:e>
          </m:func>
        </m:oMath>
      </m:oMathPara>
    </w:p>
    <w:p w14:paraId="505529E5" w14:textId="2A3406E0" w:rsidR="00E02AC7" w:rsidRPr="007147DC" w:rsidRDefault="00E02AC7" w:rsidP="00D441EE">
      <w:pPr>
        <w:spacing w:after="0"/>
      </w:pPr>
      <w:r w:rsidRPr="00E02AC7">
        <w:t>CoSeD—Compactness and Separation Value of a Data): the CoSeD can be described as the compactness and separation value of any data</w:t>
      </w:r>
      <w:r w:rsidR="00E7444C">
        <w:t xml:space="preserve">, </w:t>
      </w:r>
      <w:r w:rsidR="00E7444C" w:rsidRPr="00E7444C">
        <w:t>we calculated the weight of each data that is </w:t>
      </w:r>
      <w:r w:rsidR="00E7444C" w:rsidRPr="00E7444C">
        <w:rPr>
          <w:i/>
          <w:iCs/>
        </w:rPr>
        <w:t>W</w:t>
      </w:r>
      <w:r w:rsidR="00E7444C" w:rsidRPr="00E7444C">
        <w:rPr>
          <w:i/>
          <w:iCs/>
          <w:vertAlign w:val="subscript"/>
        </w:rPr>
        <w:t>KDE</w:t>
      </w:r>
      <w:r w:rsidR="00E7444C" w:rsidRPr="00E7444C">
        <w:t> according to obtained KDE value</w:t>
      </w:r>
    </w:p>
    <w:p w14:paraId="45AED132" w14:textId="5B371AAA" w:rsidR="008E06EF" w:rsidRDefault="00E02AC7" w:rsidP="00C351EC">
      <m:oMathPara>
        <m:oMath>
          <m:r>
            <w:rPr>
              <w:rFonts w:ascii="Cambria Math" w:hAnsi="Cambria Math"/>
            </w:rPr>
            <m:t>CoSeD</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DE</m:t>
              </m:r>
            </m:sub>
          </m:sSub>
          <m: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x</m:t>
                  </m:r>
                </m:e>
              </m:d>
              <m:r>
                <w:rPr>
                  <w:rFonts w:ascii="Cambria Math" w:hAnsi="Cambria Math"/>
                </w:rPr>
                <m:t>-a(x)</m:t>
              </m:r>
            </m:num>
            <m:den>
              <m:r>
                <m:rPr>
                  <m:sty m:val="p"/>
                </m:rPr>
                <w:rPr>
                  <w:rFonts w:ascii="Cambria Math" w:hAnsi="Cambria Math"/>
                </w:rPr>
                <m:t>max⁡</m:t>
              </m:r>
              <m:r>
                <w:rPr>
                  <w:rFonts w:ascii="Cambria Math" w:hAnsi="Cambria Math"/>
                </w:rPr>
                <m:t>(b</m:t>
              </m:r>
              <m:d>
                <m:dPr>
                  <m:ctrlPr>
                    <w:rPr>
                      <w:rFonts w:ascii="Cambria Math" w:hAnsi="Cambria Math"/>
                      <w:i/>
                    </w:rPr>
                  </m:ctrlPr>
                </m:dPr>
                <m:e>
                  <m:r>
                    <w:rPr>
                      <w:rFonts w:ascii="Cambria Math" w:hAnsi="Cambria Math"/>
                    </w:rPr>
                    <m:t>x</m:t>
                  </m:r>
                </m:e>
              </m:d>
              <m:r>
                <w:rPr>
                  <w:rFonts w:ascii="Cambria Math" w:hAnsi="Cambria Math"/>
                </w:rPr>
                <m:t>, a</m:t>
              </m:r>
              <m:d>
                <m:dPr>
                  <m:ctrlPr>
                    <w:rPr>
                      <w:rFonts w:ascii="Cambria Math" w:hAnsi="Cambria Math"/>
                      <w:i/>
                    </w:rPr>
                  </m:ctrlPr>
                </m:dPr>
                <m:e>
                  <m:r>
                    <w:rPr>
                      <w:rFonts w:ascii="Cambria Math" w:hAnsi="Cambria Math"/>
                    </w:rPr>
                    <m:t>x</m:t>
                  </m:r>
                </m:e>
              </m:d>
              <m:r>
                <w:rPr>
                  <w:rFonts w:ascii="Cambria Math" w:hAnsi="Cambria Math"/>
                </w:rPr>
                <m:t>)</m:t>
              </m:r>
            </m:den>
          </m:f>
        </m:oMath>
      </m:oMathPara>
    </w:p>
    <w:p w14:paraId="12FC79DE" w14:textId="572EDC7F" w:rsidR="0083724A" w:rsidRPr="000B45C7" w:rsidRDefault="0083724A" w:rsidP="0083724A">
      <m:oMathPara>
        <m:oMath>
          <m:r>
            <w:rPr>
              <w:rFonts w:ascii="Cambria Math" w:hAnsi="Cambria Math"/>
            </w:rPr>
            <m:t>CoSeD</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r>
                <w:rPr>
                  <w:rFonts w:ascii="Cambria Math" w:hAnsi="Cambria Math"/>
                </w:rPr>
                <m:t>CoSe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p w14:paraId="5E07C0CD" w14:textId="17A9E673" w:rsidR="000B45C7" w:rsidRDefault="000B45C7" w:rsidP="0083724A">
      <m:oMathPara>
        <m:oMath>
          <m:r>
            <w:rPr>
              <w:rFonts w:ascii="Cambria Math" w:hAnsi="Cambria Math"/>
            </w:rPr>
            <w:lastRenderedPageBreak/>
            <m:t>VIASCKDE=</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CoSeD(</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n</m:t>
                      </m:r>
                    </m:e>
                    <m:sub>
                      <m:r>
                        <w:rPr>
                          <w:rFonts w:ascii="Cambria Math" w:hAnsi="Cambria Math"/>
                        </w:rPr>
                        <m:t>k</m:t>
                      </m:r>
                    </m:sub>
                  </m:sSub>
                </m:e>
              </m:nary>
            </m:den>
          </m:f>
        </m:oMath>
      </m:oMathPara>
    </w:p>
    <w:p w14:paraId="67BCD2B8" w14:textId="77777777" w:rsidR="00C351EC" w:rsidRDefault="00C351EC" w:rsidP="00C351EC"/>
    <w:p w14:paraId="2EEC4073" w14:textId="77777777" w:rsidR="001D2310" w:rsidRDefault="001D2310" w:rsidP="00C351EC"/>
    <w:p w14:paraId="6E366858" w14:textId="3BE9EB71" w:rsidR="001D2310" w:rsidRDefault="001D2310" w:rsidP="00C351EC">
      <w:r>
        <w:t xml:space="preserve">CS index </w:t>
      </w:r>
      <w:r>
        <w:fldChar w:fldCharType="begin"/>
      </w:r>
      <w:r w:rsidR="00B11A65">
        <w:instrText xml:space="preserve"> ADDIN ZOTERO_ITEM CSL_CITATION {"citationID":"dPfqKh9F","properties":{"formattedCitation":"(65)","plainCitation":"(65)","noteIndex":0},"citationItems":[{"id":1820,"uris":["http://zotero.org/users/8619560/items/3EBIWXUR"],"itemData":{"id":1820,"type":"article-journal","abstract":"Many validity measures have been proposed for evaluating clustering results. Most of these popular validity measures do not work well for clusters with different densities and/or sizes. They usually have a tendency of ignoring clusters with low densities. In this paper, we propose a new validity measure that can deal with this situation. In addition, we also propose a modified K-means algorithm that can assign more cluster centres to areas with low densities of data than the conventional K-means algorithm does. First, several artificial data sets are used to test the performance of the proposed measure. Then the proposed measure and the modified K-means algorithm are applied to reduce the edge degradation in vector quantisation of image compression.","container-title":"Pattern Analysis and Applications","DOI":"10.1007/s10044-004-0218-1","ISSN":"1433-755X","issue":"2","journalAbbreviation":"Pattern Anal Applic","language":"en","page":"205-220","source":"Springer Link","title":"A new cluster validity measure and its application to image compression","volume":"7","author":[{"family":"Chou","given":"C.-H."},{"family":"Su","given":"M.-C."},{"family":"Lai","given":"E."}],"issued":{"date-parts":[["2004",7,1]]}}}],"schema":"https://github.com/citation-style-language/schema/raw/master/csl-citation.json"} </w:instrText>
      </w:r>
      <w:r>
        <w:fldChar w:fldCharType="separate"/>
      </w:r>
      <w:r w:rsidRPr="001D2310">
        <w:t>(65)</w:t>
      </w:r>
      <w:r>
        <w:fldChar w:fldCharType="end"/>
      </w:r>
      <w:r w:rsidR="00470788">
        <w:t xml:space="preserve"> is similar in concept to the DB and D indices.</w:t>
      </w:r>
    </w:p>
    <w:p w14:paraId="1F231013" w14:textId="77777777" w:rsidR="00BC4183" w:rsidRDefault="00BC4183" w:rsidP="00C351EC"/>
    <w:p w14:paraId="475B7511" w14:textId="1A446181" w:rsidR="001D2310" w:rsidRPr="00F60346" w:rsidRDefault="001D2310" w:rsidP="00C351EC">
      <m:oMathPara>
        <m:oMath>
          <m:r>
            <w:rPr>
              <w:rFonts w:ascii="Cambria Math" w:hAnsi="Cambria Math"/>
            </w:rPr>
            <m:t>CS=</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lim>
                          </m:limLow>
                        </m:fName>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func>
                    </m:e>
                  </m:nary>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eqArr>
                            <m:eqArrPr>
                              <m:ctrlPr>
                                <w:rPr>
                                  <w:rFonts w:ascii="Cambria Math" w:hAnsi="Cambria Math"/>
                                  <w:i/>
                                </w:rPr>
                              </m:ctrlPr>
                            </m:eqArrPr>
                            <m:e>
                              <m:r>
                                <w:rPr>
                                  <w:rFonts w:ascii="Cambria Math" w:hAnsi="Cambria Math"/>
                                </w:rPr>
                                <m:t>l∈K</m:t>
                              </m:r>
                            </m:e>
                            <m:e>
                              <m:r>
                                <w:rPr>
                                  <w:rFonts w:ascii="Cambria Math" w:hAnsi="Cambria Math"/>
                                </w:rPr>
                                <m:t>k≠l</m:t>
                              </m:r>
                            </m:e>
                          </m:eqAr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func>
                </m:e>
              </m:nary>
            </m:den>
          </m:f>
        </m:oMath>
      </m:oMathPara>
    </w:p>
    <w:p w14:paraId="6B3A6303" w14:textId="77777777" w:rsidR="00F60346" w:rsidRDefault="00F60346" w:rsidP="00C351EC"/>
    <w:p w14:paraId="06CC254A" w14:textId="77777777" w:rsidR="00BC4183" w:rsidRDefault="00BC4183" w:rsidP="00C351EC"/>
    <w:p w14:paraId="5ECE1F0A" w14:textId="34A4D148" w:rsidR="00B42172" w:rsidRPr="00B42172" w:rsidRDefault="00B42172" w:rsidP="00B42172">
      <w:pPr>
        <w:pStyle w:val="Heading3"/>
      </w:pPr>
      <w:r w:rsidRPr="00B42172">
        <w:t>EDGING DISTANCE</w:t>
      </w:r>
    </w:p>
    <w:p w14:paraId="668E055E" w14:textId="0E075132" w:rsidR="00B42172" w:rsidRDefault="00E502A1" w:rsidP="00C351EC">
      <w:r w:rsidRPr="00E502A1">
        <w:t>centre_from_data</w:t>
      </w:r>
    </w:p>
    <w:p w14:paraId="499E89FD" w14:textId="4CD0F381" w:rsidR="00E502A1" w:rsidRDefault="00E502A1" w:rsidP="00E502A1">
      <w:r>
        <w:t>If n = len(data) (size of the subset passed in), computing the n x n pairwise matrix is O(n^2 d) (each pair distance costs d operations). Summation and argmin are O(n^2) dominated by the same.</w:t>
      </w:r>
    </w:p>
    <w:p w14:paraId="17FF3017" w14:textId="4DF26406" w:rsidR="00B42172" w:rsidRDefault="00E502A1" w:rsidP="00E502A1">
      <w:r>
        <w:t xml:space="preserve">Time complexity: O(n^2 d) </w:t>
      </w:r>
    </w:p>
    <w:p w14:paraId="70EB1502" w14:textId="77777777" w:rsidR="00E502A1" w:rsidRPr="00E502A1" w:rsidRDefault="00E502A1" w:rsidP="00E502A1">
      <w:r w:rsidRPr="00E502A1">
        <w:t>k_nearest_neighbors(data, visited, query_point, n_neighbours=3)</w:t>
      </w:r>
    </w:p>
    <w:p w14:paraId="48706295" w14:textId="77777777" w:rsidR="00E502A1" w:rsidRPr="00E502A1" w:rsidRDefault="00E502A1" w:rsidP="00E502A1">
      <w:pPr>
        <w:numPr>
          <w:ilvl w:val="0"/>
          <w:numId w:val="15"/>
        </w:numPr>
      </w:pPr>
      <w:r w:rsidRPr="00E502A1">
        <w:t>Distance vector: O(n d).</w:t>
      </w:r>
    </w:p>
    <w:p w14:paraId="1A82DBD4" w14:textId="1A657025" w:rsidR="00E502A1" w:rsidRPr="00E502A1" w:rsidRDefault="00E502A1" w:rsidP="00E502A1">
      <w:pPr>
        <w:numPr>
          <w:ilvl w:val="0"/>
          <w:numId w:val="15"/>
        </w:numPr>
      </w:pPr>
      <w:r w:rsidRPr="00E502A1">
        <w:t xml:space="preserve">np.argsort(distances) sorts n values: O(n log n). </w:t>
      </w:r>
    </w:p>
    <w:p w14:paraId="2938047F" w14:textId="77777777" w:rsidR="00E502A1" w:rsidRPr="00E502A1" w:rsidRDefault="00E502A1" w:rsidP="00E502A1">
      <w:pPr>
        <w:numPr>
          <w:ilvl w:val="0"/>
          <w:numId w:val="15"/>
        </w:numPr>
      </w:pPr>
      <w:r w:rsidRPr="00E502A1">
        <w:t>Selecting &amp; masking visited: O(n).</w:t>
      </w:r>
    </w:p>
    <w:p w14:paraId="6511439E" w14:textId="408BE9D3" w:rsidR="00E502A1" w:rsidRDefault="00E502A1" w:rsidP="00E502A1">
      <w:r w:rsidRPr="00E502A1">
        <w:t xml:space="preserve">Time complexity: O(n d + n log n) </w:t>
      </w:r>
    </w:p>
    <w:p w14:paraId="0B467184" w14:textId="77777777" w:rsidR="00E502A1" w:rsidRDefault="00E502A1" w:rsidP="00E502A1"/>
    <w:p w14:paraId="723E1D43" w14:textId="60A072B7" w:rsidR="00E502A1" w:rsidRDefault="00E502A1" w:rsidP="00E502A1">
      <w:pPr>
        <w:rPr>
          <w:rFonts w:ascii="Cambria Math" w:hAnsi="Cambria Math" w:cs="Cambria Math"/>
        </w:rPr>
      </w:pPr>
      <w:r w:rsidRPr="00E502A1">
        <w:rPr>
          <w:rFonts w:ascii="Cambria Math" w:hAnsi="Cambria Math" w:cs="Cambria Math"/>
        </w:rPr>
        <w:t>edging_distance(X, start, end, n_neighbours=5, lookahead=10, debug=False)</w:t>
      </w:r>
    </w:p>
    <w:p w14:paraId="6E6F4C71" w14:textId="77777777" w:rsidR="00E502A1" w:rsidRPr="00E502A1" w:rsidRDefault="00E502A1" w:rsidP="00E502A1">
      <w:pPr>
        <w:numPr>
          <w:ilvl w:val="0"/>
          <w:numId w:val="16"/>
        </w:numPr>
      </w:pPr>
      <w:r w:rsidRPr="00E502A1">
        <w:t>start_id, end_id discovery: np.where(np.all(X == start,axis=1)) is O(n d) once.</w:t>
      </w:r>
    </w:p>
    <w:p w14:paraId="3ED46AE2" w14:textId="547E6161" w:rsidR="00E502A1" w:rsidRPr="00E502A1" w:rsidRDefault="00E502A1" w:rsidP="00E502A1">
      <w:pPr>
        <w:numPr>
          <w:ilvl w:val="0"/>
          <w:numId w:val="16"/>
        </w:numPr>
      </w:pPr>
      <w:r w:rsidRPr="00E502A1">
        <w:t>loop iteration:</w:t>
      </w:r>
    </w:p>
    <w:p w14:paraId="7615463A" w14:textId="77777777" w:rsidR="00E502A1" w:rsidRPr="00E502A1" w:rsidRDefault="00E502A1" w:rsidP="00E502A1">
      <w:pPr>
        <w:numPr>
          <w:ilvl w:val="1"/>
          <w:numId w:val="16"/>
        </w:numPr>
      </w:pPr>
      <w:r w:rsidRPr="00E502A1">
        <w:t>np.count_nonzero(visited) used several times → each call O(n) (this happens every loop in your code).</w:t>
      </w:r>
    </w:p>
    <w:p w14:paraId="29340F04" w14:textId="77777777" w:rsidR="00E502A1" w:rsidRPr="00E502A1" w:rsidRDefault="00E502A1" w:rsidP="00E502A1">
      <w:pPr>
        <w:numPr>
          <w:ilvl w:val="1"/>
          <w:numId w:val="16"/>
        </w:numPr>
      </w:pPr>
      <w:r w:rsidRPr="00E502A1">
        <w:t xml:space="preserve">Either k_nearest_neighbors(...) (cost O(n d + n log n) per call) </w:t>
      </w:r>
      <w:r w:rsidRPr="00E502A1">
        <w:rPr>
          <w:b/>
          <w:bCs/>
        </w:rPr>
        <w:t>or</w:t>
      </w:r>
      <w:r w:rsidRPr="00E502A1">
        <w:t xml:space="preserve"> np.where(visited==False) (O(n)).</w:t>
      </w:r>
    </w:p>
    <w:p w14:paraId="4D30CE51" w14:textId="77777777" w:rsidR="00E502A1" w:rsidRPr="00E502A1" w:rsidRDefault="00E502A1" w:rsidP="00E502A1">
      <w:pPr>
        <w:numPr>
          <w:ilvl w:val="1"/>
          <w:numId w:val="16"/>
        </w:numPr>
      </w:pPr>
      <w:r w:rsidRPr="00E502A1">
        <w:lastRenderedPageBreak/>
        <w:t>Distance computation from the selected nearest points to end: O(|nearest| * d) (≤ O(n d) worst-case).</w:t>
      </w:r>
    </w:p>
    <w:p w14:paraId="6467C64D" w14:textId="77777777" w:rsidR="00E502A1" w:rsidRPr="00E502A1" w:rsidRDefault="00E502A1" w:rsidP="00E502A1">
      <w:pPr>
        <w:numPr>
          <w:ilvl w:val="1"/>
          <w:numId w:val="16"/>
        </w:numPr>
      </w:pPr>
      <w:r w:rsidRPr="00E502A1">
        <w:t>visited[nearest_points_ids] = True and path.append are up to O(|nearest|) each.</w:t>
      </w:r>
    </w:p>
    <w:p w14:paraId="7C2F5FBF" w14:textId="77777777" w:rsidR="00E502A1" w:rsidRPr="00E502A1" w:rsidRDefault="00E502A1" w:rsidP="00E502A1">
      <w:r w:rsidRPr="00E502A1">
        <w:t>Worst-case iteration count: the while loop can in principle run up to O(n) iterations (e.g., you visit or mark a small number each time). In the pathological/worst case, each iteration invokes a full k_nearest_neighbors call and several O(n) scans.</w:t>
      </w:r>
    </w:p>
    <w:p w14:paraId="4079122E" w14:textId="77777777" w:rsidR="00E502A1" w:rsidRPr="00E502A1" w:rsidRDefault="00E502A1" w:rsidP="00E502A1">
      <w:r w:rsidRPr="00E502A1">
        <w:t>Worst-case per iteration cost: O(n d + n log n + n) ≈ O(n d + n log n).</w:t>
      </w:r>
    </w:p>
    <w:p w14:paraId="60B781D2" w14:textId="01BA346E" w:rsidR="00E502A1" w:rsidRPr="00E502A1" w:rsidRDefault="00E502A1" w:rsidP="00E502A1">
      <w:r w:rsidRPr="00E502A1">
        <w:t>Worst-case total cost (current code): O(n * (n d + n log n)) = O(n^2 d + n^2 log n).</w:t>
      </w:r>
    </w:p>
    <w:p w14:paraId="3C88974D" w14:textId="77777777" w:rsidR="00E502A1" w:rsidRDefault="00E502A1" w:rsidP="00E502A1"/>
    <w:p w14:paraId="6719D4AE" w14:textId="12DBC631" w:rsidR="00E502A1" w:rsidRPr="00FA369B" w:rsidRDefault="00E502A1" w:rsidP="00E502A1">
      <w:pPr>
        <w:rPr>
          <w:b/>
          <w:bCs/>
        </w:rPr>
      </w:pPr>
      <w:r w:rsidRPr="00FA369B">
        <w:rPr>
          <w:b/>
          <w:bCs/>
        </w:rPr>
        <w:t>ed_silhouette_score</w:t>
      </w:r>
    </w:p>
    <w:p w14:paraId="0B5189D7" w14:textId="293601B5" w:rsidR="00E502A1" w:rsidRDefault="00E502A1" w:rsidP="00FA369B">
      <w:pPr>
        <w:pStyle w:val="ListParagraph"/>
        <w:numPr>
          <w:ilvl w:val="0"/>
          <w:numId w:val="19"/>
        </w:numPr>
      </w:pPr>
      <w:r w:rsidRPr="00E502A1">
        <w:rPr>
          <w:rFonts w:eastAsia="Times New Roman"/>
        </w:rPr>
        <w:t xml:space="preserve">cluster_means </w:t>
      </w:r>
      <w:r w:rsidRPr="00E502A1">
        <w:t xml:space="preserve"> For each cluster </w:t>
      </w:r>
      <w:r w:rsidRPr="00E502A1">
        <w:rPr>
          <w:rFonts w:eastAsia="Times New Roman"/>
        </w:rPr>
        <w:t>i</w:t>
      </w:r>
      <w:r w:rsidRPr="00E502A1">
        <w:t xml:space="preserve"> of size </w:t>
      </w:r>
      <w:r>
        <w:t>n</w:t>
      </w:r>
      <w:r w:rsidRPr="00E502A1">
        <w:rPr>
          <w:rFonts w:eastAsia="Times New Roman"/>
        </w:rPr>
        <w:t>_i</w:t>
      </w:r>
      <w:r w:rsidRPr="00E502A1">
        <w:t xml:space="preserve">, centre_from_data is </w:t>
      </w:r>
      <w:r w:rsidRPr="00E502A1">
        <w:rPr>
          <w:rFonts w:eastAsia="Times New Roman"/>
        </w:rPr>
        <w:t>O(</w:t>
      </w:r>
      <w:r>
        <w:t>n</w:t>
      </w:r>
      <w:r w:rsidRPr="00E502A1">
        <w:rPr>
          <w:rFonts w:eastAsia="Times New Roman"/>
        </w:rPr>
        <w:t>_i^2 d)</w:t>
      </w:r>
      <w:r w:rsidRPr="00E502A1">
        <w:t xml:space="preserve">. Summed over clusters this is </w:t>
      </w:r>
      <w:r w:rsidRPr="00E502A1">
        <w:rPr>
          <w:rFonts w:eastAsia="Times New Roman"/>
        </w:rPr>
        <w:t xml:space="preserve">O(sum_i </w:t>
      </w:r>
      <w:r>
        <w:t>n</w:t>
      </w:r>
      <w:r w:rsidRPr="00E502A1">
        <w:rPr>
          <w:rFonts w:eastAsia="Times New Roman"/>
        </w:rPr>
        <w:t>_i^2 d)</w:t>
      </w:r>
      <w:r w:rsidRPr="00E502A1">
        <w:t xml:space="preserve">. Worst case (one big cluster): </w:t>
      </w:r>
      <w:r w:rsidRPr="00E502A1">
        <w:rPr>
          <w:rFonts w:eastAsia="Times New Roman"/>
        </w:rPr>
        <w:t>O(n^2 d)</w:t>
      </w:r>
      <w:r w:rsidRPr="00E502A1">
        <w:t xml:space="preserve">. Balanced clusters: </w:t>
      </w:r>
      <w:r w:rsidRPr="00E502A1">
        <w:rPr>
          <w:rFonts w:eastAsia="Times New Roman"/>
        </w:rPr>
        <w:t>≈ O(n^2 d / k)</w:t>
      </w:r>
      <w:r w:rsidRPr="00E502A1">
        <w:t>.</w:t>
      </w:r>
    </w:p>
    <w:p w14:paraId="58291651" w14:textId="77777777" w:rsidR="00E502A1" w:rsidRPr="00E502A1" w:rsidRDefault="00E502A1" w:rsidP="00FA369B">
      <w:pPr>
        <w:pStyle w:val="ListParagraph"/>
        <w:numPr>
          <w:ilvl w:val="0"/>
          <w:numId w:val="19"/>
        </w:numPr>
      </w:pPr>
      <w:r>
        <w:t xml:space="preserve">points_to_clusters </w:t>
      </w:r>
      <w:r w:rsidRPr="00E502A1">
        <w:t xml:space="preserve">This does </w:t>
      </w:r>
      <w:r w:rsidRPr="00E502A1">
        <w:rPr>
          <w:rFonts w:eastAsia="Times New Roman"/>
        </w:rPr>
        <w:t>n * k</w:t>
      </w:r>
      <w:r w:rsidRPr="00E502A1">
        <w:t xml:space="preserve"> calls to </w:t>
      </w:r>
      <w:r w:rsidRPr="00E502A1">
        <w:rPr>
          <w:rFonts w:eastAsia="Times New Roman"/>
        </w:rPr>
        <w:t>edging_distance</w:t>
      </w:r>
      <w:r w:rsidRPr="00E502A1">
        <w:t xml:space="preserve">. Using the worst-case cost from (3), each call can be </w:t>
      </w:r>
      <w:r w:rsidRPr="00E502A1">
        <w:rPr>
          <w:rFonts w:eastAsia="Times New Roman"/>
        </w:rPr>
        <w:t>O(n^2 d)</w:t>
      </w:r>
      <w:r w:rsidRPr="00E502A1">
        <w:t xml:space="preserve">. That gives </w:t>
      </w:r>
      <w:r w:rsidRPr="00E502A1">
        <w:rPr>
          <w:rFonts w:eastAsia="Times New Roman"/>
        </w:rPr>
        <w:t xml:space="preserve">O(k * n * n^2 d) </w:t>
      </w:r>
      <w:r w:rsidRPr="00FA369B">
        <w:rPr>
          <w:rFonts w:eastAsia="Times New Roman"/>
          <w:b/>
          <w:bCs/>
        </w:rPr>
        <w:t>= O(k n^3 d)</w:t>
      </w:r>
      <w:r w:rsidRPr="00E502A1">
        <w:t xml:space="preserve"> worst-case.</w:t>
      </w:r>
    </w:p>
    <w:p w14:paraId="3B4A0588" w14:textId="77777777" w:rsidR="00E502A1" w:rsidRPr="00E502A1" w:rsidRDefault="00E502A1" w:rsidP="00FA369B">
      <w:pPr>
        <w:pStyle w:val="ListParagraph"/>
        <w:numPr>
          <w:ilvl w:val="0"/>
          <w:numId w:val="19"/>
        </w:numPr>
      </w:pPr>
      <w:r w:rsidRPr="00E502A1">
        <w:t xml:space="preserve">All later operations (computing intra/inter cluster distances, silhouette coefficients) are </w:t>
      </w:r>
      <w:r w:rsidRPr="00E502A1">
        <w:rPr>
          <w:rFonts w:eastAsia="Times New Roman"/>
        </w:rPr>
        <w:t>O(n k)</w:t>
      </w:r>
      <w:r w:rsidRPr="00E502A1">
        <w:t xml:space="preserve"> or </w:t>
      </w:r>
      <w:r w:rsidRPr="00E502A1">
        <w:rPr>
          <w:rFonts w:eastAsia="Times New Roman"/>
        </w:rPr>
        <w:t>O(n)</w:t>
      </w:r>
      <w:r w:rsidRPr="00E502A1">
        <w:t xml:space="preserve"> and negligible versus the dominant term.</w:t>
      </w:r>
    </w:p>
    <w:p w14:paraId="601C1E64" w14:textId="12598431" w:rsidR="00E502A1" w:rsidRPr="00FA369B" w:rsidRDefault="00FA369B" w:rsidP="00E502A1">
      <w:r w:rsidRPr="00FA369B">
        <w:t>Dominant term:  O(k n^3 d)</w:t>
      </w:r>
    </w:p>
    <w:p w14:paraId="76E7E158" w14:textId="0DAAF040" w:rsidR="00FA369B" w:rsidRPr="00FA369B" w:rsidRDefault="00FA369B" w:rsidP="00FA369B">
      <w:pPr>
        <w:rPr>
          <w:b/>
          <w:bCs/>
        </w:rPr>
      </w:pPr>
      <w:r w:rsidRPr="00FA369B">
        <w:rPr>
          <w:b/>
          <w:bCs/>
        </w:rPr>
        <w:t>ed_davies_bouldin_score</w:t>
      </w:r>
    </w:p>
    <w:p w14:paraId="4181F290" w14:textId="77777777" w:rsidR="00FA369B" w:rsidRPr="00FA369B" w:rsidRDefault="00FA369B" w:rsidP="00FA369B">
      <w:pPr>
        <w:numPr>
          <w:ilvl w:val="0"/>
          <w:numId w:val="18"/>
        </w:numPr>
      </w:pPr>
      <w:r w:rsidRPr="00FA369B">
        <w:t xml:space="preserve">cluster_means: same as before O(sum m_i^2 d) </w:t>
      </w:r>
      <w:r w:rsidRPr="00FA369B">
        <w:rPr>
          <w:rFonts w:ascii="Cambria Math" w:hAnsi="Cambria Math" w:cs="Cambria Math"/>
        </w:rPr>
        <w:t>⇒</w:t>
      </w:r>
      <w:r w:rsidRPr="00FA369B">
        <w:t xml:space="preserve"> worst O(n^2 d).</w:t>
      </w:r>
    </w:p>
    <w:p w14:paraId="31435FDF" w14:textId="77777777" w:rsidR="00FA369B" w:rsidRPr="00FA369B" w:rsidRDefault="00FA369B" w:rsidP="00FA369B">
      <w:pPr>
        <w:numPr>
          <w:ilvl w:val="0"/>
          <w:numId w:val="18"/>
        </w:numPr>
      </w:pPr>
      <w:r w:rsidRPr="00FA369B">
        <w:t xml:space="preserve">cluster_distances double loop for i in range(k): for j in range(k): cluster_distances[i,j] = edging_distance(data, cluster_means[i], cluster_means[j]) — up to O(k^2) calls to edging_distance, each O(n^2 d) </w:t>
      </w:r>
      <w:r w:rsidRPr="00FA369B">
        <w:rPr>
          <w:rFonts w:ascii="Cambria Math" w:hAnsi="Cambria Math" w:cs="Cambria Math"/>
        </w:rPr>
        <w:t>⇒</w:t>
      </w:r>
      <w:r w:rsidRPr="00FA369B">
        <w:t xml:space="preserve"> O(k^2 n^2 d).</w:t>
      </w:r>
    </w:p>
    <w:p w14:paraId="00C1B486" w14:textId="77777777" w:rsidR="00FA369B" w:rsidRPr="00FA369B" w:rsidRDefault="00FA369B" w:rsidP="00FA369B">
      <w:pPr>
        <w:numPr>
          <w:ilvl w:val="0"/>
          <w:numId w:val="18"/>
        </w:numPr>
      </w:pPr>
      <w:r w:rsidRPr="00FA369B">
        <w:t xml:space="preserve">cluster_scatter = [ mean(edging_distance(data, sample, cluster_means[i]) for sample in cluster_i ) for i in range(k) ] — this is one edging_distance call per sample (since each sample is compared with its cluster mean). So n calls each O(n^2 d) </w:t>
      </w:r>
      <w:r w:rsidRPr="00FA369B">
        <w:rPr>
          <w:rFonts w:ascii="Cambria Math" w:hAnsi="Cambria Math" w:cs="Cambria Math"/>
        </w:rPr>
        <w:t>⇒</w:t>
      </w:r>
      <w:r w:rsidRPr="00FA369B">
        <w:t xml:space="preserve"> O(n^3 d).</w:t>
      </w:r>
    </w:p>
    <w:p w14:paraId="2237293C" w14:textId="77777777" w:rsidR="00FA369B" w:rsidRPr="00FA369B" w:rsidRDefault="00FA369B" w:rsidP="00FA369B">
      <w:pPr>
        <w:numPr>
          <w:ilvl w:val="0"/>
          <w:numId w:val="18"/>
        </w:numPr>
      </w:pPr>
      <w:r w:rsidRPr="00FA369B">
        <w:t>The DB index combine step is O(k^2).</w:t>
      </w:r>
    </w:p>
    <w:p w14:paraId="3935B140" w14:textId="41D81F2B" w:rsidR="00FA369B" w:rsidRDefault="00FA369B" w:rsidP="00FA369B">
      <w:r w:rsidRPr="00FA369B">
        <w:t xml:space="preserve">Dominant term: O(n^3 d) (from cluster scatter) </w:t>
      </w:r>
    </w:p>
    <w:p w14:paraId="312692EB" w14:textId="77777777" w:rsidR="00FA369B" w:rsidRDefault="00FA369B" w:rsidP="00FA369B"/>
    <w:p w14:paraId="1519DC69" w14:textId="77777777" w:rsidR="00FA369B" w:rsidRDefault="00FA369B" w:rsidP="00FA369B">
      <w:pPr>
        <w:rPr>
          <w:b/>
          <w:bCs/>
        </w:rPr>
      </w:pPr>
      <w:r w:rsidRPr="00FA369B">
        <w:rPr>
          <w:b/>
          <w:bCs/>
        </w:rPr>
        <w:t>ed_calinski_harabasz_score</w:t>
      </w:r>
    </w:p>
    <w:p w14:paraId="60000C4B" w14:textId="77777777" w:rsidR="00FA369B" w:rsidRPr="00FA369B" w:rsidRDefault="00FA369B" w:rsidP="00FA369B">
      <w:pPr>
        <w:numPr>
          <w:ilvl w:val="0"/>
          <w:numId w:val="20"/>
        </w:numPr>
      </w:pPr>
      <w:r w:rsidRPr="00FA369B">
        <w:t>cluster_means &amp; overall_mean: O(n^2 d) each (via centre_from_data) → O(n^2 d).</w:t>
      </w:r>
    </w:p>
    <w:p w14:paraId="7CE48DC2" w14:textId="77777777" w:rsidR="00FA369B" w:rsidRPr="00FA369B" w:rsidRDefault="00FA369B" w:rsidP="00FA369B">
      <w:pPr>
        <w:numPr>
          <w:ilvl w:val="0"/>
          <w:numId w:val="20"/>
        </w:numPr>
      </w:pPr>
      <w:r w:rsidRPr="00FA369B">
        <w:lastRenderedPageBreak/>
        <w:t>between_cluster_ss = sum(edging_distance(cluster_mean[i], overall_mean) * count_i) — k calls to edging_distance: O(k n^2 d).</w:t>
      </w:r>
    </w:p>
    <w:p w14:paraId="671F369F" w14:textId="77777777" w:rsidR="00FA369B" w:rsidRPr="00FA369B" w:rsidRDefault="00FA369B" w:rsidP="00FA369B">
      <w:pPr>
        <w:numPr>
          <w:ilvl w:val="0"/>
          <w:numId w:val="20"/>
        </w:numPr>
      </w:pPr>
      <w:r w:rsidRPr="00FA369B">
        <w:t xml:space="preserve">within_cluster_ss = sum(edging_distance(sample, cluster_mean[i]) for all samples) — n calls, each O(n^2 d) </w:t>
      </w:r>
      <w:r w:rsidRPr="00FA369B">
        <w:rPr>
          <w:rFonts w:ascii="Cambria Math" w:hAnsi="Cambria Math" w:cs="Cambria Math"/>
        </w:rPr>
        <w:t>⇒</w:t>
      </w:r>
      <w:r w:rsidRPr="00FA369B">
        <w:t xml:space="preserve"> O(n^3 d).</w:t>
      </w:r>
    </w:p>
    <w:p w14:paraId="337F6860" w14:textId="77777777" w:rsidR="00FA369B" w:rsidRPr="00FA369B" w:rsidRDefault="00FA369B" w:rsidP="00FA369B">
      <w:r w:rsidRPr="00FA369B">
        <w:t>Dominant term: O(n^3 d) from within-cluster distances. So ed_calinski_harabasz_score = O(n^3 d) (worst case).</w:t>
      </w:r>
    </w:p>
    <w:p w14:paraId="1D06F996" w14:textId="77777777" w:rsidR="00FA369B" w:rsidRPr="00FA369B" w:rsidRDefault="00FA369B" w:rsidP="00FA369B"/>
    <w:p w14:paraId="74D78259" w14:textId="77777777" w:rsidR="00E502A1" w:rsidRDefault="00E502A1" w:rsidP="00E502A1"/>
    <w:p w14:paraId="747EDC58" w14:textId="77777777" w:rsidR="00FA369B" w:rsidRDefault="00FA369B" w:rsidP="00E502A1"/>
    <w:p w14:paraId="2217D2E3" w14:textId="77777777" w:rsidR="00E502A1" w:rsidRDefault="00E502A1" w:rsidP="00E502A1"/>
    <w:p w14:paraId="7378C790" w14:textId="77777777" w:rsidR="00E502A1" w:rsidRDefault="00E502A1" w:rsidP="00E502A1"/>
    <w:p w14:paraId="671212FC" w14:textId="77777777" w:rsidR="00B42172" w:rsidRDefault="00B42172" w:rsidP="00C351EC"/>
    <w:p w14:paraId="3385E448" w14:textId="77777777" w:rsidR="00B42172" w:rsidRDefault="00B42172" w:rsidP="00C351EC"/>
    <w:p w14:paraId="19920FEA" w14:textId="1EAD1E3C" w:rsidR="00C351EC" w:rsidRDefault="00C351EC" w:rsidP="00C351EC">
      <w:pPr>
        <w:pStyle w:val="Heading2"/>
      </w:pPr>
      <w:r>
        <w:tab/>
        <w:t>General observations about indices</w:t>
      </w:r>
    </w:p>
    <w:p w14:paraId="01BD96B5" w14:textId="366A5FE5" w:rsidR="004F5AC5" w:rsidRDefault="00C351EC" w:rsidP="00C351EC">
      <w:pPr>
        <w:spacing w:after="0"/>
        <w:rPr>
          <w:color w:val="EE0000"/>
        </w:rPr>
      </w:pPr>
      <w:r w:rsidRPr="00515D29">
        <w:rPr>
          <w:color w:val="EE0000"/>
        </w:rPr>
        <w:t xml:space="preserve">CHS does not work well for highly irregular shapes and can be influenced by outliers </w:t>
      </w:r>
      <w:r w:rsidRPr="00515D29">
        <w:rPr>
          <w:color w:val="EE0000"/>
        </w:rPr>
        <w:fldChar w:fldCharType="begin"/>
      </w:r>
      <w:r w:rsidR="00B11A65">
        <w:rPr>
          <w:color w:val="EE0000"/>
        </w:rPr>
        <w:instrText xml:space="preserve"> ADDIN ZOTERO_ITEM CSL_CITATION {"citationID":"1KC91zGg","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Pr="00515D29">
        <w:rPr>
          <w:color w:val="EE0000"/>
        </w:rPr>
        <w:fldChar w:fldCharType="separate"/>
      </w:r>
      <w:r w:rsidR="009B523F" w:rsidRPr="009B523F">
        <w:t>(17)</w:t>
      </w:r>
      <w:r w:rsidRPr="00515D29">
        <w:rPr>
          <w:color w:val="EE0000"/>
        </w:rPr>
        <w:fldChar w:fldCharType="end"/>
      </w:r>
      <w:r w:rsidRPr="00515D29">
        <w:rPr>
          <w:color w:val="EE0000"/>
        </w:rPr>
        <w:t xml:space="preserve">, DBS is sensitive to the parameter choice of the clustering algorithm, to non-Euclidean distance metrics, and to overlapping clusters </w:t>
      </w:r>
      <w:r w:rsidRPr="00515D29">
        <w:rPr>
          <w:color w:val="EE0000"/>
        </w:rPr>
        <w:fldChar w:fldCharType="begin"/>
      </w:r>
      <w:r w:rsidR="00B11A65">
        <w:rPr>
          <w:color w:val="EE0000"/>
        </w:rPr>
        <w:instrText xml:space="preserve"> ADDIN ZOTERO_ITEM CSL_CITATION {"citationID":"jCDDYnfT","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Pr="00515D29">
        <w:rPr>
          <w:color w:val="EE0000"/>
        </w:rPr>
        <w:fldChar w:fldCharType="separate"/>
      </w:r>
      <w:r w:rsidR="009B523F" w:rsidRPr="009B523F">
        <w:t>(17)</w:t>
      </w:r>
      <w:r w:rsidRPr="00515D29">
        <w:rPr>
          <w:color w:val="EE0000"/>
        </w:rPr>
        <w:fldChar w:fldCharType="end"/>
      </w:r>
      <w:r w:rsidRPr="00515D29">
        <w:rPr>
          <w:color w:val="EE0000"/>
        </w:rPr>
        <w:t xml:space="preserve">, and SS may not be optimal in scenarios with noise and outliers, it requires a distance metric and for large datasets the distance matrix computation may be expensive </w:t>
      </w:r>
      <w:r w:rsidRPr="00515D29">
        <w:rPr>
          <w:color w:val="EE0000"/>
        </w:rPr>
        <w:fldChar w:fldCharType="begin"/>
      </w:r>
      <w:r w:rsidR="00B11A65">
        <w:rPr>
          <w:color w:val="EE0000"/>
        </w:rPr>
        <w:instrText xml:space="preserve"> ADDIN ZOTERO_ITEM CSL_CITATION {"citationID":"MeztF8Jd","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Pr="00515D29">
        <w:rPr>
          <w:color w:val="EE0000"/>
        </w:rPr>
        <w:fldChar w:fldCharType="separate"/>
      </w:r>
      <w:r w:rsidR="009B523F" w:rsidRPr="009B523F">
        <w:t>(17)</w:t>
      </w:r>
      <w:r w:rsidRPr="00515D29">
        <w:rPr>
          <w:color w:val="EE0000"/>
        </w:rPr>
        <w:fldChar w:fldCharType="end"/>
      </w:r>
      <w:r w:rsidRPr="00515D29">
        <w:rPr>
          <w:color w:val="EE0000"/>
        </w:rPr>
        <w:t xml:space="preserve">. </w:t>
      </w:r>
    </w:p>
    <w:p w14:paraId="0CF39984" w14:textId="2CC9DAA1" w:rsidR="00C351EC" w:rsidRDefault="00C351EC" w:rsidP="00C351EC">
      <w:pPr>
        <w:spacing w:after="0"/>
        <w:rPr>
          <w:color w:val="EE0000"/>
        </w:rPr>
      </w:pPr>
      <w:r w:rsidRPr="00515D29">
        <w:rPr>
          <w:color w:val="EE0000"/>
        </w:rPr>
        <w:t xml:space="preserve">While, the sum of squared errors (SSE) may also be a potential clustering metric, it has been shown to have limited usefulness in non-globular clusters </w:t>
      </w:r>
      <w:r w:rsidRPr="00515D29">
        <w:rPr>
          <w:color w:val="EE0000"/>
        </w:rPr>
        <w:fldChar w:fldCharType="begin"/>
      </w:r>
      <w:r w:rsidR="00B11A65">
        <w:rPr>
          <w:color w:val="EE0000"/>
        </w:rPr>
        <w:instrText xml:space="preserve"> ADDIN ZOTERO_ITEM CSL_CITATION {"citationID":"7wcgJvco","properties":{"formattedCitation":"(67)","plainCitation":"(67)","noteIndex":0},"citationItems":[{"id":1492,"uris":["http://zotero.org/users/8619560/items/S3FLPT85"],"itemData":{"id":1492,"type":"article","abstract":"Clustering techniques are widely used in Web Usage Mining to capture similar interests and trends among users accessing a Web site. For this purpose, web access logs generated at a particular web site are preprocessed to discover the user navigational sessions. Clustering techniques are then applied to group the user session data into user session clusters, where intercluster similarities are minimized while the intra cluster similarities are maximized. Since the application of different clustering algorithms generally results in different sets of cluster formation, it is important to evaluate the performance of these methods in terms of accuracy and validity of the clusters, and also the time required to generate them, using appropriate performance measures. This paper describes various validity and accuracy measures including Dunn's Index, Davies Bouldin Index, C Index, Rand Index, Jaccard Index, Silhouette Index, Fowlkes Mallows and Sum of the Squared Error (SSE). We conducted the performance evaluation of the following clustering techniques: k-Means, k-Medoids, Leader, Single Link Agglomerative Hierarchical and DBSCAN. These techniques are implemented and tested against the Web user navigational data. Finally their performance results are presented and compared.","DOI":"10.48550/arXiv.1507.03340","note":"arXiv:1507.03340 [cs]","number":"arXiv:1507.03340","publisher":"arXiv","source":"arXiv.org","title":"Quantitative Evaluation of Performance and Validity Indices for Clustering the Web Navigational Sessions","URL":"http://arxiv.org/abs/1507.03340","author":[{"family":"Ansari","given":"Zahid"},{"family":"Azeem","given":"M. F."},{"family":"Ahmed","given":"Waseem"},{"family":"Babu","given":"A. Vinaya"}],"accessed":{"date-parts":[["2025",8,7]]},"issued":{"date-parts":[["2015",7,13]]}}}],"schema":"https://github.com/citation-style-language/schema/raw/master/csl-citation.json"} </w:instrText>
      </w:r>
      <w:r w:rsidRPr="00515D29">
        <w:rPr>
          <w:color w:val="EE0000"/>
        </w:rPr>
        <w:fldChar w:fldCharType="separate"/>
      </w:r>
      <w:r w:rsidR="00DC4C77" w:rsidRPr="00DC4C77">
        <w:t>(67)</w:t>
      </w:r>
      <w:r w:rsidRPr="00515D29">
        <w:rPr>
          <w:color w:val="EE0000"/>
        </w:rPr>
        <w:fldChar w:fldCharType="end"/>
      </w:r>
      <w:r w:rsidRPr="00D14A8C">
        <w:t>.</w:t>
      </w:r>
      <w:r>
        <w:t xml:space="preserve"> </w:t>
      </w:r>
    </w:p>
    <w:p w14:paraId="785527BA" w14:textId="77777777" w:rsidR="00C351EC" w:rsidRDefault="00C351EC" w:rsidP="00C351EC">
      <w:pPr>
        <w:spacing w:after="0"/>
        <w:rPr>
          <w:color w:val="EE0000"/>
        </w:rPr>
      </w:pPr>
    </w:p>
    <w:p w14:paraId="54CFBE7F" w14:textId="76726B48" w:rsidR="002D2179" w:rsidRDefault="002D2179" w:rsidP="002D2179">
      <w:pPr>
        <w:spacing w:after="0"/>
      </w:pPr>
      <w:r>
        <w:t xml:space="preserve">The I index was found to be a better option than DB and D </w:t>
      </w:r>
      <w:r>
        <w:fldChar w:fldCharType="begin"/>
      </w:r>
      <w:r w:rsidR="00B11A65">
        <w:instrText xml:space="preserve"> ADDIN ZOTERO_ITEM CSL_CITATION {"citationID":"Ph4OgqXc","properties":{"formattedCitation":"(62)","plainCitation":"(62)","noteIndex":0},"citationItems":[{"id":1811,"uris":["http://zotero.org/users/8619560/items/2X3L363X"],"itemData":{"id":1811,"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schema":"https://github.com/citation-style-language/schema/raw/master/csl-citation.json"} </w:instrText>
      </w:r>
      <w:r>
        <w:fldChar w:fldCharType="separate"/>
      </w:r>
      <w:r w:rsidRPr="009B523F">
        <w:t>(62)</w:t>
      </w:r>
      <w:r>
        <w:fldChar w:fldCharType="end"/>
      </w:r>
      <w:r>
        <w:t xml:space="preserve">. </w:t>
      </w:r>
    </w:p>
    <w:p w14:paraId="3E88D641" w14:textId="77777777" w:rsidR="002D2179" w:rsidRDefault="002D2179" w:rsidP="00C351EC">
      <w:pPr>
        <w:spacing w:after="0"/>
        <w:rPr>
          <w:color w:val="EE0000"/>
        </w:rPr>
      </w:pPr>
    </w:p>
    <w:p w14:paraId="23A5BD05" w14:textId="50FA6D2E" w:rsidR="004F5AC5" w:rsidRDefault="00C351EC" w:rsidP="00C351EC">
      <w:pPr>
        <w:spacing w:after="0"/>
        <w:rPr>
          <w:color w:val="EE0000"/>
        </w:rPr>
      </w:pPr>
      <w:r w:rsidRPr="00515D29">
        <w:rPr>
          <w:color w:val="EE0000"/>
        </w:rPr>
        <w:t xml:space="preserve">However, SS demonstrated excellent performance in a benchmark of validity indices </w:t>
      </w:r>
      <w:r w:rsidRPr="00515D29">
        <w:rPr>
          <w:color w:val="EE0000"/>
        </w:rPr>
        <w:fldChar w:fldCharType="begin"/>
      </w:r>
      <w:r w:rsidR="00B11A65">
        <w:rPr>
          <w:color w:val="EE0000"/>
        </w:rPr>
        <w:instrText xml:space="preserve"> ADDIN ZOTERO_ITEM CSL_CITATION {"citationID":"wUUb0inR","properties":{"formattedCitation":"(21)","plainCitation":"(21)","noteIndex":0},"citationItems":[{"id":1736,"uris":["http://zotero.org/users/8619560/items/DF7IWYLH"],"itemData":{"id":1736,"type":"article-journal","abstract":"The Cluster Validity Index is an integral part of clustering algorithms. It evaluates inter-cluster separation and intra-cluster cohesion of candidate clusters to determine the quality of potential solutions. Several cluster validity indices have been suggested for both classical clustering algorithms and automatic metaheuristic-based clustering algorithms. Different cluster validity indices exhibit different characteristics based on the mathematical models they employ in determining the values for the various cluster attributes. Metaheuristic-based automatic clustering algorithms use cluster validity index as a fitness function in its optimization procedure to evaluate the candidate cluster solution's quality. A systematic review of the cluster validity indices used as fitness functions in metaheuristic-based automatic clustering algorithms is presented in this study. Identifying, reporting, and analysing various cluster validity indices is important in classifying the best CVIs for optimum performance of a metaheuristic-based automatic clustering algorithm. This review also includes an experimental study on the performance of some common cluster validity indices on some synthetic datasets with varied characteristics as well as real-life datasets using the SOSK-means automatic clustering algorithm. This review aims to assist researchers in identifying and selecting the most suitable cluster validity indices (CVIs) for their specific application areas.","container-title":"Heliyon","DOI":"10.1016/j.heliyon.2025.e41953","ISSN":"2405-8440","issue":"2","journalAbbreviation":"Heliyon","page":"e41953","source":"ScienceDirect","title":"Cluster validity indices for automatic clustering: A comprehensive review","title-short":"Cluster validity indices for automatic clustering","volume":"11","author":[{"family":"Ikotun","given":"Abiodun M."},{"family":"Habyarimana","given":"Faustin"},{"family":"Ezugwu","given":"Absalom E."}],"issued":{"date-parts":[["2025",1,30]]}}}],"schema":"https://github.com/citation-style-language/schema/raw/master/csl-citation.json"} </w:instrText>
      </w:r>
      <w:r w:rsidRPr="00515D29">
        <w:rPr>
          <w:color w:val="EE0000"/>
        </w:rPr>
        <w:fldChar w:fldCharType="separate"/>
      </w:r>
      <w:r w:rsidR="009B523F" w:rsidRPr="009B523F">
        <w:t>(21)</w:t>
      </w:r>
      <w:r w:rsidRPr="00515D29">
        <w:rPr>
          <w:color w:val="EE0000"/>
        </w:rPr>
        <w:fldChar w:fldCharType="end"/>
      </w:r>
      <w:r w:rsidRPr="00515D29">
        <w:rPr>
          <w:color w:val="EE0000"/>
        </w:rPr>
        <w:t>.</w:t>
      </w:r>
      <w:r>
        <w:rPr>
          <w:color w:val="EE0000"/>
        </w:rPr>
        <w:t xml:space="preserve"> </w:t>
      </w:r>
      <w:r w:rsidRPr="00515D29">
        <w:rPr>
          <w:color w:val="EE0000"/>
        </w:rPr>
        <w:t xml:space="preserve"> SS, DBS and CHS are still used today in the evaluation of clustering performance </w:t>
      </w:r>
      <w:r w:rsidRPr="00515D29">
        <w:rPr>
          <w:color w:val="EE0000"/>
        </w:rPr>
        <w:fldChar w:fldCharType="begin"/>
      </w:r>
      <w:r w:rsidR="00B11A65">
        <w:rPr>
          <w:color w:val="EE0000"/>
        </w:rPr>
        <w:instrText xml:space="preserve"> ADDIN ZOTERO_ITEM CSL_CITATION {"citationID":"rHMIf6im","properties":{"formattedCitation":"(68)","plainCitation":"(68)","noteIndex":0},"citationItems":[{"id":1662,"uris":["http://zotero.org/users/8619560/items/RVJFK6YM"],"itemData":{"id":1662,"type":"article","abstract":"Deep clustering, a method for partitioning complex, high-dimensional data using deep neural networks, presents unique evaluation challenges. Traditional clustering validation measures, designed for low-dimensional spaces, are problematic for deep clustering, which involves projecting data into lower-dimensional embeddings before partitioning. Two key issues are identified: 1) the curse of dimensionality when applying these measures to raw data, and 2) the unreliable comparison of clustering results across different embedding spaces stemming from variations in training procedures and parameter settings in different clustering models. This paper addresses these challenges in evaluating clustering quality in deep learning. We present a theoretical framework to highlight ineffectiveness arising from using internal validation measures on raw and embedded data and propose a systematic approach to applying clustering validity indices in deep clustering contexts. Experiments show that this framework aligns better with external validation measures, effectively reducing the misguidance from the improper use of clustering validity indices in deep learning.","DOI":"10.48550/arXiv.2403.14830","note":"arXiv:2403.14830 [stat]","number":"arXiv:2403.14830","publisher":"arXiv","source":"arXiv.org","title":"Deep Clustering Evaluation: How to Validate Internal Clustering Validation Measures","title-short":"Deep Clustering Evaluation","URL":"http://arxiv.org/abs/2403.14830","author":[{"family":"Wang","given":"Zeya"},{"family":"Ye","given":"Chenglong"}],"accessed":{"date-parts":[["2025",9,20]]},"issued":{"date-parts":[["2024",3,21]]}}}],"schema":"https://github.com/citation-style-language/schema/raw/master/csl-citation.json"} </w:instrText>
      </w:r>
      <w:r w:rsidRPr="00515D29">
        <w:rPr>
          <w:color w:val="EE0000"/>
        </w:rPr>
        <w:fldChar w:fldCharType="separate"/>
      </w:r>
      <w:r w:rsidR="00DC4C77" w:rsidRPr="00DC4C77">
        <w:t>(68)</w:t>
      </w:r>
      <w:r w:rsidRPr="00515D29">
        <w:rPr>
          <w:color w:val="EE0000"/>
        </w:rPr>
        <w:fldChar w:fldCharType="end"/>
      </w:r>
      <w:r w:rsidRPr="00515D29">
        <w:rPr>
          <w:color w:val="EE0000"/>
        </w:rPr>
        <w:t>. Moreover, an extensive comparative study has shown that SS has the best results</w:t>
      </w:r>
      <w:r>
        <w:rPr>
          <w:color w:val="EE0000"/>
        </w:rPr>
        <w:t xml:space="preserve"> </w:t>
      </w:r>
      <w:r w:rsidRPr="00515D29">
        <w:rPr>
          <w:color w:val="EE0000"/>
        </w:rPr>
        <w:fldChar w:fldCharType="begin"/>
      </w:r>
      <w:r w:rsidR="00B11A65">
        <w:rPr>
          <w:color w:val="EE0000"/>
        </w:rPr>
        <w:instrText xml:space="preserve"> ADDIN ZOTERO_ITEM CSL_CITATION {"citationID":"wc0tVnt3","properties":{"formattedCitation":"(20)","plainCitation":"(20)","noteIndex":0},"citationItems":[{"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schema":"https://github.com/citation-style-language/schema/raw/master/csl-citation.json"} </w:instrText>
      </w:r>
      <w:r w:rsidRPr="00515D29">
        <w:rPr>
          <w:color w:val="EE0000"/>
        </w:rPr>
        <w:fldChar w:fldCharType="separate"/>
      </w:r>
      <w:r w:rsidR="009B523F" w:rsidRPr="009B523F">
        <w:t>(20)</w:t>
      </w:r>
      <w:r w:rsidRPr="00515D29">
        <w:rPr>
          <w:color w:val="EE0000"/>
        </w:rPr>
        <w:fldChar w:fldCharType="end"/>
      </w:r>
      <w:r w:rsidRPr="00515D29">
        <w:rPr>
          <w:color w:val="EE0000"/>
        </w:rPr>
        <w:t xml:space="preserve"> and it indicated that some of the best performing clustering metrics are indeed SS, CHS and DBS </w:t>
      </w:r>
      <w:r w:rsidRPr="00515D29">
        <w:rPr>
          <w:color w:val="EE0000"/>
        </w:rPr>
        <w:fldChar w:fldCharType="begin"/>
      </w:r>
      <w:r w:rsidR="00B11A65">
        <w:rPr>
          <w:color w:val="EE0000"/>
        </w:rPr>
        <w:instrText xml:space="preserve"> ADDIN ZOTERO_ITEM CSL_CITATION {"citationID":"1Fl6M8vd","properties":{"formattedCitation":"(20)","plainCitation":"(20)","noteIndex":0},"citationItems":[{"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schema":"https://github.com/citation-style-language/schema/raw/master/csl-citation.json"} </w:instrText>
      </w:r>
      <w:r w:rsidRPr="00515D29">
        <w:rPr>
          <w:color w:val="EE0000"/>
        </w:rPr>
        <w:fldChar w:fldCharType="separate"/>
      </w:r>
      <w:r w:rsidR="009B523F" w:rsidRPr="009B523F">
        <w:t>(20)</w:t>
      </w:r>
      <w:r w:rsidRPr="00515D29">
        <w:rPr>
          <w:color w:val="EE0000"/>
        </w:rPr>
        <w:fldChar w:fldCharType="end"/>
      </w:r>
      <w:r w:rsidRPr="00515D29">
        <w:rPr>
          <w:color w:val="EE0000"/>
        </w:rPr>
        <w:t>.</w:t>
      </w:r>
      <w:r>
        <w:rPr>
          <w:color w:val="EE0000"/>
        </w:rPr>
        <w:t xml:space="preserve"> </w:t>
      </w:r>
    </w:p>
    <w:p w14:paraId="73A67CEF" w14:textId="77777777" w:rsidR="002D2179" w:rsidRDefault="002D2179" w:rsidP="00C351EC">
      <w:pPr>
        <w:spacing w:after="0"/>
        <w:rPr>
          <w:color w:val="EE0000"/>
        </w:rPr>
      </w:pPr>
    </w:p>
    <w:p w14:paraId="42DA5EBA" w14:textId="30B03B13" w:rsidR="004F5AC5" w:rsidRDefault="00C351EC" w:rsidP="00C351EC">
      <w:pPr>
        <w:spacing w:after="0"/>
        <w:rPr>
          <w:color w:val="000000" w:themeColor="text1"/>
        </w:rPr>
      </w:pPr>
      <w:r>
        <w:rPr>
          <w:color w:val="000000" w:themeColor="text1"/>
        </w:rPr>
        <w:t>Ano</w:t>
      </w:r>
      <w:r w:rsidRPr="00515D29">
        <w:rPr>
          <w:color w:val="000000" w:themeColor="text1"/>
        </w:rPr>
        <w:t>ther</w:t>
      </w:r>
      <w:r>
        <w:rPr>
          <w:color w:val="EE0000"/>
        </w:rPr>
        <w:t xml:space="preserve"> </w:t>
      </w:r>
      <w:r>
        <w:rPr>
          <w:color w:val="000000" w:themeColor="text1"/>
        </w:rPr>
        <w:t xml:space="preserve">study </w:t>
      </w:r>
      <w:r>
        <w:rPr>
          <w:color w:val="000000" w:themeColor="text1"/>
        </w:rPr>
        <w:fldChar w:fldCharType="begin"/>
      </w:r>
      <w:r w:rsidR="00B11A65">
        <w:rPr>
          <w:color w:val="000000" w:themeColor="text1"/>
        </w:rPr>
        <w:instrText xml:space="preserve"> ADDIN ZOTERO_ITEM CSL_CITATION {"citationID":"EY8ZXx4V","properties":{"formattedCitation":"(16)","plainCitation":"(16)","noteIndex":0},"citationItems":[{"id":1737,"uris":["http://zotero.org/users/8619560/items/FCVIBJA7"],"itemData":{"id":1737,"type":"article-journal","abstract":"K-Means is a well-established clustering algorithm widely used in data analysis and various real-world applications. However, its requirement for a predefined number of clusters limits its effectiveness in automatic clustering tasks. To address this, metaheuristic optimisation algorithms have been integrated into K-Means, leading to the development of Evolutionary K-Means clustering approaches. These methods often rely on internal validity indices as fitness functions to automatically determine both the optimal number of clusters and the clustering configuration. However, the effectiveness of internal validity indices is often data-dependent, as most are tailored to specific data characteristics. Consequently, the choice of validity index can significantly influence clustering outcomes. This study evaluates the performance of fifteen internal validity indices within the Enhanced Firefly Algorithm-K-Means (FA-K-Means) framework, an evolutionary approach that integrates Firefly metaheuristics with the classical K-Means algorithm. The performance of each index is assessed across a diverse collection of real-life and synthetic datasets with varying structures. The results reveal that the Calinski-Harabasz (CH) and Silhouette indices consistently outperform others, offering more reliable clustering performance. These findings provide practical guidance for selecting appropriate fitness functions in Evolutionary K-Means algorithms for automatic clustering tasks.","container-title":"Scientific Reports","DOI":"10.1038/s41598-025-08473-6","ISSN":"2045-2322","issue":"1","journalAbbreviation":"Sci Rep","language":"en","license":"2025 The Author(s)","note":"publisher: Nature Publishing Group","page":"21842","source":"www.nature.com","title":"Benchmarking validity indices for evolutionary K-means clustering performance","volume":"15","author":[{"family":"Ikotun","given":"Abiodun M."},{"family":"Habyarimana","given":"Faustin"},{"family":"Ezugwu","given":"Absalom E."}],"issued":{"date-parts":[["2025",7,1]]}}}],"schema":"https://github.com/citation-style-language/schema/raw/master/csl-citation.json"} </w:instrText>
      </w:r>
      <w:r>
        <w:rPr>
          <w:color w:val="000000" w:themeColor="text1"/>
        </w:rPr>
        <w:fldChar w:fldCharType="separate"/>
      </w:r>
      <w:r w:rsidR="009B523F" w:rsidRPr="009B523F">
        <w:t>(16)</w:t>
      </w:r>
      <w:r>
        <w:rPr>
          <w:color w:val="000000" w:themeColor="text1"/>
        </w:rPr>
        <w:fldChar w:fldCharType="end"/>
      </w:r>
      <w:r>
        <w:rPr>
          <w:color w:val="000000" w:themeColor="text1"/>
        </w:rPr>
        <w:t xml:space="preserve"> showed that CH obtained the highest performance, with S and DB being top ranked as well (others top ranked SF).</w:t>
      </w:r>
      <w:r w:rsidRPr="00515D29">
        <w:rPr>
          <w:color w:val="EE0000"/>
        </w:rPr>
        <w:t xml:space="preserve"> </w:t>
      </w:r>
      <w:r w:rsidRPr="00572DD6">
        <w:rPr>
          <w:color w:val="000000" w:themeColor="text1"/>
        </w:rPr>
        <w:t>DB has been found as the most using CVI for meta-heuristic-based clustering algorithms</w:t>
      </w:r>
      <w:r>
        <w:rPr>
          <w:color w:val="000000" w:themeColor="text1"/>
        </w:rPr>
        <w:t xml:space="preserve"> </w:t>
      </w:r>
      <w:r>
        <w:rPr>
          <w:color w:val="000000" w:themeColor="text1"/>
        </w:rPr>
        <w:fldChar w:fldCharType="begin"/>
      </w:r>
      <w:r w:rsidR="00B11A65">
        <w:rPr>
          <w:color w:val="000000" w:themeColor="text1"/>
        </w:rPr>
        <w:instrText xml:space="preserve"> ADDIN ZOTERO_ITEM CSL_CITATION {"citationID":"6sJ97OZb","properties":{"formattedCitation":"(21)","plainCitation":"(21)","noteIndex":0},"citationItems":[{"id":1736,"uris":["http://zotero.org/users/8619560/items/DF7IWYLH"],"itemData":{"id":1736,"type":"article-journal","abstract":"The Cluster Validity Index is an integral part of clustering algorithms. It evaluates inter-cluster separation and intra-cluster cohesion of candidate clusters to determine the quality of potential solutions. Several cluster validity indices have been suggested for both classical clustering algorithms and automatic metaheuristic-based clustering algorithms. Different cluster validity indices exhibit different characteristics based on the mathematical models they employ in determining the values for the various cluster attributes. Metaheuristic-based automatic clustering algorithms use cluster validity index as a fitness function in its optimization procedure to evaluate the candidate cluster solution's quality. A systematic review of the cluster validity indices used as fitness functions in metaheuristic-based automatic clustering algorithms is presented in this study. Identifying, reporting, and analysing various cluster validity indices is important in classifying the best CVIs for optimum performance of a metaheuristic-based automatic clustering algorithm. This review also includes an experimental study on the performance of some common cluster validity indices on some synthetic datasets with varied characteristics as well as real-life datasets using the SOSK-means automatic clustering algorithm. This review aims to assist researchers in identifying and selecting the most suitable cluster validity indices (CVIs) for their specific application areas.","container-title":"Heliyon","DOI":"10.1016/j.heliyon.2025.e41953","ISSN":"2405-8440","issue":"2","journalAbbreviation":"Heliyon","page":"e41953","source":"ScienceDirect","title":"Cluster validity indices for automatic clustering: A comprehensive review","title-short":"Cluster validity indices for automatic clustering","volume":"11","author":[{"family":"Ikotun","given":"Abiodun M."},{"family":"Habyarimana","given":"Faustin"},{"family":"Ezugwu","given":"Absalom E."}],"issued":{"date-parts":[["2025",1,30]]}}}],"schema":"https://github.com/citation-style-language/schema/raw/master/csl-citation.json"} </w:instrText>
      </w:r>
      <w:r>
        <w:rPr>
          <w:color w:val="000000" w:themeColor="text1"/>
        </w:rPr>
        <w:fldChar w:fldCharType="separate"/>
      </w:r>
      <w:r w:rsidR="009B523F" w:rsidRPr="009B523F">
        <w:t>(21)</w:t>
      </w:r>
      <w:r>
        <w:rPr>
          <w:color w:val="000000" w:themeColor="text1"/>
        </w:rPr>
        <w:fldChar w:fldCharType="end"/>
      </w:r>
      <w:r w:rsidRPr="00572DD6">
        <w:rPr>
          <w:color w:val="000000" w:themeColor="text1"/>
        </w:rPr>
        <w:t xml:space="preserve">. </w:t>
      </w:r>
    </w:p>
    <w:p w14:paraId="58353379" w14:textId="77777777" w:rsidR="004F5AC5" w:rsidRDefault="004F5AC5" w:rsidP="00C351EC">
      <w:pPr>
        <w:spacing w:after="0"/>
        <w:rPr>
          <w:color w:val="000000" w:themeColor="text1"/>
        </w:rPr>
      </w:pPr>
    </w:p>
    <w:p w14:paraId="75E21569" w14:textId="19801B29" w:rsidR="00C351EC" w:rsidRDefault="00C351EC" w:rsidP="00C351EC">
      <w:pPr>
        <w:spacing w:after="0"/>
      </w:pPr>
      <w:r>
        <w:t xml:space="preserve">Another study found that </w:t>
      </w:r>
      <w:r w:rsidR="005723DE">
        <w:t xml:space="preserve">S obtained the best performance regardless of the amount of overlap, </w:t>
      </w:r>
      <w:r>
        <w:t>CH</w:t>
      </w:r>
      <w:r w:rsidR="005723DE">
        <w:t xml:space="preserve"> had a good performance on linearly separable data, while</w:t>
      </w:r>
      <w:r>
        <w:t xml:space="preserve"> DB and GD indices had </w:t>
      </w:r>
      <w:r w:rsidR="005723DE">
        <w:t>an</w:t>
      </w:r>
      <w:r>
        <w:t xml:space="preserve"> </w:t>
      </w:r>
      <w:r w:rsidR="005723DE">
        <w:t>adequate</w:t>
      </w:r>
      <w:r>
        <w:t xml:space="preserve"> performance, yet all CVIs performed poorly on non-linearly separable datasets due to the inherent assumptions of data distribution </w:t>
      </w:r>
      <w:r>
        <w:fldChar w:fldCharType="begin"/>
      </w:r>
      <w:r w:rsidR="00B11A65">
        <w:instrText xml:space="preserve"> ADDIN ZOTERO_ITEM CSL_CITATION {"citationID":"37ZxC4BM","properties":{"formattedCitation":"(11)","plainCitation":"(11)","noteIndex":0},"citationItems":[{"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schema":"https://github.com/citation-style-language/schema/raw/master/csl-citation.json"} </w:instrText>
      </w:r>
      <w:r>
        <w:fldChar w:fldCharType="separate"/>
      </w:r>
      <w:r w:rsidR="009B523F" w:rsidRPr="009B523F">
        <w:t>(11)</w:t>
      </w:r>
      <w:r>
        <w:fldChar w:fldCharType="end"/>
      </w:r>
      <w:r>
        <w:t xml:space="preserve">. </w:t>
      </w:r>
    </w:p>
    <w:p w14:paraId="142264D1" w14:textId="77777777" w:rsidR="00F17F3A" w:rsidRDefault="00F17F3A" w:rsidP="00C351EC">
      <w:pPr>
        <w:spacing w:after="0"/>
      </w:pPr>
    </w:p>
    <w:p w14:paraId="528FABDF" w14:textId="1E6A6F4A" w:rsidR="00F17F3A" w:rsidRPr="00A315F8" w:rsidRDefault="00F17F3A" w:rsidP="00C351EC">
      <w:pPr>
        <w:spacing w:after="0"/>
        <w:rPr>
          <w:color w:val="EE0000"/>
        </w:rPr>
      </w:pPr>
      <w:r>
        <w:t xml:space="preserve">A study </w:t>
      </w:r>
      <w:r>
        <w:fldChar w:fldCharType="begin"/>
      </w:r>
      <w:r w:rsidR="00B11A65">
        <w:instrText xml:space="preserve"> ADDIN ZOTERO_ITEM CSL_CITATION {"citationID":"KraD6DZ2","properties":{"formattedCitation":"(3)","plainCitation":"(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schema":"https://github.com/citation-style-language/schema/raw/master/csl-citation.json"} </w:instrText>
      </w:r>
      <w:r>
        <w:fldChar w:fldCharType="separate"/>
      </w:r>
      <w:r w:rsidR="007B0EB1" w:rsidRPr="007B0EB1">
        <w:t>(3)</w:t>
      </w:r>
      <w:r>
        <w:fldChar w:fldCharType="end"/>
      </w:r>
      <w:r>
        <w:t xml:space="preserve"> of 68 internal CVIs on 21 synthetic and real datasets based on the K-means clustering algorithm found that the RS, H, DB, and COP indices were top-performing with XB and CH having an acceptable evaluation of performance and the S index had the most consistent behaviour across datasets. It was also shown that only 14 out of 68 CVIs are actually invariant to the number of clusters </w:t>
      </w:r>
      <w:r>
        <w:fldChar w:fldCharType="begin"/>
      </w:r>
      <w:r w:rsidR="00B11A65">
        <w:instrText xml:space="preserve"> ADDIN ZOTERO_ITEM CSL_CITATION {"citationID":"LehJudmC","properties":{"formattedCitation":"(3)","plainCitation":"(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schema":"https://github.com/citation-style-language/schema/raw/master/csl-citation.json"} </w:instrText>
      </w:r>
      <w:r>
        <w:fldChar w:fldCharType="separate"/>
      </w:r>
      <w:r w:rsidR="007B0EB1" w:rsidRPr="007B0EB1">
        <w:t>(3)</w:t>
      </w:r>
      <w:r>
        <w:fldChar w:fldCharType="end"/>
      </w:r>
      <w:r>
        <w:t xml:space="preserve"> raising the question whether CVIs are actually useful in determining the unknown number of clusters.</w:t>
      </w:r>
    </w:p>
    <w:p w14:paraId="4B26570C" w14:textId="77777777" w:rsidR="004F5AC5" w:rsidRDefault="004F5AC5" w:rsidP="004F5AC5">
      <w:pPr>
        <w:spacing w:after="0"/>
      </w:pPr>
    </w:p>
    <w:p w14:paraId="18E64326" w14:textId="2589EEF1" w:rsidR="004F5AC5" w:rsidRDefault="004F5AC5" w:rsidP="004F5AC5">
      <w:pPr>
        <w:spacing w:after="0"/>
      </w:pPr>
      <w:r>
        <w:t xml:space="preserve">The DBCV </w:t>
      </w:r>
      <w:r>
        <w:fldChar w:fldCharType="begin"/>
      </w:r>
      <w:r w:rsidR="00B11A65">
        <w:instrText xml:space="preserve"> ADDIN ZOTERO_ITEM CSL_CITATION {"citationID":"fqAIIz0J","properties":{"formattedCitation":"(47)","plainCitation":"(47)","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fldChar w:fldCharType="separate"/>
      </w:r>
      <w:r w:rsidR="009B523F" w:rsidRPr="009B523F">
        <w:t>(47)</w:t>
      </w:r>
      <w:r>
        <w:fldChar w:fldCharType="end"/>
      </w:r>
      <w:r>
        <w:t xml:space="preserve"> index has been found to outperform </w:t>
      </w:r>
      <w:r>
        <w:fldChar w:fldCharType="begin"/>
      </w:r>
      <w:r w:rsidR="00B11A65">
        <w:instrText xml:space="preserve"> ADDIN ZOTERO_ITEM CSL_CITATION {"citationID":"BGGPm3qV","properties":{"formattedCitation":"(69)","plainCitation":"(69)","noteIndex":0},"citationItems":[{"id":1801,"uris":["http://zotero.org/users/8619560/items/XE79J9FL"],"itemData":{"id":1801,"type":"article-journal","abstract":"Clustering methods are unsupervised machine learning techniques that aggregate data points into specific groups, called clusters, according to specific criteria defined by the clustering algorithm employed. Since clustering methods are unsupervised, no ground truth or gold standard information is available to assess its results, making it challenging to know the results obtained are good or not. In this context, several clustering internal rates are available, like Silhouette coefficient, Calinski-Harabasz index, Davies-Bouldin, Dunn index, Gap statistic, and Shannon entropy, just to mention a few. Even if popular, these clustering internal scores work well only when used to assess convex-shaped and well-separated clusters, but they fail when utilized to evaluate concave-shaped and nested clusters. In these concave-shaped and density-based cases, other coefficients can be informative: Density-Based Clustering Validation Index (DBCVI), Compose Density between and within clusters Index (CDbw), Density Cluster Separability Index (DCSI), Validity Index for Arbitrary-Shaped Clusters based on the kernel density estimation (VIASCKDE). In this study, we describe the DBCV index precisely, and compare its outcomes with the outcomes obtained by CDbw, DCSI, and VIASCKDE on several artificial datasets and on real-world medical datasets derived from electronic health records, produced by density-based clustering methods such as density-based spatial clustering of applications with noise (DBSCAN). To do so, we propose an innovative approach based on clustering result worsening or improving, rather than focusing on searching the “right” number of clusters like many studies do. Moreover, we also recommend open software packages in R and Python for its usage. Our results demonstrate the higher reliability of the DBCV index over CDbw, DCSI, and VIASCKDE when assessing concave-shaped, nested, clustering results.","container-title":"PeerJ Computer Science","DOI":"10.7717/peerj-cs.3095","ISSN":"2376-5992","journalAbbreviation":"PeerJ Comput. Sci.","language":"en","note":"publisher: PeerJ Inc.","page":"e3095","source":"peerj.com","title":"The DBCV index is more informative than DCSI, CDbw, and VIASCKDE indices for unsupervised clustering internal assessment of concave-shaped and density-based clusters","volume":"11","author":[{"family":"Chicco","given":"Davide"},{"family":"Sabino","given":"Giuseppe"},{"family":"Oneto","given":"Luca"},{"family":"Jurman","given":"Giuseppe"}],"issued":{"date-parts":[["2025",8,29]]}}}],"schema":"https://github.com/citation-style-language/schema/raw/master/csl-citation.json"} </w:instrText>
      </w:r>
      <w:r>
        <w:fldChar w:fldCharType="separate"/>
      </w:r>
      <w:r w:rsidR="00DC4C77" w:rsidRPr="00DC4C77">
        <w:t>(69)</w:t>
      </w:r>
      <w:r>
        <w:fldChar w:fldCharType="end"/>
      </w:r>
      <w:r>
        <w:t xml:space="preserve"> other indices such as, CDbw </w:t>
      </w:r>
      <w:r>
        <w:fldChar w:fldCharType="begin"/>
      </w:r>
      <w:r w:rsidR="00B11A65">
        <w:instrText xml:space="preserve"> ADDIN ZOTERO_ITEM CSL_CITATION {"citationID":"MaXB89dA","properties":{"formattedCitation":"(63)","plainCitation":"(63)","noteIndex":0},"citationItems":[{"id":1805,"uris":["http://zotero.org/users/8619560/items/38DJRBV5"],"itemData":{"id":1805,"type":"article-journal","abstract":"Although the goal of clustering is intuitively compelling and its notion arises in many fields, it is difficult to define a unified approach to address the clustering problem and thus diverse clustering algorithms abound in the research community. These algorithms, under different clustering assumptions, often lead to qualitatively different results. As a consequence the results of clustering algorithms (i.e., data set partitionings) need to be evaluated as regards their validity based on widely accepted criteria. In this paper a cluster validity index, CDbw, is proposed which assesses the compactness and separation of clusters defined by a clustering algorithm. The cluster validity index, given a data set and a set of clustering algorithms, enables (i) the selection of the input parameter values that lead an algorithm to the best possible partitioning of the data set, and (ii) the selection of the algorithm that provides the best partitioning of the data set. CDbw handles efficiently arbitrarily shaped clusters by representing each cluster with a number of points rather than by a single representative point. A full implementation and experimental results confirm the reliability of the validity index showing also that its performance compares favourably to that of several others.","container-title":"Pattern Recognition Letters","DOI":"10.1016/j.patrec.2007.12.011","ISSN":"0167-8655","issue":"6","journalAbbreviation":"Pattern Recognition Letters","page":"773-786","source":"ScienceDirect","title":"A density-based cluster validity approach using multi-representatives","volume":"29","author":[{"family":"Halkidi","given":"Maria"},{"family":"Vazirgiannis","given":"Michalis"}],"issued":{"date-parts":[["2008",4,15]]}}}],"schema":"https://github.com/citation-style-language/schema/raw/master/csl-citation.json"} </w:instrText>
      </w:r>
      <w:r>
        <w:fldChar w:fldCharType="separate"/>
      </w:r>
      <w:r w:rsidR="009B523F" w:rsidRPr="009B523F">
        <w:t>(63)</w:t>
      </w:r>
      <w:r>
        <w:fldChar w:fldCharType="end"/>
      </w:r>
      <w:r w:rsidRPr="00A315F8">
        <w:t xml:space="preserve">,  DCSI </w:t>
      </w:r>
      <w:r>
        <w:fldChar w:fldCharType="begin"/>
      </w:r>
      <w:r w:rsidR="00B11A65">
        <w:instrText xml:space="preserve"> ADDIN ZOTERO_ITEM CSL_CITATION {"citationID":"PlRnKHHA","properties":{"formattedCitation":"(70)","plainCitation":"(70)","noteIndex":0},"citationItems":[{"id":1807,"uris":["http://zotero.org/users/8619560/items/AY9LY7XD"],"itemData":{"id":1807,"type":"article","abstract":"Whether class labels in a given data set correspond to meaningful clusters is crucial for the evaluation of clustering algorithms using real-world data sets. This property can be quantified by separability measures. The central aspects of separability for density-based clustering are between-class separation and within-class connectedness, and neither classification-based complexity measures nor cluster validity indices (CVIs) adequately incorporate them. A newly developed measure (density cluster separability index, DCSI) aims to quantify these two characteristics and can also be used as a CVI. Extensive experiments on synthetic data indicate that DCSI correlates strongly with the performance of DBSCAN measured via the adjusted Rand index (ARI) but lacks robustness when it comes to multi-class data sets with overlapping classes that are ill-suited for density-based hard clustering. Detailed evaluation on frequently used real-world data sets shows that DCSI can correctly identify touching or overlapping classes that do not correspond to meaningful density-based clusters.","DOI":"10.48550/arXiv.2310.12806","note":"arXiv:2310.12806 [stat]","number":"arXiv:2310.12806","publisher":"arXiv","source":"arXiv.org","title":"DCSI -- An improved measure of cluster separability based on separation and connectedness","URL":"http://arxiv.org/abs/2310.12806","author":[{"family":"Gauss","given":"Jana"},{"family":"Scheipl","given":"Fabian"},{"family":"Herrmann","given":"Moritz"}],"accessed":{"date-parts":[["2025",11,14]]},"issued":{"date-parts":[["2025",4,11]]}}}],"schema":"https://github.com/citation-style-language/schema/raw/master/csl-citation.json"} </w:instrText>
      </w:r>
      <w:r>
        <w:fldChar w:fldCharType="separate"/>
      </w:r>
      <w:r w:rsidR="00DC4C77" w:rsidRPr="00DC4C77">
        <w:t>(70)</w:t>
      </w:r>
      <w:r>
        <w:fldChar w:fldCharType="end"/>
      </w:r>
      <w:r w:rsidRPr="00A315F8">
        <w:t xml:space="preserve">, and VIASCKDE </w:t>
      </w:r>
      <w:r>
        <w:fldChar w:fldCharType="begin"/>
      </w:r>
      <w:r w:rsidR="00B11A65">
        <w:instrText xml:space="preserve"> ADDIN ZOTERO_ITEM CSL_CITATION {"citationID":"eLrRhMrn","properties":{"formattedCitation":"(64)","plainCitation":"(64)","noteIndex":0},"citationItems":[{"id":1802,"uris":["http://zotero.org/users/8619560/items/QA3D53YW"],"itemData":{"id":1802,"type":"article-journal","abstract":"The cluster evaluation process is of great importance in areas of machine learning and data mining. Evaluating the clustering quality of clusters shows how much any proposed approach or algorithm is competent. Nevertheless, evaluating the quality of any cluster is still an issue. Although many cluster validity indices have been proposed, there is a need for new approaches that can measure the clustering quality more accurately because most of the existing approaches measure the cluster quality correctly when the shape of the cluster is spherical. However, very few clusters in the real world are spherical. Therefore, a new Validity Index for Arbitrary-Shaped Clusters based on the kernel density estimation (the VIASCKDE Index) to overcome the mentioned issue was proposed in the study. In the VIASCKDE Index, we used separation and compactness of each data to support arbitrary-shaped clusters and utilized the kernel density estimation (KDE) to give more weight to the denser areas in the clusters to support cluster compactness. To evaluate the performance of our approach, we compared it to the state-of-the-art cluster validity indices. Experimental results have demonstrated that the VIASCKDE Index outperforms the compared indices.","container-title":"Computational Intelligence and Neuroscience","DOI":"10.1155/2022/4059302","ISSN":"1687-5273","issue":"1","language":"en","license":"Copyright © 2022 Ali Şenol.","note":"_eprint: https://onlinelibrary.wiley.com/doi/pdf/10.1155/2022/4059302","page":"4059302","source":"Wiley Online Library","title":"VIASCKDE Index: A Novel Internal Cluster Validity Index for Arbitrary-Shaped Clusters Based on the Kernel Density Estimation","title-short":"VIASCKDE Index","volume":"2022","author":[{"family":"Şenol","given":"Ali"}],"issued":{"date-parts":[["2022"]]}}}],"schema":"https://github.com/citation-style-language/schema/raw/master/csl-citation.json"} </w:instrText>
      </w:r>
      <w:r>
        <w:fldChar w:fldCharType="separate"/>
      </w:r>
      <w:r w:rsidR="009B523F" w:rsidRPr="009B523F">
        <w:t>(64)</w:t>
      </w:r>
      <w:r>
        <w:fldChar w:fldCharType="end"/>
      </w:r>
      <w:r w:rsidRPr="00A315F8">
        <w:t>, for non-convex and density-based (such as those obtained by DBSCAN) clusters.</w:t>
      </w:r>
      <w:r>
        <w:t xml:space="preserve"> Although all these indices degrade with an increase in noise </w:t>
      </w:r>
      <w:r>
        <w:fldChar w:fldCharType="begin"/>
      </w:r>
      <w:r w:rsidR="00B11A65">
        <w:instrText xml:space="preserve"> ADDIN ZOTERO_ITEM CSL_CITATION {"citationID":"3mCGssp1","properties":{"formattedCitation":"(69)","plainCitation":"(69)","noteIndex":0},"citationItems":[{"id":1801,"uris":["http://zotero.org/users/8619560/items/XE79J9FL"],"itemData":{"id":1801,"type":"article-journal","abstract":"Clustering methods are unsupervised machine learning techniques that aggregate data points into specific groups, called clusters, according to specific criteria defined by the clustering algorithm employed. Since clustering methods are unsupervised, no ground truth or gold standard information is available to assess its results, making it challenging to know the results obtained are good or not. In this context, several clustering internal rates are available, like Silhouette coefficient, Calinski-Harabasz index, Davies-Bouldin, Dunn index, Gap statistic, and Shannon entropy, just to mention a few. Even if popular, these clustering internal scores work well only when used to assess convex-shaped and well-separated clusters, but they fail when utilized to evaluate concave-shaped and nested clusters. In these concave-shaped and density-based cases, other coefficients can be informative: Density-Based Clustering Validation Index (DBCVI), Compose Density between and within clusters Index (CDbw), Density Cluster Separability Index (DCSI), Validity Index for Arbitrary-Shaped Clusters based on the kernel density estimation (VIASCKDE). In this study, we describe the DBCV index precisely, and compare its outcomes with the outcomes obtained by CDbw, DCSI, and VIASCKDE on several artificial datasets and on real-world medical datasets derived from electronic health records, produced by density-based clustering methods such as density-based spatial clustering of applications with noise (DBSCAN). To do so, we propose an innovative approach based on clustering result worsening or improving, rather than focusing on searching the “right” number of clusters like many studies do. Moreover, we also recommend open software packages in R and Python for its usage. Our results demonstrate the higher reliability of the DBCV index over CDbw, DCSI, and VIASCKDE when assessing concave-shaped, nested, clustering results.","container-title":"PeerJ Computer Science","DOI":"10.7717/peerj-cs.3095","ISSN":"2376-5992","journalAbbreviation":"PeerJ Comput. Sci.","language":"en","note":"publisher: PeerJ Inc.","page":"e3095","source":"peerj.com","title":"The DBCV index is more informative than DCSI, CDbw, and VIASCKDE indices for unsupervised clustering internal assessment of concave-shaped and density-based clusters","volume":"11","author":[{"family":"Chicco","given":"Davide"},{"family":"Sabino","given":"Giuseppe"},{"family":"Oneto","given":"Luca"},{"family":"Jurman","given":"Giuseppe"}],"issued":{"date-parts":[["2025",8,29]]}}}],"schema":"https://github.com/citation-style-language/schema/raw/master/csl-citation.json"} </w:instrText>
      </w:r>
      <w:r>
        <w:fldChar w:fldCharType="separate"/>
      </w:r>
      <w:r w:rsidR="00DC4C77" w:rsidRPr="00DC4C77">
        <w:t>(69)</w:t>
      </w:r>
      <w:r>
        <w:fldChar w:fldCharType="end"/>
      </w:r>
      <w:r>
        <w:t xml:space="preserve">, DBCV has been found to be the most reliable/consistent and it has been shown to not be affected by the spatial arrangement of clusters </w:t>
      </w:r>
      <w:r>
        <w:fldChar w:fldCharType="begin"/>
      </w:r>
      <w:r w:rsidR="00B11A65">
        <w:instrText xml:space="preserve"> ADDIN ZOTERO_ITEM CSL_CITATION {"citationID":"RygCzUs3","properties":{"formattedCitation":"(69)","plainCitation":"(69)","noteIndex":0},"citationItems":[{"id":1801,"uris":["http://zotero.org/users/8619560/items/XE79J9FL"],"itemData":{"id":1801,"type":"article-journal","abstract":"Clustering methods are unsupervised machine learning techniques that aggregate data points into specific groups, called clusters, according to specific criteria defined by the clustering algorithm employed. Since clustering methods are unsupervised, no ground truth or gold standard information is available to assess its results, making it challenging to know the results obtained are good or not. In this context, several clustering internal rates are available, like Silhouette coefficient, Calinski-Harabasz index, Davies-Bouldin, Dunn index, Gap statistic, and Shannon entropy, just to mention a few. Even if popular, these clustering internal scores work well only when used to assess convex-shaped and well-separated clusters, but they fail when utilized to evaluate concave-shaped and nested clusters. In these concave-shaped and density-based cases, other coefficients can be informative: Density-Based Clustering Validation Index (DBCVI), Compose Density between and within clusters Index (CDbw), Density Cluster Separability Index (DCSI), Validity Index for Arbitrary-Shaped Clusters based on the kernel density estimation (VIASCKDE). In this study, we describe the DBCV index precisely, and compare its outcomes with the outcomes obtained by CDbw, DCSI, and VIASCKDE on several artificial datasets and on real-world medical datasets derived from electronic health records, produced by density-based clustering methods such as density-based spatial clustering of applications with noise (DBSCAN). To do so, we propose an innovative approach based on clustering result worsening or improving, rather than focusing on searching the “right” number of clusters like many studies do. Moreover, we also recommend open software packages in R and Python for its usage. Our results demonstrate the higher reliability of the DBCV index over CDbw, DCSI, and VIASCKDE when assessing concave-shaped, nested, clustering results.","container-title":"PeerJ Computer Science","DOI":"10.7717/peerj-cs.3095","ISSN":"2376-5992","journalAbbreviation":"PeerJ Comput. Sci.","language":"en","note":"publisher: PeerJ Inc.","page":"e3095","source":"peerj.com","title":"The DBCV index is more informative than DCSI, CDbw, and VIASCKDE indices for unsupervised clustering internal assessment of concave-shaped and density-based clusters","volume":"11","author":[{"family":"Chicco","given":"Davide"},{"family":"Sabino","given":"Giuseppe"},{"family":"Oneto","given":"Luca"},{"family":"Jurman","given":"Giuseppe"}],"issued":{"date-parts":[["2025",8,29]]}}}],"schema":"https://github.com/citation-style-language/schema/raw/master/csl-citation.json"} </w:instrText>
      </w:r>
      <w:r>
        <w:fldChar w:fldCharType="separate"/>
      </w:r>
      <w:r w:rsidR="00DC4C77" w:rsidRPr="00DC4C77">
        <w:t>(69)</w:t>
      </w:r>
      <w:r>
        <w:fldChar w:fldCharType="end"/>
      </w:r>
      <w:r>
        <w:t>.</w:t>
      </w:r>
    </w:p>
    <w:p w14:paraId="1BE44AF6" w14:textId="77777777" w:rsidR="002D2179" w:rsidRDefault="002D2179" w:rsidP="004F5AC5">
      <w:pPr>
        <w:spacing w:after="0"/>
      </w:pPr>
    </w:p>
    <w:p w14:paraId="57BB3150" w14:textId="7AB95994" w:rsidR="002D2179" w:rsidRPr="00751F3C" w:rsidRDefault="002D2179" w:rsidP="004F5AC5">
      <w:pPr>
        <w:spacing w:after="0"/>
        <w:rPr>
          <w:b/>
          <w:bCs/>
        </w:rPr>
      </w:pPr>
      <w:r w:rsidRPr="00751F3C">
        <w:rPr>
          <w:b/>
          <w:bCs/>
        </w:rPr>
        <w:t>Needless to say, there does not seem to be a consensus in the literature</w:t>
      </w:r>
      <w:r w:rsidR="00751F3C">
        <w:rPr>
          <w:b/>
          <w:bCs/>
        </w:rPr>
        <w:t>.</w:t>
      </w:r>
    </w:p>
    <w:p w14:paraId="2FD3395F" w14:textId="77777777" w:rsidR="00C351EC" w:rsidRPr="00A315F8" w:rsidRDefault="00C351EC" w:rsidP="005016DA"/>
    <w:p w14:paraId="61E0C5CC" w14:textId="49C3C2E7" w:rsidR="005016DA" w:rsidRDefault="005016DA" w:rsidP="005016DA">
      <w:pPr>
        <w:pStyle w:val="Heading2"/>
      </w:pPr>
      <w:r>
        <w:t>Datasets</w:t>
      </w:r>
    </w:p>
    <w:p w14:paraId="35B79462" w14:textId="791BD861" w:rsidR="005016DA" w:rsidRDefault="005016DA" w:rsidP="005016DA">
      <w:r>
        <w:t>Table X – Dataset information</w:t>
      </w:r>
    </w:p>
    <w:tbl>
      <w:tblPr>
        <w:tblStyle w:val="TableGrid"/>
        <w:tblW w:w="0" w:type="auto"/>
        <w:tblLook w:val="04A0" w:firstRow="1" w:lastRow="0" w:firstColumn="1" w:lastColumn="0" w:noHBand="0" w:noVBand="1"/>
      </w:tblPr>
      <w:tblGrid>
        <w:gridCol w:w="1490"/>
        <w:gridCol w:w="1796"/>
        <w:gridCol w:w="1790"/>
        <w:gridCol w:w="1669"/>
        <w:gridCol w:w="1313"/>
        <w:gridCol w:w="1292"/>
      </w:tblGrid>
      <w:tr w:rsidR="005016DA" w14:paraId="699D65B7" w14:textId="58FEF675" w:rsidTr="005016DA">
        <w:tc>
          <w:tcPr>
            <w:tcW w:w="1530" w:type="dxa"/>
          </w:tcPr>
          <w:p w14:paraId="281645C9" w14:textId="78D870E4" w:rsidR="005016DA" w:rsidRPr="005863B1" w:rsidRDefault="005016DA" w:rsidP="005016DA">
            <w:pPr>
              <w:rPr>
                <w:b/>
                <w:bCs/>
              </w:rPr>
            </w:pPr>
            <w:r w:rsidRPr="005863B1">
              <w:rPr>
                <w:b/>
                <w:bCs/>
              </w:rPr>
              <w:t>Name</w:t>
            </w:r>
          </w:p>
        </w:tc>
        <w:tc>
          <w:tcPr>
            <w:tcW w:w="1799" w:type="dxa"/>
          </w:tcPr>
          <w:p w14:paraId="798003DC" w14:textId="1AC55607" w:rsidR="005016DA" w:rsidRPr="005863B1" w:rsidRDefault="005016DA" w:rsidP="005016DA">
            <w:pPr>
              <w:rPr>
                <w:b/>
                <w:bCs/>
              </w:rPr>
            </w:pPr>
            <w:r w:rsidRPr="005863B1">
              <w:rPr>
                <w:b/>
                <w:bCs/>
              </w:rPr>
              <w:t>Characteristics</w:t>
            </w:r>
          </w:p>
        </w:tc>
        <w:tc>
          <w:tcPr>
            <w:tcW w:w="1606" w:type="dxa"/>
          </w:tcPr>
          <w:p w14:paraId="3F2118F1" w14:textId="78D76ED0" w:rsidR="005016DA" w:rsidRPr="005863B1" w:rsidRDefault="005016DA" w:rsidP="005016DA">
            <w:pPr>
              <w:rPr>
                <w:b/>
                <w:bCs/>
              </w:rPr>
            </w:pPr>
            <w:r w:rsidRPr="005863B1">
              <w:rPr>
                <w:b/>
                <w:bCs/>
              </w:rPr>
              <w:t># Samples</w:t>
            </w:r>
          </w:p>
        </w:tc>
        <w:tc>
          <w:tcPr>
            <w:tcW w:w="1711" w:type="dxa"/>
          </w:tcPr>
          <w:p w14:paraId="73C69F81" w14:textId="1C32F683" w:rsidR="005016DA" w:rsidRPr="005863B1" w:rsidRDefault="005016DA" w:rsidP="005016DA">
            <w:pPr>
              <w:rPr>
                <w:b/>
                <w:bCs/>
              </w:rPr>
            </w:pPr>
            <w:r w:rsidRPr="005863B1">
              <w:rPr>
                <w:b/>
                <w:bCs/>
              </w:rPr>
              <w:t># Dimensions</w:t>
            </w:r>
          </w:p>
        </w:tc>
        <w:tc>
          <w:tcPr>
            <w:tcW w:w="1352" w:type="dxa"/>
          </w:tcPr>
          <w:p w14:paraId="25E1FC6B" w14:textId="481AA09D" w:rsidR="005016DA" w:rsidRPr="005863B1" w:rsidRDefault="005016DA" w:rsidP="005016DA">
            <w:pPr>
              <w:rPr>
                <w:b/>
                <w:bCs/>
              </w:rPr>
            </w:pPr>
            <w:r w:rsidRPr="005863B1">
              <w:rPr>
                <w:b/>
                <w:bCs/>
              </w:rPr>
              <w:t># Cluster (cluster size)</w:t>
            </w:r>
          </w:p>
        </w:tc>
        <w:tc>
          <w:tcPr>
            <w:tcW w:w="1352" w:type="dxa"/>
          </w:tcPr>
          <w:p w14:paraId="4841D89F" w14:textId="62405D35" w:rsidR="005016DA" w:rsidRPr="005863B1" w:rsidRDefault="005016DA" w:rsidP="005016DA">
            <w:pPr>
              <w:rPr>
                <w:b/>
                <w:bCs/>
              </w:rPr>
            </w:pPr>
            <w:r w:rsidRPr="005863B1">
              <w:rPr>
                <w:b/>
                <w:bCs/>
              </w:rPr>
              <w:t>REF</w:t>
            </w:r>
          </w:p>
        </w:tc>
      </w:tr>
      <w:tr w:rsidR="00292CEE" w14:paraId="36088CA4" w14:textId="77777777" w:rsidTr="005016DA">
        <w:tc>
          <w:tcPr>
            <w:tcW w:w="1530" w:type="dxa"/>
          </w:tcPr>
          <w:p w14:paraId="4230BFE9" w14:textId="3904D5CD" w:rsidR="00292CEE" w:rsidRPr="005863B1" w:rsidRDefault="00292CEE" w:rsidP="005016DA">
            <w:pPr>
              <w:rPr>
                <w:b/>
                <w:bCs/>
              </w:rPr>
            </w:pPr>
            <w:r w:rsidRPr="005863B1">
              <w:rPr>
                <w:b/>
                <w:bCs/>
              </w:rPr>
              <w:t>Name</w:t>
            </w:r>
          </w:p>
        </w:tc>
        <w:tc>
          <w:tcPr>
            <w:tcW w:w="1799" w:type="dxa"/>
          </w:tcPr>
          <w:p w14:paraId="633F3139" w14:textId="1C4F7BB2" w:rsidR="00292CEE" w:rsidRPr="005863B1" w:rsidRDefault="00292CEE" w:rsidP="005016DA">
            <w:pPr>
              <w:rPr>
                <w:b/>
                <w:bCs/>
              </w:rPr>
            </w:pPr>
            <w:r w:rsidRPr="005863B1">
              <w:rPr>
                <w:b/>
                <w:bCs/>
              </w:rPr>
              <w:t>Characteristics</w:t>
            </w:r>
          </w:p>
        </w:tc>
        <w:tc>
          <w:tcPr>
            <w:tcW w:w="1606" w:type="dxa"/>
          </w:tcPr>
          <w:p w14:paraId="0A5040E9" w14:textId="02F0F990" w:rsidR="00292CEE" w:rsidRPr="005863B1" w:rsidRDefault="005863B1" w:rsidP="005016DA">
            <w:pPr>
              <w:rPr>
                <w:b/>
                <w:bCs/>
              </w:rPr>
            </w:pPr>
            <m:oMathPara>
              <m:oMath>
                <m:r>
                  <m:rPr>
                    <m:sty m:val="bi"/>
                  </m:rPr>
                  <w:rPr>
                    <w:rFonts w:ascii="Cambria Math" w:hAnsi="Cambria Math"/>
                  </w:rPr>
                  <m:t>N</m:t>
                </m:r>
              </m:oMath>
            </m:oMathPara>
          </w:p>
        </w:tc>
        <w:tc>
          <w:tcPr>
            <w:tcW w:w="1711" w:type="dxa"/>
          </w:tcPr>
          <w:p w14:paraId="43D6DF05" w14:textId="09A1D509" w:rsidR="00292CEE" w:rsidRPr="005863B1" w:rsidRDefault="005863B1" w:rsidP="005016DA">
            <w:pPr>
              <w:rPr>
                <w:b/>
                <w:bCs/>
              </w:rPr>
            </w:pPr>
            <m:oMathPara>
              <m:oMath>
                <m:r>
                  <m:rPr>
                    <m:sty m:val="bi"/>
                  </m:rPr>
                  <w:rPr>
                    <w:rFonts w:ascii="Cambria Math" w:hAnsi="Cambria Math"/>
                  </w:rPr>
                  <m:t>D</m:t>
                </m:r>
              </m:oMath>
            </m:oMathPara>
          </w:p>
        </w:tc>
        <w:tc>
          <w:tcPr>
            <w:tcW w:w="1352" w:type="dxa"/>
          </w:tcPr>
          <w:p w14:paraId="25369B62" w14:textId="6C6DCC75" w:rsidR="00292CEE" w:rsidRPr="005863B1" w:rsidRDefault="005863B1" w:rsidP="005016DA">
            <w:pPr>
              <w:rPr>
                <w:b/>
                <w:bCs/>
              </w:rPr>
            </w:pPr>
            <m:oMathPara>
              <m:oMath>
                <m:r>
                  <m:rPr>
                    <m:sty m:val="bi"/>
                  </m:rPr>
                  <w:rPr>
                    <w:rFonts w:ascii="Cambria Math" w:hAnsi="Cambria Math"/>
                  </w:rPr>
                  <m:t>K (</m:t>
                </m:r>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k</m:t>
                    </m:r>
                  </m:sub>
                </m:sSub>
                <m:r>
                  <m:rPr>
                    <m:sty m:val="bi"/>
                  </m:rPr>
                  <w:rPr>
                    <w:rFonts w:ascii="Cambria Math" w:hAnsi="Cambria Math"/>
                  </w:rPr>
                  <m:t>)</m:t>
                </m:r>
              </m:oMath>
            </m:oMathPara>
          </w:p>
        </w:tc>
        <w:tc>
          <w:tcPr>
            <w:tcW w:w="1352" w:type="dxa"/>
          </w:tcPr>
          <w:p w14:paraId="3AF3CCE7" w14:textId="1F9F8A1B" w:rsidR="00292CEE" w:rsidRPr="005863B1" w:rsidRDefault="005863B1" w:rsidP="005016DA">
            <w:pPr>
              <w:rPr>
                <w:b/>
                <w:bCs/>
              </w:rPr>
            </w:pPr>
            <w:r w:rsidRPr="005863B1">
              <w:rPr>
                <w:b/>
                <w:bCs/>
              </w:rPr>
              <w:t>REF</w:t>
            </w:r>
          </w:p>
        </w:tc>
      </w:tr>
      <w:tr w:rsidR="005016DA" w14:paraId="40FAA57C" w14:textId="212017BE" w:rsidTr="005016DA">
        <w:tc>
          <w:tcPr>
            <w:tcW w:w="1530" w:type="dxa"/>
          </w:tcPr>
          <w:p w14:paraId="56541D4F" w14:textId="467D467B" w:rsidR="005016DA" w:rsidRDefault="005016DA" w:rsidP="005016DA">
            <w:r>
              <w:t>A</w:t>
            </w:r>
            <w:r w:rsidR="007E2C6A">
              <w:t>1-3</w:t>
            </w:r>
          </w:p>
        </w:tc>
        <w:tc>
          <w:tcPr>
            <w:tcW w:w="1799" w:type="dxa"/>
          </w:tcPr>
          <w:p w14:paraId="73F534E4" w14:textId="13DC0A17" w:rsidR="005016DA" w:rsidRDefault="00455208" w:rsidP="005016DA">
            <w:r>
              <w:t>-Varying # cluster</w:t>
            </w:r>
          </w:p>
        </w:tc>
        <w:tc>
          <w:tcPr>
            <w:tcW w:w="1606" w:type="dxa"/>
          </w:tcPr>
          <w:p w14:paraId="20FAFCD3" w14:textId="15EC03B4" w:rsidR="005016DA" w:rsidRDefault="00455208" w:rsidP="005016DA">
            <w:r>
              <w:t>3000/</w:t>
            </w:r>
            <w:r w:rsidR="00E86FBC">
              <w:t>5250</w:t>
            </w:r>
            <w:r>
              <w:t>/7500</w:t>
            </w:r>
          </w:p>
        </w:tc>
        <w:tc>
          <w:tcPr>
            <w:tcW w:w="1711" w:type="dxa"/>
          </w:tcPr>
          <w:p w14:paraId="57C1F701" w14:textId="3D669E94" w:rsidR="005016DA" w:rsidRDefault="00455208" w:rsidP="005016DA">
            <w:r>
              <w:t>2</w:t>
            </w:r>
          </w:p>
        </w:tc>
        <w:tc>
          <w:tcPr>
            <w:tcW w:w="1352" w:type="dxa"/>
          </w:tcPr>
          <w:p w14:paraId="355DB17C" w14:textId="77777777" w:rsidR="005016DA" w:rsidRDefault="00455208" w:rsidP="005016DA">
            <w:r>
              <w:t>20/30/50</w:t>
            </w:r>
          </w:p>
          <w:p w14:paraId="472DBEB9" w14:textId="5CC49FDA" w:rsidR="00455208" w:rsidRDefault="00455208" w:rsidP="005016DA">
            <w:r>
              <w:t>(150)</w:t>
            </w:r>
          </w:p>
        </w:tc>
        <w:tc>
          <w:tcPr>
            <w:tcW w:w="1352" w:type="dxa"/>
          </w:tcPr>
          <w:p w14:paraId="673B8E8A" w14:textId="0815F912" w:rsidR="005016DA" w:rsidRDefault="00EB36D6" w:rsidP="005016DA">
            <w:r>
              <w:fldChar w:fldCharType="begin"/>
            </w:r>
            <w:r w:rsidR="00B11A65">
              <w:instrText xml:space="preserve"> ADDIN ZOTERO_ITEM CSL_CITATION {"citationID":"fS7F8rtt","properties":{"formattedCitation":"(71,72)","plainCitation":"(71,72)","noteIndex":0},"citationItems":[{"id":1784,"uris":["http://zotero.org/users/8619560/items/ZAP5RNJY"],"itemData":{"id":1784,"type":"paper-conference","abstract":"Dynamic clustering problems can be solved by finding several clustering solutions with different number of clusters, and by choosing the one that minimizes a given evaluation function value. This kind of brute force approach is general but not very efficient. We propose a dynamic local search that solves the number and location of the clusters jointly. The algorithm uses a set of basic operations, such as cluster addition, removal and swapping. The clustering is found by the combination of trialand-error approach of local search. The algorithm finds the result 30 times faster than the brute force approach.","source":"Semantic Scholar","title":"A Dynamic local search algorithm for the clustering problem","URL":"https://www.semanticscholar.org/paper/A-Dynamic-local-search-algorithm-for-the-clustering-K%C3%A4rkk%C3%A4inen-Fr%C3%A4nti/4c236eaf6a1db6fec5f032f0bceb3ffd54080aee","author":[{"family":"Kärkkäinen","given":"Ismo"},{"family":"Fränti","given":"P."}],"accessed":{"date-parts":[["2025",11,13]]},"issued":{"date-parts":[["2002"]]}}},{"id":1787,"uris":["http://zotero.org/users/8619560/items/P74B2HZC"],"itemData":{"id":1787,"type":"article-journal","abstract":"The evaluation of clustering algorithms can involve running them on a variety of benchmark problems, and comparing their outputs to the reference, ground-truth groupings provided by experts. Unfortunately, many research papers and graduate theses consider only a small number of datasets. Also, the fact that there can be many equally valid ways to cluster a given problem set is rarely taken into account. In order to overcome these limitations, we have developed a framework whose aim is to introduce a consistent methodology for testing clustering algorithms. Furthermore, we have aggregated, polished, and standardised many clustering benchmark dataset collections referred to across the machine learning and data mining literature, and included new datasets of different dimensionalities, sizes, and cluster types. An interactive datasets explorer, the documentation of the Python API, a description of the ways to interact with the framework from other programming languages such as R or MATLAB, and other details are all provided at https://clustering-benchmarks.gagolewski.com.","container-title":"SoftwareX","DOI":"10.1016/j.softx.2022.101270","ISSN":"2352-7110","journalAbbreviation":"SoftwareX","page":"101270","source":"ScienceDirect","title":"A framework for benchmarking clustering algorithms","volume":"20","author":[{"family":"Gagolewski","given":"Marek"}],"issued":{"date-parts":[["2022",12,1]]}}}],"schema":"https://github.com/citation-style-language/schema/raw/master/csl-citation.json"} </w:instrText>
            </w:r>
            <w:r>
              <w:fldChar w:fldCharType="separate"/>
            </w:r>
            <w:r w:rsidR="00DC4C77" w:rsidRPr="00DC4C77">
              <w:t>(71,72)</w:t>
            </w:r>
            <w:r>
              <w:fldChar w:fldCharType="end"/>
            </w:r>
          </w:p>
        </w:tc>
      </w:tr>
      <w:tr w:rsidR="005016DA" w14:paraId="03565410" w14:textId="72D83F03" w:rsidTr="005016DA">
        <w:tc>
          <w:tcPr>
            <w:tcW w:w="1530" w:type="dxa"/>
          </w:tcPr>
          <w:p w14:paraId="6AAB5D90" w14:textId="400F1120" w:rsidR="005016DA" w:rsidRDefault="005016DA" w:rsidP="005016DA">
            <w:r>
              <w:t>S</w:t>
            </w:r>
            <w:r w:rsidR="007E2C6A">
              <w:t>1-4</w:t>
            </w:r>
          </w:p>
        </w:tc>
        <w:tc>
          <w:tcPr>
            <w:tcW w:w="1799" w:type="dxa"/>
          </w:tcPr>
          <w:p w14:paraId="4B313D25" w14:textId="563F54BD" w:rsidR="00455208" w:rsidRDefault="00455208" w:rsidP="005016DA">
            <w:r>
              <w:t>Overlap</w:t>
            </w:r>
            <w:r w:rsidR="008C47E6">
              <w:t xml:space="preserve"> (</w:t>
            </w:r>
            <w:r>
              <w:t>increasing overlap</w:t>
            </w:r>
            <w:r w:rsidR="008C47E6">
              <w:t>)</w:t>
            </w:r>
          </w:p>
        </w:tc>
        <w:tc>
          <w:tcPr>
            <w:tcW w:w="1606" w:type="dxa"/>
          </w:tcPr>
          <w:p w14:paraId="3B039A7F" w14:textId="2A573DE0" w:rsidR="005016DA" w:rsidRDefault="00455208" w:rsidP="005016DA">
            <w:r>
              <w:t>5000</w:t>
            </w:r>
          </w:p>
        </w:tc>
        <w:tc>
          <w:tcPr>
            <w:tcW w:w="1711" w:type="dxa"/>
          </w:tcPr>
          <w:p w14:paraId="144ABCC0" w14:textId="6FED8CCB" w:rsidR="005016DA" w:rsidRDefault="00455208" w:rsidP="005016DA">
            <w:r>
              <w:t>2</w:t>
            </w:r>
          </w:p>
        </w:tc>
        <w:tc>
          <w:tcPr>
            <w:tcW w:w="1352" w:type="dxa"/>
          </w:tcPr>
          <w:p w14:paraId="64A0B9B1" w14:textId="77777777" w:rsidR="005016DA" w:rsidRDefault="00455208" w:rsidP="005016DA">
            <w:r>
              <w:t>15</w:t>
            </w:r>
          </w:p>
          <w:p w14:paraId="1237D796" w14:textId="27F87E5E" w:rsidR="00455208" w:rsidRDefault="00455208" w:rsidP="005016DA">
            <w:r>
              <w:t>(333)</w:t>
            </w:r>
          </w:p>
        </w:tc>
        <w:tc>
          <w:tcPr>
            <w:tcW w:w="1352" w:type="dxa"/>
          </w:tcPr>
          <w:p w14:paraId="6CF65218" w14:textId="3C2C5276" w:rsidR="005016DA" w:rsidRDefault="00EB36D6" w:rsidP="005016DA">
            <w:r>
              <w:fldChar w:fldCharType="begin"/>
            </w:r>
            <w:r w:rsidR="00B11A65">
              <w:instrText xml:space="preserve"> ADDIN ZOTERO_ITEM CSL_CITATION {"citationID":"HKzd99vN","properties":{"formattedCitation":"(73)","plainCitation":"(73)","noteIndex":0},"citationItems":[{"id":1782,"uris":["http://zotero.org/users/8619560/items/3A43C3XZ"],"itemData":{"id":1782,"type":"article-journal","abstract":"Agglomerative clustering generates the partition hierarchically by a sequence of merge operations. We propose an alternative to the merge-based approach by removing the clusters iteratively one by one until the desired number of clusters is reached. We apply local optimization strategy by always removing the cluster that increases the distortion the least. Data structures and their update strategies are considered. The proposed algorithm is applied as a crossover method in a genetic algorithm, and compared against the best existing clustering algorithms. The proposed method provides best performance in terms of minimizing intra-cluster variance.","container-title":"Pattern Recognition","DOI":"10.1016/j.patcog.2005.09.012","ISSN":"0031-3203","issue":"5","journalAbbreviation":"Pattern Recognition","page":"761-775","source":"ScienceDirect","title":"Iterative shrinking method for clustering problems","volume":"39","author":[{"family":"Fränti","given":"Pasi"},{"family":"Virmajoki","given":"Olli"}],"issued":{"date-parts":[["2006",5,1]]}}}],"schema":"https://github.com/citation-style-language/schema/raw/master/csl-citation.json"} </w:instrText>
            </w:r>
            <w:r>
              <w:fldChar w:fldCharType="separate"/>
            </w:r>
            <w:r w:rsidR="00DC4C77" w:rsidRPr="00DC4C77">
              <w:t>(73)</w:t>
            </w:r>
            <w:r>
              <w:fldChar w:fldCharType="end"/>
            </w:r>
          </w:p>
        </w:tc>
      </w:tr>
      <w:tr w:rsidR="005016DA" w14:paraId="4B639F32" w14:textId="40B8543C" w:rsidTr="005016DA">
        <w:tc>
          <w:tcPr>
            <w:tcW w:w="1530" w:type="dxa"/>
          </w:tcPr>
          <w:p w14:paraId="21E390A1" w14:textId="04903D72" w:rsidR="005016DA" w:rsidRDefault="005016DA" w:rsidP="005016DA">
            <w:r>
              <w:t>Unbalance</w:t>
            </w:r>
          </w:p>
        </w:tc>
        <w:tc>
          <w:tcPr>
            <w:tcW w:w="1799" w:type="dxa"/>
          </w:tcPr>
          <w:p w14:paraId="32302769" w14:textId="6D13A9A9" w:rsidR="005016DA" w:rsidRDefault="005016DA" w:rsidP="005016DA">
            <w:r>
              <w:t>Imbalance</w:t>
            </w:r>
          </w:p>
        </w:tc>
        <w:tc>
          <w:tcPr>
            <w:tcW w:w="1606" w:type="dxa"/>
          </w:tcPr>
          <w:p w14:paraId="7C64C673" w14:textId="76B25A3F" w:rsidR="005016DA" w:rsidRDefault="005016DA" w:rsidP="005016DA">
            <w:r>
              <w:t>6500</w:t>
            </w:r>
          </w:p>
        </w:tc>
        <w:tc>
          <w:tcPr>
            <w:tcW w:w="1711" w:type="dxa"/>
          </w:tcPr>
          <w:p w14:paraId="411E2BC7" w14:textId="333D12AE" w:rsidR="005016DA" w:rsidRDefault="005016DA" w:rsidP="005016DA">
            <w:r>
              <w:t>2</w:t>
            </w:r>
          </w:p>
        </w:tc>
        <w:tc>
          <w:tcPr>
            <w:tcW w:w="1352" w:type="dxa"/>
          </w:tcPr>
          <w:p w14:paraId="5F275B46" w14:textId="77777777" w:rsidR="00455208" w:rsidRDefault="005016DA" w:rsidP="005016DA">
            <w:r>
              <w:t xml:space="preserve">8 </w:t>
            </w:r>
          </w:p>
          <w:p w14:paraId="2B7333B8" w14:textId="7E3555BE" w:rsidR="005016DA" w:rsidRDefault="005016DA" w:rsidP="005016DA">
            <w:r>
              <w:t>(3x 2000,</w:t>
            </w:r>
          </w:p>
          <w:p w14:paraId="3D8250D4" w14:textId="08781904" w:rsidR="005016DA" w:rsidRDefault="005016DA" w:rsidP="005016DA">
            <w:r>
              <w:t>5x 100)</w:t>
            </w:r>
          </w:p>
        </w:tc>
        <w:tc>
          <w:tcPr>
            <w:tcW w:w="1352" w:type="dxa"/>
          </w:tcPr>
          <w:p w14:paraId="7A8462D3" w14:textId="3E61B22A" w:rsidR="005016DA" w:rsidRDefault="005016DA" w:rsidP="005016DA">
            <w:r>
              <w:fldChar w:fldCharType="begin"/>
            </w:r>
            <w:r w:rsidR="00B11A65">
              <w:instrText xml:space="preserve"> ADDIN ZOTERO_ITEM CSL_CITATION {"citationID":"BOaRUNUK","properties":{"formattedCitation":"(4)","plainCitation":"(4)","noteIndex":0},"citationItems":[{"id":1780,"uris":["http://zotero.org/users/8619560/items/LLF2YL4G"],"itemData":{"id":1780,"type":"article-journal","abstract":"Comparing two clustering results of a data set is a challenging task in cluster analysis. Many external validity measures have been proposed in the literature. A good measure should be invariant to the changes of data size, cluster size, and number of clusters. We give an overview of existing set matching indexes and analyze their properties. Set matching measures are based on matching clusters from two clusterings. We analyze the measures in three parts: 1) cluster similarity, 2) matching, and 3) overall measurement. Correction for chance is also investigated and we prove that normalized mutual information and variation of information are intrinsically corrected. We propose a new scheme of experiments based on synthetic data for evaluation of an external validity index. Accordingly, popular external indexes are evaluated and compared when applied to clusterings of different data size, cluster size, and number of clusters. The experiments show that set matching measures are clearly better than the other tested. Based on the analytical comparisons, we introduce a new index called Pair Sets Index (PSI).","container-title":"IEEE Transactions on Knowledge and Data Engineering","DOI":"10.1109/TKDE.2016.2551240","ISSN":"1558-2191","issue":"8","page":"2173-2186","source":"IEEE Xplore","title":"Set Matching Measures for External Cluster Validity","volume":"28","author":[{"family":"Rezaei","given":"Mohammad"},{"family":"Fränti","given":"Pasi"}],"issued":{"date-parts":[["2016",8]]}}}],"schema":"https://github.com/citation-style-language/schema/raw/master/csl-citation.json"} </w:instrText>
            </w:r>
            <w:r>
              <w:fldChar w:fldCharType="separate"/>
            </w:r>
            <w:r w:rsidR="009B523F" w:rsidRPr="009B523F">
              <w:t>(4)</w:t>
            </w:r>
            <w:r>
              <w:fldChar w:fldCharType="end"/>
            </w:r>
          </w:p>
        </w:tc>
      </w:tr>
      <w:tr w:rsidR="005016DA" w14:paraId="66772B59" w14:textId="43D04179" w:rsidTr="005016DA">
        <w:tc>
          <w:tcPr>
            <w:tcW w:w="1530" w:type="dxa"/>
          </w:tcPr>
          <w:p w14:paraId="47DF1442" w14:textId="68558335" w:rsidR="005016DA" w:rsidRDefault="008C47E6" w:rsidP="005016DA">
            <w:r>
              <w:t>G2 10-90</w:t>
            </w:r>
          </w:p>
        </w:tc>
        <w:tc>
          <w:tcPr>
            <w:tcW w:w="1799" w:type="dxa"/>
          </w:tcPr>
          <w:p w14:paraId="0C96C40F" w14:textId="77777777" w:rsidR="008C47E6" w:rsidRDefault="008C47E6" w:rsidP="005016DA">
            <w:r>
              <w:t>Overlap</w:t>
            </w:r>
          </w:p>
          <w:p w14:paraId="541912AC" w14:textId="0EEC2581" w:rsidR="008C47E6" w:rsidRDefault="008C47E6" w:rsidP="005016DA">
            <w:r>
              <w:t>(increasing overlap)</w:t>
            </w:r>
          </w:p>
        </w:tc>
        <w:tc>
          <w:tcPr>
            <w:tcW w:w="1606" w:type="dxa"/>
          </w:tcPr>
          <w:p w14:paraId="60EE437F" w14:textId="61E21FC8" w:rsidR="005016DA" w:rsidRDefault="008C47E6" w:rsidP="005016DA">
            <w:r>
              <w:t>2048</w:t>
            </w:r>
          </w:p>
        </w:tc>
        <w:tc>
          <w:tcPr>
            <w:tcW w:w="1711" w:type="dxa"/>
          </w:tcPr>
          <w:p w14:paraId="2FA0585F" w14:textId="3AEA2D06" w:rsidR="005016DA" w:rsidRDefault="008C47E6" w:rsidP="005016DA">
            <w:r>
              <w:t>2</w:t>
            </w:r>
          </w:p>
        </w:tc>
        <w:tc>
          <w:tcPr>
            <w:tcW w:w="1352" w:type="dxa"/>
          </w:tcPr>
          <w:p w14:paraId="14D23EC1" w14:textId="77777777" w:rsidR="005016DA" w:rsidRDefault="008C47E6" w:rsidP="005016DA">
            <w:r>
              <w:t>2</w:t>
            </w:r>
          </w:p>
          <w:p w14:paraId="356B0A4E" w14:textId="0B4DF27B" w:rsidR="008C47E6" w:rsidRDefault="008C47E6" w:rsidP="005016DA">
            <w:r>
              <w:t>(2x 1024)</w:t>
            </w:r>
          </w:p>
        </w:tc>
        <w:tc>
          <w:tcPr>
            <w:tcW w:w="1352" w:type="dxa"/>
          </w:tcPr>
          <w:p w14:paraId="276C8C82" w14:textId="61D0C3F2" w:rsidR="005016DA" w:rsidRDefault="00BA5838" w:rsidP="005016DA">
            <w:r>
              <w:fldChar w:fldCharType="begin"/>
            </w:r>
            <w:r w:rsidR="00B11A65">
              <w:instrText xml:space="preserve"> ADDIN ZOTERO_ITEM CSL_CITATION {"citationID":"IHgQqHgX","properties":{"formattedCitation":"(72,74)","plainCitation":"(72,74)","noteIndex":0},"citationItems":[{"id":1787,"uris":["http://zotero.org/users/8619560/items/P74B2HZC"],"itemData":{"id":1787,"type":"article-journal","abstract":"The evaluation of clustering algorithms can involve running them on a variety of benchmark problems, and comparing their outputs to the reference, ground-truth groupings provided by experts. Unfortunately, many research papers and graduate theses consider only a small number of datasets. Also, the fact that there can be many equally valid ways to cluster a given problem set is rarely taken into account. In order to overcome these limitations, we have developed a framework whose aim is to introduce a consistent methodology for testing clustering algorithms. Furthermore, we have aggregated, polished, and standardised many clustering benchmark dataset collections referred to across the machine learning and data mining literature, and included new datasets of different dimensionalities, sizes, and cluster types. An interactive datasets explorer, the documentation of the Python API, a description of the ways to interact with the framework from other programming languages such as R or MATLAB, and other details are all provided at https://clustering-benchmarks.gagolewski.com.","container-title":"SoftwareX","DOI":"10.1016/j.softx.2022.101270","ISSN":"2352-7110","journalAbbreviation":"SoftwareX","page":"101270","source":"ScienceDirect","title":"A framework for benchmarking clustering algorithms","volume":"20","author":[{"family":"Gagolewski","given":"Marek"}],"issued":{"date-parts":[["2022",12,1]]}}},{"id":1813,"uris":["http://zotero.org/users/8619560/items/5Y5QM6P4"],"itemData":{"id":1813,"type":"paper-conference","abstract":"K-nearest neighbor graph (KNN) is a widely used tool in several pattern recognition applications but it has drawbacks. Firstly, the choice of k can have significant impact on the result because it has to be fixed beforehand, and it does not adapt to the local density of the neighborhood. Secondly, KNN does not guarantee connectivity of the graph. We introduce an alternative data structure called XNN, which has variable number of neighbors and guarantees connectivity. We demonstrate that the graph provides improvement over KNN in several applications including clustering, classification and data analysis.","container-title":"Structural, Syntactic, and Statistical Pattern Recognition","DOI":"10.1007/978-3-319-49055-7_19","event-place":"Cham","ISBN":"978-3-319-49055-7","language":"en","page":"207-217","publisher":"Springer International Publishing","publisher-place":"Cham","source":"Springer Link","title":"XNN Graph","author":[{"family":"Fränti","given":"Pasi"},{"family":"Mariescu-Istodor","given":"Radu"},{"family":"Zhong","given":"Caiming"}],"editor":[{"family":"Robles-Kelly","given":"Antonio"},{"family":"Loog","given":"Marco"},{"family":"Biggio","given":"Battista"},{"family":"Escolano","given":"Francisco"},{"family":"Wilson","given":"Richard"}],"issued":{"date-parts":[["2016"]]}}}],"schema":"https://github.com/citation-style-language/schema/raw/master/csl-citation.json"} </w:instrText>
            </w:r>
            <w:r>
              <w:fldChar w:fldCharType="separate"/>
            </w:r>
            <w:r w:rsidR="00DC4C77" w:rsidRPr="00DC4C77">
              <w:t>(72,74)</w:t>
            </w:r>
            <w:r>
              <w:fldChar w:fldCharType="end"/>
            </w:r>
          </w:p>
        </w:tc>
      </w:tr>
      <w:tr w:rsidR="005016DA" w14:paraId="06D7A6F2" w14:textId="0A5730FF" w:rsidTr="005016DA">
        <w:tc>
          <w:tcPr>
            <w:tcW w:w="1530" w:type="dxa"/>
          </w:tcPr>
          <w:p w14:paraId="04C6ED72" w14:textId="77777777" w:rsidR="005016DA" w:rsidRDefault="005016DA" w:rsidP="005016DA"/>
        </w:tc>
        <w:tc>
          <w:tcPr>
            <w:tcW w:w="1799" w:type="dxa"/>
          </w:tcPr>
          <w:p w14:paraId="5E8FE868" w14:textId="77777777" w:rsidR="005016DA" w:rsidRDefault="005016DA" w:rsidP="005016DA"/>
        </w:tc>
        <w:tc>
          <w:tcPr>
            <w:tcW w:w="1606" w:type="dxa"/>
          </w:tcPr>
          <w:p w14:paraId="51D3CE3F" w14:textId="77777777" w:rsidR="005016DA" w:rsidRDefault="005016DA" w:rsidP="005016DA"/>
        </w:tc>
        <w:tc>
          <w:tcPr>
            <w:tcW w:w="1711" w:type="dxa"/>
          </w:tcPr>
          <w:p w14:paraId="459C3961" w14:textId="77777777" w:rsidR="005016DA" w:rsidRDefault="005016DA" w:rsidP="005016DA"/>
        </w:tc>
        <w:tc>
          <w:tcPr>
            <w:tcW w:w="1352" w:type="dxa"/>
          </w:tcPr>
          <w:p w14:paraId="155206B2" w14:textId="77777777" w:rsidR="005016DA" w:rsidRDefault="005016DA" w:rsidP="005016DA"/>
        </w:tc>
        <w:tc>
          <w:tcPr>
            <w:tcW w:w="1352" w:type="dxa"/>
          </w:tcPr>
          <w:p w14:paraId="4DFF4AFA" w14:textId="77777777" w:rsidR="005016DA" w:rsidRDefault="005016DA" w:rsidP="005016DA"/>
        </w:tc>
      </w:tr>
    </w:tbl>
    <w:p w14:paraId="29FE8F31" w14:textId="77777777" w:rsidR="005016DA" w:rsidRPr="005016DA" w:rsidRDefault="005016DA" w:rsidP="005016DA"/>
    <w:p w14:paraId="7015C670" w14:textId="2E0852D7" w:rsidR="005A7B37" w:rsidRDefault="005A7B37" w:rsidP="005A7B37">
      <w:pPr>
        <w:pStyle w:val="Heading2"/>
      </w:pPr>
      <w:r>
        <w:t>Measures</w:t>
      </w:r>
    </w:p>
    <w:p w14:paraId="557DC7F9" w14:textId="6B1AA3D5" w:rsidR="005016DA" w:rsidRDefault="005A7B37" w:rsidP="005016DA">
      <w:r>
        <w:t xml:space="preserve">Imbalance ratio as </w:t>
      </w:r>
      <w:r>
        <w:t>majority_class_size / minority_class_size</w:t>
      </w:r>
    </w:p>
    <w:tbl>
      <w:tblPr>
        <w:tblStyle w:val="TableGrid"/>
        <w:tblW w:w="0" w:type="auto"/>
        <w:tblLook w:val="04A0" w:firstRow="1" w:lastRow="0" w:firstColumn="1" w:lastColumn="0" w:noHBand="0" w:noVBand="1"/>
      </w:tblPr>
      <w:tblGrid>
        <w:gridCol w:w="9350"/>
      </w:tblGrid>
      <w:tr w:rsidR="005A7B37" w14:paraId="445B0858" w14:textId="77777777" w:rsidTr="005A7B37">
        <w:tc>
          <w:tcPr>
            <w:tcW w:w="9350" w:type="dxa"/>
          </w:tcPr>
          <w:p w14:paraId="7FC4B22D" w14:textId="77777777" w:rsidR="005A7B37" w:rsidRDefault="005A7B37" w:rsidP="005A7B37">
            <w:r>
              <w:t>FUNCTION imbalance_ratio(X, labels):</w:t>
            </w:r>
          </w:p>
          <w:p w14:paraId="36199DDF" w14:textId="77777777" w:rsidR="005A7B37" w:rsidRDefault="005A7B37" w:rsidP="005A7B37">
            <w:r>
              <w:t xml:space="preserve">    counts = count occurrences of each distinct label in labels</w:t>
            </w:r>
          </w:p>
          <w:p w14:paraId="12A3EEC2" w14:textId="77777777" w:rsidR="005A7B37" w:rsidRDefault="005A7B37" w:rsidP="005A7B37"/>
          <w:p w14:paraId="0FCA3919" w14:textId="77777777" w:rsidR="005A7B37" w:rsidRDefault="005A7B37" w:rsidP="005A7B37">
            <w:r>
              <w:t xml:space="preserve">    max_count = maximum value in counts</w:t>
            </w:r>
          </w:p>
          <w:p w14:paraId="5BFD39B0" w14:textId="77777777" w:rsidR="005A7B37" w:rsidRDefault="005A7B37" w:rsidP="005A7B37">
            <w:r>
              <w:t xml:space="preserve">    min_count = minimum value in counts</w:t>
            </w:r>
          </w:p>
          <w:p w14:paraId="66AEE0D4" w14:textId="77777777" w:rsidR="005A7B37" w:rsidRDefault="005A7B37" w:rsidP="005A7B37"/>
          <w:p w14:paraId="1C9B0B54" w14:textId="77777777" w:rsidR="005A7B37" w:rsidRDefault="005A7B37" w:rsidP="005A7B37">
            <w:r>
              <w:t xml:space="preserve">    IF min_count == 0:</w:t>
            </w:r>
          </w:p>
          <w:p w14:paraId="030E48B2" w14:textId="77777777" w:rsidR="005A7B37" w:rsidRDefault="005A7B37" w:rsidP="005A7B37">
            <w:r>
              <w:t xml:space="preserve">        RETURN +infinity</w:t>
            </w:r>
          </w:p>
          <w:p w14:paraId="79926F08" w14:textId="77777777" w:rsidR="005A7B37" w:rsidRDefault="005A7B37" w:rsidP="005A7B37"/>
          <w:p w14:paraId="5CC673F3" w14:textId="56078A76" w:rsidR="005A7B37" w:rsidRDefault="005A7B37" w:rsidP="005A7B37">
            <w:r>
              <w:t xml:space="preserve">    RETURN max_count / min_count</w:t>
            </w:r>
          </w:p>
        </w:tc>
      </w:tr>
    </w:tbl>
    <w:p w14:paraId="1E7BD3F7" w14:textId="77777777" w:rsidR="005A7B37" w:rsidRDefault="005A7B37" w:rsidP="005016DA"/>
    <w:p w14:paraId="5B9126F7" w14:textId="77777777" w:rsidR="005A7B37" w:rsidRDefault="005A7B37" w:rsidP="005016DA"/>
    <w:p w14:paraId="4CAAFF59" w14:textId="029C5ABC" w:rsidR="005A7B37" w:rsidRDefault="005A7B37" w:rsidP="005016DA">
      <w:r>
        <w:t xml:space="preserve">Overlap ratio as </w:t>
      </w:r>
      <w:r>
        <w:t>fraction of points whose nearest *other* center ≤ slack * dist_to_own_center</w:t>
      </w:r>
      <w:r>
        <w:t>:</w:t>
      </w:r>
    </w:p>
    <w:tbl>
      <w:tblPr>
        <w:tblStyle w:val="TableGrid"/>
        <w:tblW w:w="0" w:type="auto"/>
        <w:tblLook w:val="04A0" w:firstRow="1" w:lastRow="0" w:firstColumn="1" w:lastColumn="0" w:noHBand="0" w:noVBand="1"/>
      </w:tblPr>
      <w:tblGrid>
        <w:gridCol w:w="9350"/>
      </w:tblGrid>
      <w:tr w:rsidR="005A7B37" w14:paraId="022B1903" w14:textId="77777777" w:rsidTr="005A7B37">
        <w:tc>
          <w:tcPr>
            <w:tcW w:w="9350" w:type="dxa"/>
          </w:tcPr>
          <w:p w14:paraId="2F4B6386" w14:textId="14B08165" w:rsidR="005A7B37" w:rsidRDefault="005A7B37" w:rsidP="005A7B37">
            <w:r>
              <w:t>FUNCTION overlap_ratio(X, labels, slack = 1.2):</w:t>
            </w:r>
          </w:p>
          <w:p w14:paraId="7A35D781" w14:textId="77777777" w:rsidR="005A7B37" w:rsidRDefault="005A7B37" w:rsidP="005A7B37">
            <w:r>
              <w:t xml:space="preserve">    unique_labels = ordered list of distinct labels</w:t>
            </w:r>
          </w:p>
          <w:p w14:paraId="7E99692B" w14:textId="77777777" w:rsidR="005A7B37" w:rsidRDefault="005A7B37" w:rsidP="005A7B37">
            <w:r>
              <w:t xml:space="preserve">    centers = empty list</w:t>
            </w:r>
          </w:p>
          <w:p w14:paraId="5E6499D2" w14:textId="77777777" w:rsidR="005A7B37" w:rsidRDefault="005A7B37" w:rsidP="005A7B37">
            <w:r>
              <w:t xml:space="preserve">    FOR each label IN unique_labels:</w:t>
            </w:r>
          </w:p>
          <w:p w14:paraId="546DE93A" w14:textId="77777777" w:rsidR="005A7B37" w:rsidRDefault="005A7B37" w:rsidP="005A7B37">
            <w:r>
              <w:t xml:space="preserve">        points = subset of X with that label</w:t>
            </w:r>
          </w:p>
          <w:p w14:paraId="17992B0B" w14:textId="77777777" w:rsidR="005A7B37" w:rsidRDefault="005A7B37" w:rsidP="005A7B37">
            <w:r>
              <w:t xml:space="preserve">        center = mean vector of points</w:t>
            </w:r>
          </w:p>
          <w:p w14:paraId="6A14F7B8" w14:textId="77777777" w:rsidR="005A7B37" w:rsidRDefault="005A7B37" w:rsidP="005A7B37">
            <w:r>
              <w:t xml:space="preserve">        append center TO centers</w:t>
            </w:r>
          </w:p>
          <w:p w14:paraId="41704CEC" w14:textId="77777777" w:rsidR="005A7B37" w:rsidRDefault="005A7B37" w:rsidP="005A7B37"/>
          <w:p w14:paraId="0C43D5F9" w14:textId="77777777" w:rsidR="005A7B37" w:rsidRDefault="005A7B37" w:rsidP="005A7B37">
            <w:r>
              <w:t xml:space="preserve">    N = number of rows in X</w:t>
            </w:r>
          </w:p>
          <w:p w14:paraId="21747BF0" w14:textId="77777777" w:rsidR="005A7B37" w:rsidRDefault="005A7B37" w:rsidP="005A7B37">
            <w:r>
              <w:t xml:space="preserve">    overlapping_count = 0</w:t>
            </w:r>
          </w:p>
          <w:p w14:paraId="0CC36ECC" w14:textId="77777777" w:rsidR="005A7B37" w:rsidRDefault="005A7B37" w:rsidP="005A7B37"/>
          <w:p w14:paraId="407E3BF6" w14:textId="77777777" w:rsidR="005A7B37" w:rsidRDefault="005A7B37" w:rsidP="005A7B37">
            <w:r>
              <w:t xml:space="preserve">    FOR i FROM 1 TO N:</w:t>
            </w:r>
          </w:p>
          <w:p w14:paraId="45CF1A84" w14:textId="77777777" w:rsidR="005A7B37" w:rsidRDefault="005A7B37" w:rsidP="005A7B37">
            <w:r>
              <w:t xml:space="preserve">        p = row i of X</w:t>
            </w:r>
          </w:p>
          <w:p w14:paraId="3539251A" w14:textId="77777777" w:rsidR="005A7B37" w:rsidRDefault="005A7B37" w:rsidP="005A7B37">
            <w:r>
              <w:t xml:space="preserve">        own_idx = index of label of p in unique_labels</w:t>
            </w:r>
          </w:p>
          <w:p w14:paraId="6C51268B" w14:textId="77777777" w:rsidR="005A7B37" w:rsidRDefault="005A7B37" w:rsidP="005A7B37">
            <w:r>
              <w:t xml:space="preserve">        dist_to_own = EuclideanDistance(p, centers[own_idx])</w:t>
            </w:r>
          </w:p>
          <w:p w14:paraId="00408302" w14:textId="77777777" w:rsidR="005A7B37" w:rsidRDefault="005A7B37" w:rsidP="005A7B37"/>
          <w:p w14:paraId="45EE9567" w14:textId="77777777" w:rsidR="005A7B37" w:rsidRDefault="005A7B37" w:rsidP="005A7B37">
            <w:r>
              <w:t xml:space="preserve">        dist_to_nearest_other = +infinity</w:t>
            </w:r>
          </w:p>
          <w:p w14:paraId="6CE67AAA" w14:textId="77777777" w:rsidR="005A7B37" w:rsidRDefault="005A7B37" w:rsidP="005A7B37">
            <w:r>
              <w:t xml:space="preserve">        FOR j FROM 1 TO length(centers):</w:t>
            </w:r>
          </w:p>
          <w:p w14:paraId="60FCC9B6" w14:textId="77777777" w:rsidR="005A7B37" w:rsidRDefault="005A7B37" w:rsidP="005A7B37">
            <w:r>
              <w:t xml:space="preserve">            IF j == own_idx: CONTINUE</w:t>
            </w:r>
          </w:p>
          <w:p w14:paraId="5CD331FE" w14:textId="77777777" w:rsidR="005A7B37" w:rsidRDefault="005A7B37" w:rsidP="005A7B37">
            <w:r>
              <w:t xml:space="preserve">            d = EuclideanDistance(p, centers[j])</w:t>
            </w:r>
          </w:p>
          <w:p w14:paraId="2D31C62D" w14:textId="77777777" w:rsidR="005A7B37" w:rsidRDefault="005A7B37" w:rsidP="005A7B37">
            <w:r>
              <w:t xml:space="preserve">            IF d &lt; dist_to_nearest_other:</w:t>
            </w:r>
          </w:p>
          <w:p w14:paraId="698C6B36" w14:textId="77777777" w:rsidR="005A7B37" w:rsidRDefault="005A7B37" w:rsidP="005A7B37">
            <w:r>
              <w:t xml:space="preserve">                dist_to_nearest_other = d</w:t>
            </w:r>
          </w:p>
          <w:p w14:paraId="4AF9DFAB" w14:textId="77777777" w:rsidR="005A7B37" w:rsidRDefault="005A7B37" w:rsidP="005A7B37"/>
          <w:p w14:paraId="6F066FEC" w14:textId="77777777" w:rsidR="005A7B37" w:rsidRDefault="005A7B37" w:rsidP="005A7B37">
            <w:r>
              <w:t xml:space="preserve">        IF dist_to_nearest_other &lt;= slack * dist_to_own:</w:t>
            </w:r>
          </w:p>
          <w:p w14:paraId="6500918A" w14:textId="77777777" w:rsidR="005A7B37" w:rsidRDefault="005A7B37" w:rsidP="005A7B37">
            <w:r>
              <w:t xml:space="preserve">            overlapping_count = overlapping_count + 1</w:t>
            </w:r>
          </w:p>
          <w:p w14:paraId="61DC4F0C" w14:textId="77777777" w:rsidR="005A7B37" w:rsidRDefault="005A7B37" w:rsidP="005A7B37"/>
          <w:p w14:paraId="5BD1591F" w14:textId="77777777" w:rsidR="005A7B37" w:rsidRDefault="005A7B37" w:rsidP="005A7B37">
            <w:r>
              <w:t xml:space="preserve">    overlap_rate = overlapping_count / N</w:t>
            </w:r>
          </w:p>
          <w:p w14:paraId="4101EE98" w14:textId="0954EB55" w:rsidR="005A7B37" w:rsidRDefault="005A7B37" w:rsidP="005A7B37">
            <w:r>
              <w:t xml:space="preserve">    RETURN overlap_rate</w:t>
            </w:r>
          </w:p>
        </w:tc>
      </w:tr>
    </w:tbl>
    <w:p w14:paraId="3F5DFA38" w14:textId="77777777" w:rsidR="005A7B37" w:rsidRDefault="005A7B37" w:rsidP="005016DA"/>
    <w:p w14:paraId="38B76FF4" w14:textId="0E4A92B2" w:rsidR="00C71B32" w:rsidRPr="00C71B32" w:rsidRDefault="00FF30DF" w:rsidP="00C71B32">
      <w:pPr>
        <w:pStyle w:val="Heading1"/>
      </w:pPr>
      <w:r>
        <w:lastRenderedPageBreak/>
        <w:t>Results</w:t>
      </w:r>
    </w:p>
    <w:p w14:paraId="127A06B9" w14:textId="24B2EE8A" w:rsidR="00284D80" w:rsidRDefault="002559D7" w:rsidP="00284D80">
      <w:pPr>
        <w:pStyle w:val="Heading2"/>
        <w:rPr>
          <w:rStyle w:val="Heading2Char"/>
        </w:rPr>
      </w:pPr>
      <w:r>
        <w:rPr>
          <w:rStyle w:val="Heading2Char"/>
        </w:rPr>
        <w:t>A</w:t>
      </w:r>
    </w:p>
    <w:p w14:paraId="3D1EC149" w14:textId="36A48FE4" w:rsidR="00380B54" w:rsidRDefault="00380B54" w:rsidP="00380B54">
      <w:r>
        <w:t>DBCV makes analysis with correlation to ARI, should we?</w:t>
      </w:r>
    </w:p>
    <w:p w14:paraId="0C048803" w14:textId="77777777" w:rsidR="00380B54" w:rsidRDefault="00380B54" w:rsidP="00380B54"/>
    <w:p w14:paraId="2F3CEAA7" w14:textId="36EED5F1" w:rsidR="00816D0D" w:rsidRDefault="00816D0D" w:rsidP="00816D0D">
      <w:pPr>
        <w:pStyle w:val="Heading2"/>
      </w:pPr>
      <w:r>
        <w:t>Can we use Silhouette to find the number of clusters</w:t>
      </w:r>
    </w:p>
    <w:p w14:paraId="77F063E7" w14:textId="14EAE4D7" w:rsidR="00B510B8" w:rsidRDefault="00B510B8" w:rsidP="00B510B8">
      <w:r>
        <w:t xml:space="preserve">Let us take a simple dataset and vary the amount of imbalance </w:t>
      </w:r>
      <w:r w:rsidR="007846E9">
        <w:t>by regenerating a dataset with 3 clusters varying the number of points of a single cluster (green).</w:t>
      </w:r>
    </w:p>
    <w:p w14:paraId="17F22A7C" w14:textId="0D779E1E" w:rsidR="007846E9" w:rsidRDefault="007846E9" w:rsidP="00B510B8">
      <w:r>
        <w:t>We can easily view that the Imbalance Ratio measure computes correctly the amount of imbalance as the size of minority class decreases, the imbalance ratio increases.</w:t>
      </w:r>
    </w:p>
    <w:p w14:paraId="632394FB" w14:textId="77777777" w:rsidR="007846E9" w:rsidRDefault="007846E9" w:rsidP="00B510B8"/>
    <w:p w14:paraId="1A4CD722" w14:textId="18467716" w:rsidR="00B510B8" w:rsidRDefault="00B510B8" w:rsidP="00B510B8">
      <w:r w:rsidRPr="00B510B8">
        <w:rPr>
          <w:noProof/>
        </w:rPr>
        <w:drawing>
          <wp:inline distT="0" distB="0" distL="0" distR="0" wp14:anchorId="62533D2A" wp14:editId="674A9EBA">
            <wp:extent cx="5943600" cy="3333750"/>
            <wp:effectExtent l="0" t="0" r="0" b="0"/>
            <wp:docPr id="126097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97550" name=""/>
                    <pic:cNvPicPr/>
                  </pic:nvPicPr>
                  <pic:blipFill>
                    <a:blip r:embed="rId7"/>
                    <a:stretch>
                      <a:fillRect/>
                    </a:stretch>
                  </pic:blipFill>
                  <pic:spPr>
                    <a:xfrm>
                      <a:off x="0" y="0"/>
                      <a:ext cx="5943600" cy="3333750"/>
                    </a:xfrm>
                    <a:prstGeom prst="rect">
                      <a:avLst/>
                    </a:prstGeom>
                  </pic:spPr>
                </pic:pic>
              </a:graphicData>
            </a:graphic>
          </wp:inline>
        </w:drawing>
      </w:r>
    </w:p>
    <w:p w14:paraId="03583D23" w14:textId="77777777" w:rsidR="007846E9" w:rsidRDefault="007846E9" w:rsidP="00B510B8"/>
    <w:p w14:paraId="555C8521" w14:textId="77777777" w:rsidR="00B510B8" w:rsidRDefault="00B510B8" w:rsidP="00B510B8"/>
    <w:p w14:paraId="7CB8329C" w14:textId="1C62BB81" w:rsidR="00B510B8" w:rsidRDefault="00B510B8" w:rsidP="00816D0D">
      <w:r w:rsidRPr="00B510B8">
        <w:rPr>
          <w:noProof/>
        </w:rPr>
        <w:lastRenderedPageBreak/>
        <w:drawing>
          <wp:inline distT="0" distB="0" distL="0" distR="0" wp14:anchorId="12BFF7F1" wp14:editId="2A0BEBCD">
            <wp:extent cx="5943600" cy="1942465"/>
            <wp:effectExtent l="0" t="0" r="0" b="635"/>
            <wp:docPr id="1975385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385179" name=""/>
                    <pic:cNvPicPr/>
                  </pic:nvPicPr>
                  <pic:blipFill>
                    <a:blip r:embed="rId8"/>
                    <a:stretch>
                      <a:fillRect/>
                    </a:stretch>
                  </pic:blipFill>
                  <pic:spPr>
                    <a:xfrm>
                      <a:off x="0" y="0"/>
                      <a:ext cx="5943600" cy="1942465"/>
                    </a:xfrm>
                    <a:prstGeom prst="rect">
                      <a:avLst/>
                    </a:prstGeom>
                  </pic:spPr>
                </pic:pic>
              </a:graphicData>
            </a:graphic>
          </wp:inline>
        </w:drawing>
      </w:r>
    </w:p>
    <w:p w14:paraId="1400B7EE" w14:textId="5AA286AF" w:rsidR="00B510B8" w:rsidRDefault="007846E9" w:rsidP="00816D0D">
      <w:r>
        <w:t xml:space="preserve">We can see that the Silhouette Score is able to correctly </w:t>
      </w:r>
      <w:r w:rsidR="004C047E">
        <w:t>evaluate the true labels with a higher score for most cases of imbalance. However, for heavily imbalanced datasets, where close sparse clusters are present it may have erroneous evaluation as shown:</w:t>
      </w:r>
    </w:p>
    <w:p w14:paraId="709125F5" w14:textId="7C8AF8EB" w:rsidR="00B510B8" w:rsidRDefault="004C047E" w:rsidP="00816D0D">
      <w:r w:rsidRPr="004C047E">
        <w:drawing>
          <wp:inline distT="0" distB="0" distL="0" distR="0" wp14:anchorId="7A7C453B" wp14:editId="13D7A26F">
            <wp:extent cx="5943600" cy="1943735"/>
            <wp:effectExtent l="0" t="0" r="0" b="0"/>
            <wp:docPr id="14207751" name="Picture 1" descr="A diagram of red and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751" name="Picture 1" descr="A diagram of red and blue dots&#10;&#10;AI-generated content may be incorrect."/>
                    <pic:cNvPicPr/>
                  </pic:nvPicPr>
                  <pic:blipFill>
                    <a:blip r:embed="rId9"/>
                    <a:stretch>
                      <a:fillRect/>
                    </a:stretch>
                  </pic:blipFill>
                  <pic:spPr>
                    <a:xfrm>
                      <a:off x="0" y="0"/>
                      <a:ext cx="5943600" cy="1943735"/>
                    </a:xfrm>
                    <a:prstGeom prst="rect">
                      <a:avLst/>
                    </a:prstGeom>
                  </pic:spPr>
                </pic:pic>
              </a:graphicData>
            </a:graphic>
          </wp:inline>
        </w:drawing>
      </w:r>
    </w:p>
    <w:p w14:paraId="1399376F" w14:textId="77777777" w:rsidR="00B510B8" w:rsidRDefault="00B510B8" w:rsidP="00816D0D"/>
    <w:p w14:paraId="1D9B456E" w14:textId="417A804F" w:rsidR="00816D0D" w:rsidRDefault="00816D0D" w:rsidP="00816D0D">
      <w:r>
        <w:t>Let us take a simple dataset and vary the amount of overlap between two out of 3 clusters</w:t>
      </w:r>
    </w:p>
    <w:p w14:paraId="45373EB6" w14:textId="77777777" w:rsidR="00816D0D" w:rsidRDefault="00816D0D" w:rsidP="00816D0D"/>
    <w:p w14:paraId="672F8322" w14:textId="77777777" w:rsidR="00365C73" w:rsidRDefault="00365C73" w:rsidP="00816D0D"/>
    <w:p w14:paraId="7C0DD566" w14:textId="77777777" w:rsidR="00365C73" w:rsidRDefault="00365C73" w:rsidP="00816D0D"/>
    <w:p w14:paraId="2D34100A" w14:textId="77777777" w:rsidR="00365C73" w:rsidRDefault="00365C73" w:rsidP="00816D0D"/>
    <w:p w14:paraId="6A95A2A8" w14:textId="77777777" w:rsidR="00365C73" w:rsidRDefault="00365C73" w:rsidP="00816D0D"/>
    <w:p w14:paraId="2825C111" w14:textId="77777777" w:rsidR="00365C73" w:rsidRDefault="00365C73" w:rsidP="00816D0D"/>
    <w:p w14:paraId="19DA456F" w14:textId="77777777" w:rsidR="00365C73" w:rsidRDefault="00365C73" w:rsidP="00816D0D"/>
    <w:p w14:paraId="3D916353" w14:textId="77777777" w:rsidR="00365C73" w:rsidRDefault="00365C73" w:rsidP="00816D0D"/>
    <w:p w14:paraId="3CB2D640" w14:textId="77777777" w:rsidR="00365C73" w:rsidRDefault="00365C73" w:rsidP="00816D0D"/>
    <w:p w14:paraId="208DC0BB" w14:textId="77777777" w:rsidR="00365C73" w:rsidRDefault="00365C73" w:rsidP="00816D0D"/>
    <w:p w14:paraId="7AAB9FD7" w14:textId="77777777" w:rsidR="00365C73" w:rsidRDefault="00365C73" w:rsidP="00816D0D"/>
    <w:p w14:paraId="2BC44FAC" w14:textId="7097CD26" w:rsidR="00365C73" w:rsidRDefault="00365C73" w:rsidP="00365C73">
      <w:r>
        <w:t xml:space="preserve">We can easily view that the </w:t>
      </w:r>
      <w:r>
        <w:t>Overlap</w:t>
      </w:r>
      <w:r>
        <w:t xml:space="preserve"> Ratio measure computes correctly</w:t>
      </w:r>
      <w:r>
        <w:t xml:space="preserve"> (some variations due to regeneration of clusters)</w:t>
      </w:r>
      <w:r>
        <w:t xml:space="preserve"> the amount of </w:t>
      </w:r>
      <w:r>
        <w:t>overlap</w:t>
      </w:r>
      <w:r>
        <w:t xml:space="preserve"> </w:t>
      </w:r>
      <w:r>
        <w:t>as the distance between clusters decreases</w:t>
      </w:r>
      <w:r>
        <w:t xml:space="preserve">, the </w:t>
      </w:r>
      <w:r>
        <w:t>overlap</w:t>
      </w:r>
      <w:r>
        <w:t xml:space="preserve"> ratio increases.</w:t>
      </w:r>
    </w:p>
    <w:p w14:paraId="5435B742" w14:textId="77777777" w:rsidR="00365C73" w:rsidRDefault="00365C73" w:rsidP="00816D0D"/>
    <w:p w14:paraId="63A5AC8A" w14:textId="12C4375E" w:rsidR="00816D0D" w:rsidRDefault="00365C73" w:rsidP="00816D0D">
      <w:r w:rsidRPr="00365C73">
        <w:drawing>
          <wp:inline distT="0" distB="0" distL="0" distR="0" wp14:anchorId="0C8CC54D" wp14:editId="402EFD43">
            <wp:extent cx="5943600" cy="3890010"/>
            <wp:effectExtent l="0" t="0" r="0" b="0"/>
            <wp:docPr id="145702513" name="Picture 1"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02513" name="Picture 1" descr="A graph with a line&#10;&#10;AI-generated content may be incorrect."/>
                    <pic:cNvPicPr/>
                  </pic:nvPicPr>
                  <pic:blipFill>
                    <a:blip r:embed="rId10"/>
                    <a:stretch>
                      <a:fillRect/>
                    </a:stretch>
                  </pic:blipFill>
                  <pic:spPr>
                    <a:xfrm>
                      <a:off x="0" y="0"/>
                      <a:ext cx="5943600" cy="3890010"/>
                    </a:xfrm>
                    <a:prstGeom prst="rect">
                      <a:avLst/>
                    </a:prstGeom>
                  </pic:spPr>
                </pic:pic>
              </a:graphicData>
            </a:graphic>
          </wp:inline>
        </w:drawing>
      </w:r>
    </w:p>
    <w:p w14:paraId="550C5001" w14:textId="37CACEF4" w:rsidR="00816D0D" w:rsidRDefault="00365C73" w:rsidP="00816D0D">
      <w:r>
        <w:t>Examples based on various amounts of overlap between red and blue clusters:</w:t>
      </w:r>
    </w:p>
    <w:p w14:paraId="13E954F0" w14:textId="1034A612" w:rsidR="00816D0D" w:rsidRDefault="00365C73" w:rsidP="00816D0D">
      <w:r w:rsidRPr="00365C73">
        <w:drawing>
          <wp:inline distT="0" distB="0" distL="0" distR="0" wp14:anchorId="4ED3B6C9" wp14:editId="20D1F185">
            <wp:extent cx="5943600" cy="1942465"/>
            <wp:effectExtent l="0" t="0" r="0" b="635"/>
            <wp:docPr id="525238351" name="Picture 1" descr="A graph with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238351" name="Picture 1" descr="A graph with colored dots&#10;&#10;AI-generated content may be incorrect."/>
                    <pic:cNvPicPr/>
                  </pic:nvPicPr>
                  <pic:blipFill>
                    <a:blip r:embed="rId11"/>
                    <a:stretch>
                      <a:fillRect/>
                    </a:stretch>
                  </pic:blipFill>
                  <pic:spPr>
                    <a:xfrm>
                      <a:off x="0" y="0"/>
                      <a:ext cx="5943600" cy="1942465"/>
                    </a:xfrm>
                    <a:prstGeom prst="rect">
                      <a:avLst/>
                    </a:prstGeom>
                  </pic:spPr>
                </pic:pic>
              </a:graphicData>
            </a:graphic>
          </wp:inline>
        </w:drawing>
      </w:r>
    </w:p>
    <w:p w14:paraId="119F8E74" w14:textId="174F150D" w:rsidR="00816D0D" w:rsidRDefault="00816D0D" w:rsidP="00816D0D">
      <w:r>
        <w:t xml:space="preserve">There is a point at which even though some clustering algorithms would obtain a decent result regardless of the overlap at which a Silhouette analysis would be unable to correctly determine the number of clusters. </w:t>
      </w:r>
    </w:p>
    <w:p w14:paraId="4951FE62" w14:textId="4DEC9CC0" w:rsidR="00816D0D" w:rsidRPr="00816D0D" w:rsidRDefault="00F312B9" w:rsidP="00816D0D">
      <w:r w:rsidRPr="00F312B9">
        <w:rPr>
          <w:noProof/>
        </w:rPr>
        <w:lastRenderedPageBreak/>
        <w:drawing>
          <wp:inline distT="0" distB="0" distL="0" distR="0" wp14:anchorId="094646A6" wp14:editId="203D53CB">
            <wp:extent cx="5943600" cy="1946275"/>
            <wp:effectExtent l="0" t="0" r="0" b="0"/>
            <wp:docPr id="1049086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086996" name=""/>
                    <pic:cNvPicPr/>
                  </pic:nvPicPr>
                  <pic:blipFill>
                    <a:blip r:embed="rId12"/>
                    <a:stretch>
                      <a:fillRect/>
                    </a:stretch>
                  </pic:blipFill>
                  <pic:spPr>
                    <a:xfrm>
                      <a:off x="0" y="0"/>
                      <a:ext cx="5943600" cy="1946275"/>
                    </a:xfrm>
                    <a:prstGeom prst="rect">
                      <a:avLst/>
                    </a:prstGeom>
                  </pic:spPr>
                </pic:pic>
              </a:graphicData>
            </a:graphic>
          </wp:inline>
        </w:drawing>
      </w:r>
    </w:p>
    <w:p w14:paraId="6EE31C62" w14:textId="77777777" w:rsidR="00816D0D" w:rsidRDefault="00816D0D" w:rsidP="00380B54"/>
    <w:p w14:paraId="0C0582D2" w14:textId="7020DDD8" w:rsidR="009655EF" w:rsidRDefault="009655EF" w:rsidP="009655EF">
      <w:pPr>
        <w:pStyle w:val="Heading2"/>
      </w:pPr>
      <w:r>
        <w:t>Errors of external metrics</w:t>
      </w:r>
    </w:p>
    <w:p w14:paraId="6FA390C0" w14:textId="77C6C837" w:rsidR="00817B1C" w:rsidRPr="00817B1C" w:rsidRDefault="00817B1C" w:rsidP="00817B1C">
      <w:r>
        <w:t>Analysis on unbalance</w:t>
      </w:r>
      <w:r>
        <w:fldChar w:fldCharType="begin"/>
      </w:r>
      <w:r w:rsidR="00B11A65">
        <w:instrText xml:space="preserve"> ADDIN ZOTERO_ITEM CSL_CITATION {"citationID":"YoGFPMQK","properties":{"formattedCitation":"(4)","plainCitation":"(4)","noteIndex":0},"citationItems":[{"id":1780,"uris":["http://zotero.org/users/8619560/items/LLF2YL4G"],"itemData":{"id":1780,"type":"article-journal","abstract":"Comparing two clustering results of a data set is a challenging task in cluster analysis. Many external validity measures have been proposed in the literature. A good measure should be invariant to the changes of data size, cluster size, and number of clusters. We give an overview of existing set matching indexes and analyze their properties. Set matching measures are based on matching clusters from two clusterings. We analyze the measures in three parts: 1) cluster similarity, 2) matching, and 3) overall measurement. Correction for chance is also investigated and we prove that normalized mutual information and variation of information are intrinsically corrected. We propose a new scheme of experiments based on synthetic data for evaluation of an external validity index. Accordingly, popular external indexes are evaluated and compared when applied to clusterings of different data size, cluster size, and number of clusters. The experiments show that set matching measures are clearly better than the other tested. Based on the analytical comparisons, we introduce a new index called Pair Sets Index (PSI).","container-title":"IEEE Transactions on Knowledge and Data Engineering","DOI":"10.1109/TKDE.2016.2551240","ISSN":"1558-2191","issue":"8","page":"2173-2186","source":"IEEE Xplore","title":"Set Matching Measures for External Cluster Validity","volume":"28","author":[{"family":"Rezaei","given":"Mohammad"},{"family":"Fränti","given":"Pasi"}],"issued":{"date-parts":[["2016",8]]}}}],"schema":"https://github.com/citation-style-language/schema/raw/master/csl-citation.json"} </w:instrText>
      </w:r>
      <w:r>
        <w:fldChar w:fldCharType="separate"/>
      </w:r>
      <w:r w:rsidR="009B523F" w:rsidRPr="009B523F">
        <w:t>(4)</w:t>
      </w:r>
      <w:r>
        <w:fldChar w:fldCharType="end"/>
      </w:r>
      <w:r>
        <w:t>-like dataset.</w:t>
      </w:r>
    </w:p>
    <w:p w14:paraId="2023EB86" w14:textId="39D92866" w:rsidR="009655EF" w:rsidRDefault="0095396E" w:rsidP="009655EF">
      <w:r w:rsidRPr="0095396E">
        <w:rPr>
          <w:noProof/>
        </w:rPr>
        <w:drawing>
          <wp:inline distT="0" distB="0" distL="0" distR="0" wp14:anchorId="0948C33B" wp14:editId="2A2A750C">
            <wp:extent cx="5943600" cy="3714750"/>
            <wp:effectExtent l="0" t="0" r="0" b="0"/>
            <wp:docPr id="159549292" name="Picture 1" descr="A graph of a graph with red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49292" name="Picture 1" descr="A graph of a graph with red and green lines&#10;&#10;AI-generated content may be incorrect."/>
                    <pic:cNvPicPr/>
                  </pic:nvPicPr>
                  <pic:blipFill>
                    <a:blip r:embed="rId13"/>
                    <a:stretch>
                      <a:fillRect/>
                    </a:stretch>
                  </pic:blipFill>
                  <pic:spPr>
                    <a:xfrm>
                      <a:off x="0" y="0"/>
                      <a:ext cx="5943600" cy="3714750"/>
                    </a:xfrm>
                    <a:prstGeom prst="rect">
                      <a:avLst/>
                    </a:prstGeom>
                  </pic:spPr>
                </pic:pic>
              </a:graphicData>
            </a:graphic>
          </wp:inline>
        </w:drawing>
      </w:r>
    </w:p>
    <w:p w14:paraId="6AAB6C33" w14:textId="7D515FFF" w:rsidR="009655EF" w:rsidRDefault="009655EF" w:rsidP="009655EF"/>
    <w:p w14:paraId="40BDF744" w14:textId="6925EE0C" w:rsidR="009655EF" w:rsidRDefault="009655EF" w:rsidP="009655EF">
      <w:r>
        <w:t>Almost perfect score with random labels on the clusters with a small count.</w:t>
      </w:r>
    </w:p>
    <w:p w14:paraId="6B504A3C" w14:textId="2DCCEC1C" w:rsidR="0095396E" w:rsidRDefault="0095396E" w:rsidP="009655EF">
      <w:r w:rsidRPr="0095396E">
        <w:rPr>
          <w:noProof/>
        </w:rPr>
        <w:lastRenderedPageBreak/>
        <w:drawing>
          <wp:inline distT="0" distB="0" distL="0" distR="0" wp14:anchorId="09480EC9" wp14:editId="68EC3E3A">
            <wp:extent cx="5943600" cy="2377440"/>
            <wp:effectExtent l="0" t="0" r="0" b="3810"/>
            <wp:docPr id="471163490"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163490" name="Picture 1" descr="A screenshot of a graph&#10;&#10;AI-generated content may be incorrect."/>
                    <pic:cNvPicPr/>
                  </pic:nvPicPr>
                  <pic:blipFill>
                    <a:blip r:embed="rId14"/>
                    <a:stretch>
                      <a:fillRect/>
                    </a:stretch>
                  </pic:blipFill>
                  <pic:spPr>
                    <a:xfrm>
                      <a:off x="0" y="0"/>
                      <a:ext cx="5943600" cy="2377440"/>
                    </a:xfrm>
                    <a:prstGeom prst="rect">
                      <a:avLst/>
                    </a:prstGeom>
                  </pic:spPr>
                </pic:pic>
              </a:graphicData>
            </a:graphic>
          </wp:inline>
        </w:drawing>
      </w:r>
    </w:p>
    <w:p w14:paraId="08F3D55F" w14:textId="088205A2" w:rsidR="00253AFF" w:rsidRDefault="0095396E" w:rsidP="009655EF">
      <w:r w:rsidRPr="0095396E">
        <w:rPr>
          <w:noProof/>
        </w:rPr>
        <w:drawing>
          <wp:inline distT="0" distB="0" distL="0" distR="0" wp14:anchorId="7F1ED271" wp14:editId="259059AC">
            <wp:extent cx="5943600" cy="2377440"/>
            <wp:effectExtent l="0" t="0" r="0" b="3810"/>
            <wp:docPr id="147181295" name="Picture 1" descr="A group of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81295" name="Picture 1" descr="A group of colored dots&#10;&#10;AI-generated content may be incorrect."/>
                    <pic:cNvPicPr/>
                  </pic:nvPicPr>
                  <pic:blipFill>
                    <a:blip r:embed="rId15"/>
                    <a:stretch>
                      <a:fillRect/>
                    </a:stretch>
                  </pic:blipFill>
                  <pic:spPr>
                    <a:xfrm>
                      <a:off x="0" y="0"/>
                      <a:ext cx="5943600" cy="2377440"/>
                    </a:xfrm>
                    <a:prstGeom prst="rect">
                      <a:avLst/>
                    </a:prstGeom>
                  </pic:spPr>
                </pic:pic>
              </a:graphicData>
            </a:graphic>
          </wp:inline>
        </w:drawing>
      </w:r>
    </w:p>
    <w:p w14:paraId="185B8491" w14:textId="227EC998" w:rsidR="00253AFF" w:rsidRPr="00B11A65" w:rsidRDefault="00253AFF" w:rsidP="009655EF">
      <w:pPr>
        <w:rPr>
          <w:lang w:val="de-DE"/>
        </w:rPr>
      </w:pPr>
      <w:r w:rsidRPr="00B11A65">
        <w:rPr>
          <w:lang w:val="de-DE"/>
        </w:rPr>
        <w:t>Studies</w:t>
      </w:r>
      <w:r w:rsidR="00B11A65" w:rsidRPr="00B11A65">
        <w:rPr>
          <w:lang w:val="de-DE"/>
        </w:rPr>
        <w:t xml:space="preserve"> </w:t>
      </w:r>
      <w:r w:rsidR="00B11A65">
        <w:fldChar w:fldCharType="begin"/>
      </w:r>
      <w:r w:rsidR="00B11A65" w:rsidRPr="00B11A65">
        <w:rPr>
          <w:lang w:val="de-DE"/>
        </w:rPr>
        <w:instrText xml:space="preserve"> ADDIN ZOTERO_ITEM CSL_CITATION {"citationID":"TUmXJhqC","properties":{"formattedCitation":"(3,47)","plainCitation":"(3,47)","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00B11A65">
        <w:fldChar w:fldCharType="separate"/>
      </w:r>
      <w:r w:rsidR="00B11A65" w:rsidRPr="00B11A65">
        <w:rPr>
          <w:lang w:val="de-DE"/>
        </w:rPr>
        <w:t>(3,47)</w:t>
      </w:r>
      <w:r w:rsidR="00B11A65">
        <w:fldChar w:fldCharType="end"/>
      </w:r>
      <w:r w:rsidRPr="00B11A65">
        <w:rPr>
          <w:lang w:val="de-DE"/>
        </w:rPr>
        <w:t xml:space="preserve"> have used external metric</w:t>
      </w:r>
      <w:r w:rsidR="003D2E0F" w:rsidRPr="00B11A65">
        <w:rPr>
          <w:lang w:val="de-DE"/>
        </w:rPr>
        <w:t>s</w:t>
      </w:r>
      <w:r w:rsidRPr="00B11A65">
        <w:rPr>
          <w:lang w:val="de-DE"/>
        </w:rPr>
        <w:t xml:space="preserve"> to validate the results of internal metrics through correlations or other methods, however due to the erroneous assessments of imbalanced clusters, it raises the question whether these results can be fully taken into account. </w:t>
      </w:r>
    </w:p>
    <w:p w14:paraId="6B3F9F09" w14:textId="0FFA3C02" w:rsidR="00253AFF" w:rsidRDefault="00253AFF" w:rsidP="009655EF">
      <w:r>
        <w:t>Q: If internal metrics have an issue with overlap and not imbalance, yet external have with imbalance not overlap? How does this affect the statement?</w:t>
      </w:r>
    </w:p>
    <w:p w14:paraId="1CE4E1B4" w14:textId="77777777" w:rsidR="00B11A65" w:rsidRDefault="00B11A65" w:rsidP="009655EF"/>
    <w:p w14:paraId="591DF267" w14:textId="09BB1E51" w:rsidR="00FA07B1" w:rsidRDefault="00FA07B1" w:rsidP="009655EF">
      <w:r>
        <w:t>Extending external CVIs for balanced evaluations:</w:t>
      </w:r>
    </w:p>
    <w:tbl>
      <w:tblPr>
        <w:tblStyle w:val="TableGrid"/>
        <w:tblW w:w="0" w:type="auto"/>
        <w:tblLook w:val="04A0" w:firstRow="1" w:lastRow="0" w:firstColumn="1" w:lastColumn="0" w:noHBand="0" w:noVBand="1"/>
      </w:tblPr>
      <w:tblGrid>
        <w:gridCol w:w="9350"/>
      </w:tblGrid>
      <w:tr w:rsidR="00FA07B1" w14:paraId="395BB21F" w14:textId="77777777" w:rsidTr="00FA07B1">
        <w:tc>
          <w:tcPr>
            <w:tcW w:w="9350" w:type="dxa"/>
          </w:tcPr>
          <w:p w14:paraId="3B5BFE60" w14:textId="77777777" w:rsidR="00FA07B1" w:rsidRDefault="00FA07B1" w:rsidP="00FA07B1">
            <w:r>
              <w:t>FUNCTION BalancedCVI(CVI, true_labels, pred_labels):</w:t>
            </w:r>
          </w:p>
          <w:p w14:paraId="533A8902" w14:textId="77777777" w:rsidR="00FA07B1" w:rsidRDefault="00FA07B1" w:rsidP="00FA07B1"/>
          <w:p w14:paraId="07A6ED4B" w14:textId="77777777" w:rsidR="00FA07B1" w:rsidRDefault="00FA07B1" w:rsidP="00FA07B1">
            <w:r>
              <w:t xml:space="preserve">    classes ← unique values in true_labels</w:t>
            </w:r>
          </w:p>
          <w:p w14:paraId="29EA0860" w14:textId="77777777" w:rsidR="00FA07B1" w:rsidRDefault="00FA07B1" w:rsidP="00FA07B1">
            <w:r>
              <w:t xml:space="preserve">    IF size(classes) = 1:</w:t>
            </w:r>
          </w:p>
          <w:p w14:paraId="12501236" w14:textId="77777777" w:rsidR="00FA07B1" w:rsidRDefault="00FA07B1" w:rsidP="00FA07B1">
            <w:r>
              <w:t xml:space="preserve">        RETURN 1.0</w:t>
            </w:r>
          </w:p>
          <w:p w14:paraId="24D75219" w14:textId="77777777" w:rsidR="00FA07B1" w:rsidRDefault="00FA07B1" w:rsidP="00FA07B1"/>
          <w:p w14:paraId="73755090" w14:textId="77777777" w:rsidR="00FA07B1" w:rsidRDefault="00FA07B1" w:rsidP="00FA07B1">
            <w:r>
              <w:t xml:space="preserve">    class_scores ← empty list</w:t>
            </w:r>
          </w:p>
          <w:p w14:paraId="76A08917" w14:textId="77777777" w:rsidR="00FA07B1" w:rsidRDefault="00FA07B1" w:rsidP="00FA07B1"/>
          <w:p w14:paraId="07B81D09" w14:textId="77777777" w:rsidR="00FA07B1" w:rsidRDefault="00FA07B1" w:rsidP="00FA07B1">
            <w:r>
              <w:t xml:space="preserve">    FOR each c IN classes:</w:t>
            </w:r>
          </w:p>
          <w:p w14:paraId="3D3EA87A" w14:textId="77777777" w:rsidR="00FA07B1" w:rsidRDefault="00FA07B1" w:rsidP="00FA07B1"/>
          <w:p w14:paraId="27D231BB" w14:textId="77777777" w:rsidR="00FA07B1" w:rsidRDefault="00FA07B1" w:rsidP="00FA07B1">
            <w:r>
              <w:t xml:space="preserve">        mask ← (true_labels == c)</w:t>
            </w:r>
          </w:p>
          <w:p w14:paraId="45CA8B81" w14:textId="77777777" w:rsidR="00FA07B1" w:rsidRDefault="00FA07B1" w:rsidP="00FA07B1">
            <w:r>
              <w:t xml:space="preserve">        true_binary ← mask as {0,1}</w:t>
            </w:r>
          </w:p>
          <w:p w14:paraId="0656B307" w14:textId="77777777" w:rsidR="00FA07B1" w:rsidRDefault="00FA07B1" w:rsidP="00FA07B1"/>
          <w:p w14:paraId="471EBAE1" w14:textId="77777777" w:rsidR="00FA07B1" w:rsidRDefault="00FA07B1" w:rsidP="00FA07B1">
            <w:r>
              <w:t xml:space="preserve">        pred_subset ← pred_labels[mask]</w:t>
            </w:r>
          </w:p>
          <w:p w14:paraId="00F43171" w14:textId="77777777" w:rsidR="00FA07B1" w:rsidRDefault="00FA07B1" w:rsidP="00FA07B1">
            <w:r>
              <w:t xml:space="preserve">        most_common_cluster ← argmax_count(pred_subset)</w:t>
            </w:r>
          </w:p>
          <w:p w14:paraId="33197E83" w14:textId="77777777" w:rsidR="00FA07B1" w:rsidRDefault="00FA07B1" w:rsidP="00FA07B1"/>
          <w:p w14:paraId="741745D9" w14:textId="77777777" w:rsidR="00FA07B1" w:rsidRDefault="00FA07B1" w:rsidP="00FA07B1">
            <w:r>
              <w:t xml:space="preserve">        pred_binary ← (pred_labels == most_common_cluster) as {0,1}</w:t>
            </w:r>
          </w:p>
          <w:p w14:paraId="3BDF8E81" w14:textId="77777777" w:rsidR="00FA07B1" w:rsidRDefault="00FA07B1" w:rsidP="00FA07B1"/>
          <w:p w14:paraId="0A6AC60E" w14:textId="77777777" w:rsidR="00FA07B1" w:rsidRDefault="00FA07B1" w:rsidP="00FA07B1">
            <w:r>
              <w:t xml:space="preserve">        score_c ← CVI(true_binary, pred_binary)</w:t>
            </w:r>
          </w:p>
          <w:p w14:paraId="3D3CBCBC" w14:textId="77777777" w:rsidR="00FA07B1" w:rsidRDefault="00FA07B1" w:rsidP="00FA07B1">
            <w:r>
              <w:t xml:space="preserve">        append score_c TO class_scores</w:t>
            </w:r>
          </w:p>
          <w:p w14:paraId="5E21543B" w14:textId="77777777" w:rsidR="00FA07B1" w:rsidRDefault="00FA07B1" w:rsidP="00FA07B1"/>
          <w:p w14:paraId="25C95F59" w14:textId="3FA956C4" w:rsidR="00FA07B1" w:rsidRDefault="00FA07B1" w:rsidP="00FA07B1">
            <w:r>
              <w:t xml:space="preserve">    RETURN mean(class_scores)</w:t>
            </w:r>
          </w:p>
        </w:tc>
      </w:tr>
    </w:tbl>
    <w:p w14:paraId="63011CF4" w14:textId="77777777" w:rsidR="009A5614" w:rsidRDefault="009A5614" w:rsidP="009A5614"/>
    <w:p w14:paraId="2D327E26" w14:textId="281452DB" w:rsidR="009A5614" w:rsidRDefault="009A5614" w:rsidP="009A5614">
      <w:r w:rsidRPr="009A5614">
        <w:t>Th</w:t>
      </w:r>
      <w:r>
        <w:t xml:space="preserve">is approach handles </w:t>
      </w:r>
      <w:r w:rsidRPr="009A5614">
        <w:t>dataset imbalance by turning the global clustering comparison into a set of independent, per-class evaluations and then treating every class as equally important. Instead of scoring the clustering on all samples at once—where large classes contribute many more sample-level comparisons and therefore dominate the final index</w:t>
      </w:r>
      <w:r>
        <w:t>, drowning errors on smaller classes</w:t>
      </w:r>
      <w:r w:rsidRPr="009A5614">
        <w:t xml:space="preserve">—it converts each true class into a binary task (in-class vs out-of-class), finds the predicted cluster that best captures that class, computes the chosen external CVI for that binary pair, and records one score per true class. </w:t>
      </w:r>
      <w:r>
        <w:t xml:space="preserve">Several options are available for the aggregation of per-class scores: macro averaging, weighted averaging, harmonic, etc. In this work, we present the macro averaging, a simple arithmetic mean of per-class scores, in which each class </w:t>
      </w:r>
      <w:r w:rsidRPr="009A5614">
        <w:t>contributes the same amount to the overall metric regardless of how many samples it contains.</w:t>
      </w:r>
    </w:p>
    <w:p w14:paraId="5E3A9277" w14:textId="2A9609F6" w:rsidR="009A5614" w:rsidRPr="009A5614" w:rsidRDefault="009A5614" w:rsidP="009A5614">
      <w:r>
        <w:t>Nevertheless, t</w:t>
      </w:r>
      <w:r w:rsidRPr="009A5614">
        <w:t>here are trade-offs. Equal weighting makes the metric sensitive to noise in very small classes (a single mislabel can swing that class’s score), and choosing only the single most-overlapping predicted cluster may hide situations where a true class is split across several predicted clusters</w:t>
      </w:r>
      <w:r>
        <w:t xml:space="preserve"> (also known as over-clustering)</w:t>
      </w:r>
      <w:r w:rsidRPr="009A5614">
        <w:t xml:space="preserve">. </w:t>
      </w:r>
      <w:r w:rsidR="00BB3ACE">
        <w:t>These are inherent</w:t>
      </w:r>
      <w:r w:rsidRPr="009A5614">
        <w:t xml:space="preserve"> consequences of the local, per-class scoring strategy</w:t>
      </w:r>
      <w:r w:rsidR="00BB3ACE">
        <w:t xml:space="preserve"> as</w:t>
      </w:r>
      <w:r w:rsidRPr="009A5614">
        <w:t xml:space="preserve"> it prioritizes per-class fairness over global, sample-frequency-driven accuracy.</w:t>
      </w:r>
      <w:r w:rsidR="00437C96">
        <w:t xml:space="preserve"> We recommend the use of this</w:t>
      </w:r>
      <w:r w:rsidRPr="009A5614">
        <w:t xml:space="preserve"> approach when </w:t>
      </w:r>
      <w:r w:rsidR="00437C96">
        <w:t>the</w:t>
      </w:r>
      <w:r w:rsidRPr="009A5614">
        <w:t xml:space="preserve"> evaluation</w:t>
      </w:r>
      <w:r w:rsidR="00437C96">
        <w:t xml:space="preserve"> is required </w:t>
      </w:r>
      <w:r w:rsidRPr="009A5614">
        <w:t xml:space="preserve">to reflect per-class performance (for fairness, rare-class detection, or importance of small groups). </w:t>
      </w:r>
    </w:p>
    <w:p w14:paraId="1E612353" w14:textId="77777777" w:rsidR="004F2CDE" w:rsidRDefault="004F2CDE" w:rsidP="009655EF"/>
    <w:p w14:paraId="5C3B082B" w14:textId="77777777" w:rsidR="004F2CDE" w:rsidRPr="009655EF" w:rsidRDefault="004F2CDE" w:rsidP="009655EF"/>
    <w:p w14:paraId="4A647C68" w14:textId="77777777" w:rsidR="009655EF" w:rsidRDefault="009655EF" w:rsidP="00380B54"/>
    <w:p w14:paraId="35DC5EED" w14:textId="3ECBF778" w:rsidR="000B56E2" w:rsidRDefault="000B56E2" w:rsidP="000B56E2">
      <w:pPr>
        <w:pStyle w:val="Heading2"/>
      </w:pPr>
      <w:r>
        <w:t>Estimating the ‘correct’ number of clusters</w:t>
      </w:r>
    </w:p>
    <w:p w14:paraId="339802AF" w14:textId="77777777" w:rsidR="004F2CDE" w:rsidRDefault="004F2CDE" w:rsidP="004F2CDE">
      <w:pPr>
        <w:rPr>
          <w:color w:val="EE0000"/>
        </w:rPr>
      </w:pPr>
      <w:r w:rsidRPr="004F2CDE">
        <w:rPr>
          <w:color w:val="EE0000"/>
        </w:rPr>
        <w:t xml:space="preserve">Q: Using ‘best partition’ as reference not ground truth </w:t>
      </w:r>
      <w:r w:rsidRPr="004F2CDE">
        <w:rPr>
          <w:color w:val="EE0000"/>
        </w:rPr>
        <w:fldChar w:fldCharType="begin"/>
      </w:r>
      <w:r w:rsidRPr="004F2CDE">
        <w:rPr>
          <w:color w:val="EE0000"/>
        </w:rPr>
        <w:instrText xml:space="preserve"> ADDIN ZOTERO_ITEM CSL_CITATION {"citationID":"60SQQjeT","properties":{"formattedCitation":"(3)","plainCitation":"(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schema":"https://github.com/citation-style-language/schema/raw/master/csl-citation.json"} </w:instrText>
      </w:r>
      <w:r w:rsidRPr="004F2CDE">
        <w:rPr>
          <w:color w:val="EE0000"/>
        </w:rPr>
        <w:fldChar w:fldCharType="separate"/>
      </w:r>
      <w:r w:rsidRPr="004F2CDE">
        <w:rPr>
          <w:color w:val="EE0000"/>
        </w:rPr>
        <w:t>(3)</w:t>
      </w:r>
      <w:r w:rsidRPr="004F2CDE">
        <w:rPr>
          <w:color w:val="EE0000"/>
        </w:rPr>
        <w:fldChar w:fldCharType="end"/>
      </w:r>
      <w:r w:rsidRPr="004F2CDE">
        <w:rPr>
          <w:color w:val="EE0000"/>
        </w:rPr>
        <w:t>, is it better?</w:t>
      </w:r>
    </w:p>
    <w:p w14:paraId="3C709027" w14:textId="758CFDC2" w:rsidR="004F2CDE" w:rsidRPr="00921FA7" w:rsidRDefault="004F2CDE" w:rsidP="004F2CDE">
      <w:r>
        <w:lastRenderedPageBreak/>
        <w:t xml:space="preserve">This analysis plainly shows that the best partition as defined by a CVI can be incorrect, thus, using the best partition as a reference to validate the performance of CVIs </w:t>
      </w:r>
      <w:r w:rsidR="00921FA7">
        <w:t>may include even more errors in the evaluation.</w:t>
      </w:r>
      <w:r w:rsidR="00D679F7">
        <w:t xml:space="preserve"> </w:t>
      </w:r>
      <w:r w:rsidR="00F15B5F">
        <w:t xml:space="preserve">In this work, we have chosen the ground truth as reference with the aim of finding the CVIs that are capable of assigning the highest score to the ground truth for a plethora of diverse datasets, providing an empiric proof of their performance. </w:t>
      </w:r>
    </w:p>
    <w:p w14:paraId="0AA9EA8E" w14:textId="77777777" w:rsidR="004F2CDE" w:rsidRPr="004F2CDE" w:rsidRDefault="004F2CDE" w:rsidP="004F2CDE"/>
    <w:p w14:paraId="2F10E2DF" w14:textId="2C5C7E94" w:rsidR="000B56E2" w:rsidRDefault="0034794A" w:rsidP="00380B54">
      <w:r w:rsidRPr="0034794A">
        <w:rPr>
          <w:noProof/>
        </w:rPr>
        <w:drawing>
          <wp:inline distT="0" distB="0" distL="0" distR="0" wp14:anchorId="7370B82C" wp14:editId="54E8B0D5">
            <wp:extent cx="5943600" cy="1717675"/>
            <wp:effectExtent l="0" t="0" r="0" b="0"/>
            <wp:docPr id="411493224"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493224" name="Picture 1" descr="A close-up of a graph&#10;&#10;AI-generated content may be incorrect."/>
                    <pic:cNvPicPr/>
                  </pic:nvPicPr>
                  <pic:blipFill>
                    <a:blip r:embed="rId16"/>
                    <a:stretch>
                      <a:fillRect/>
                    </a:stretch>
                  </pic:blipFill>
                  <pic:spPr>
                    <a:xfrm>
                      <a:off x="0" y="0"/>
                      <a:ext cx="5943600" cy="1717675"/>
                    </a:xfrm>
                    <a:prstGeom prst="rect">
                      <a:avLst/>
                    </a:prstGeom>
                  </pic:spPr>
                </pic:pic>
              </a:graphicData>
            </a:graphic>
          </wp:inline>
        </w:drawing>
      </w:r>
    </w:p>
    <w:p w14:paraId="3D0CF103" w14:textId="2C6FE5AA" w:rsidR="00D821F6" w:rsidRDefault="00D821F6" w:rsidP="00380B54">
      <w:r>
        <w:t xml:space="preserve">Maybe </w:t>
      </w:r>
      <w:r w:rsidR="00900EB4">
        <w:t>it’s</w:t>
      </w:r>
      <w:r>
        <w:t xml:space="preserve"> our </w:t>
      </w:r>
      <w:r w:rsidR="00092742">
        <w:t xml:space="preserve">predefined </w:t>
      </w:r>
      <w:r>
        <w:t>labels, let us look at how actual labels from clustering algorithms perform.</w:t>
      </w:r>
    </w:p>
    <w:p w14:paraId="525D804E" w14:textId="77777777" w:rsidR="00D821F6" w:rsidRDefault="00D821F6" w:rsidP="00380B54"/>
    <w:p w14:paraId="4957DE0C" w14:textId="77777777" w:rsidR="00D821F6" w:rsidRDefault="00D821F6" w:rsidP="00380B54"/>
    <w:p w14:paraId="3E454A35" w14:textId="77777777" w:rsidR="009655EF" w:rsidRPr="00380B54" w:rsidRDefault="009655EF" w:rsidP="00380B54"/>
    <w:p w14:paraId="18985FFA" w14:textId="1CF30499" w:rsidR="00FF30DF" w:rsidRDefault="000A1725" w:rsidP="00FF30DF">
      <w:pPr>
        <w:pStyle w:val="Heading1"/>
      </w:pPr>
      <w:r>
        <w:t>Conclusions</w:t>
      </w:r>
    </w:p>
    <w:p w14:paraId="57C4A59D" w14:textId="11BEBA53" w:rsidR="004F21C0" w:rsidRDefault="004F21C0" w:rsidP="2452C7FA">
      <w:r>
        <w:t>CVIs are sensitive to the number of clusters, perhaps too sensitive to use them as validation for the choice of this parameter.</w:t>
      </w:r>
    </w:p>
    <w:p w14:paraId="3234770B" w14:textId="7FB2FAA1" w:rsidR="004F21C0" w:rsidRDefault="004F21C0" w:rsidP="2452C7FA">
      <w:r>
        <w:t>Internal CVIs tend to be sensitive to cluster overlap resulting in erroneous performance evaluations.</w:t>
      </w:r>
    </w:p>
    <w:p w14:paraId="27E86864" w14:textId="77777777" w:rsidR="004F21C0" w:rsidRDefault="004F21C0" w:rsidP="004F21C0">
      <w:r>
        <w:t>External CVIs tend to be sensitive to cluster imbalance resulting in erroneous performance evaluations.</w:t>
      </w:r>
    </w:p>
    <w:p w14:paraId="63A7E2A3" w14:textId="19F98C90" w:rsidR="004F21C0" w:rsidRDefault="004F21C0" w:rsidP="2452C7FA"/>
    <w:p w14:paraId="25B8C1C2" w14:textId="0779EE2F" w:rsidR="00FD70A6" w:rsidRDefault="00FD70A6" w:rsidP="00FD70A6">
      <w:pPr>
        <w:pStyle w:val="H1"/>
      </w:pPr>
      <w:r>
        <w:t>Bibliography</w:t>
      </w:r>
    </w:p>
    <w:p w14:paraId="33FCE1F6" w14:textId="77777777" w:rsidR="0011226E" w:rsidRDefault="00FD70A6" w:rsidP="0011226E">
      <w:pPr>
        <w:pStyle w:val="Bibliography"/>
      </w:pPr>
      <w:r>
        <w:fldChar w:fldCharType="begin"/>
      </w:r>
      <w:r w:rsidR="00F44FF4">
        <w:rPr>
          <w:lang w:val="de-DE"/>
        </w:rPr>
        <w:instrText xml:space="preserve"> ADDIN ZOTERO_BIBL {"uncited":[],"omitted":[],"custom":[]} CSL_BIBLIOGRAPHY </w:instrText>
      </w:r>
      <w:r>
        <w:fldChar w:fldCharType="separate"/>
      </w:r>
      <w:r w:rsidR="0011226E" w:rsidRPr="0011226E">
        <w:rPr>
          <w:lang w:val="de-DE"/>
        </w:rPr>
        <w:t>1.</w:t>
      </w:r>
      <w:r w:rsidR="0011226E" w:rsidRPr="0011226E">
        <w:rPr>
          <w:lang w:val="de-DE"/>
        </w:rPr>
        <w:tab/>
        <w:t xml:space="preserve">Linoff GS, Michael J. A. Berry. </w:t>
      </w:r>
      <w:r w:rsidR="0011226E">
        <w:t xml:space="preserve">Data Mining Techniques: For Marketing, Sales, and Customer Relationship Management. 3rd ed. Wiley Publishing; 2011. 888 p. </w:t>
      </w:r>
    </w:p>
    <w:p w14:paraId="077579FB" w14:textId="77777777" w:rsidR="0011226E" w:rsidRDefault="0011226E" w:rsidP="0011226E">
      <w:pPr>
        <w:pStyle w:val="Bibliography"/>
      </w:pPr>
      <w:r>
        <w:t>2.</w:t>
      </w:r>
      <w:r>
        <w:tab/>
        <w:t xml:space="preserve">Halkidi M, Batistakis Y, Vazirgiannis M. On Clustering Validation Techniques. J Intell Inf Syst. 2001 Dec 1;17(2):107–45. </w:t>
      </w:r>
    </w:p>
    <w:p w14:paraId="40D53CF8" w14:textId="77777777" w:rsidR="0011226E" w:rsidRDefault="0011226E" w:rsidP="0011226E">
      <w:pPr>
        <w:pStyle w:val="Bibliography"/>
      </w:pPr>
      <w:r>
        <w:lastRenderedPageBreak/>
        <w:t>3.</w:t>
      </w:r>
      <w:r>
        <w:tab/>
        <w:t xml:space="preserve">Todeschini R, Ballabio D, Termopoli V, Consonni V. Extended multivariate comparison of 68 cluster validity indices. A review. Chemom Intell Lab Syst. 2024 Aug 15;251:105117. </w:t>
      </w:r>
    </w:p>
    <w:p w14:paraId="4F90C511" w14:textId="77777777" w:rsidR="0011226E" w:rsidRDefault="0011226E" w:rsidP="0011226E">
      <w:pPr>
        <w:pStyle w:val="Bibliography"/>
      </w:pPr>
      <w:r>
        <w:t>4.</w:t>
      </w:r>
      <w:r>
        <w:tab/>
        <w:t xml:space="preserve">Rezaei M, Fränti P. Set Matching Measures for External Cluster Validity. IEEE Trans Knowl Data Eng. 2016 Aug;28(8):2173–86. </w:t>
      </w:r>
    </w:p>
    <w:p w14:paraId="7FE5083F" w14:textId="77777777" w:rsidR="0011226E" w:rsidRDefault="0011226E" w:rsidP="0011226E">
      <w:pPr>
        <w:pStyle w:val="Bibliography"/>
      </w:pPr>
      <w:r>
        <w:t>5.</w:t>
      </w:r>
      <w:r>
        <w:tab/>
        <w:t>Theodoridis S, Koutroumbas K. Chapter 16 - Cluster Validity. In: Theodoridis S, Koutroumbas K, editors. Pattern Recognition (Fourth Edition) [Internet]. Boston: Academic Press; 2009 [cited 2025 Nov 13]. p. 863–913. Available from: https://www.sciencedirect.com/science/article/pii/B9781597492720500189</w:t>
      </w:r>
    </w:p>
    <w:p w14:paraId="107A4862" w14:textId="77777777" w:rsidR="0011226E" w:rsidRDefault="0011226E" w:rsidP="0011226E">
      <w:pPr>
        <w:pStyle w:val="Bibliography"/>
      </w:pPr>
      <w:r>
        <w:t>6.</w:t>
      </w:r>
      <w:r>
        <w:tab/>
        <w:t xml:space="preserve">Guha S, Rastogi R, Shim K. CURE: an efficient clustering algorithm for large databases. SIGMOD Rec. 1998 Jun 1;27(2):73–84. </w:t>
      </w:r>
    </w:p>
    <w:p w14:paraId="3E3795DE" w14:textId="77777777" w:rsidR="0011226E" w:rsidRDefault="0011226E" w:rsidP="0011226E">
      <w:pPr>
        <w:pStyle w:val="Bibliography"/>
      </w:pPr>
      <w:r>
        <w:t>7.</w:t>
      </w:r>
      <w:r>
        <w:tab/>
        <w:t xml:space="preserve">Ramze Rezaee M, Lelieveldt BPF, Reiber JHC. A new cluster validity index for the fuzzy </w:t>
      </w:r>
      <w:r>
        <w:rPr>
          <w:i/>
          <w:iCs/>
        </w:rPr>
        <w:t>c</w:t>
      </w:r>
      <w:r>
        <w:t xml:space="preserve">-mean. Pattern Recognit Lett. 1998 Mar 1;19(3):237–46. </w:t>
      </w:r>
    </w:p>
    <w:p w14:paraId="757D3D50" w14:textId="77777777" w:rsidR="0011226E" w:rsidRDefault="0011226E" w:rsidP="0011226E">
      <w:pPr>
        <w:pStyle w:val="Bibliography"/>
      </w:pPr>
      <w:r>
        <w:t>8.</w:t>
      </w:r>
      <w:r>
        <w:tab/>
        <w:t xml:space="preserve">Dasgupta S. The hardness of k-means clustering. </w:t>
      </w:r>
    </w:p>
    <w:p w14:paraId="60A613D5" w14:textId="77777777" w:rsidR="0011226E" w:rsidRDefault="0011226E" w:rsidP="0011226E">
      <w:pPr>
        <w:pStyle w:val="Bibliography"/>
      </w:pPr>
      <w:r>
        <w:t>9.</w:t>
      </w:r>
      <w:r>
        <w:tab/>
        <w:t>Deshpande A, Louis A, Singh AV. arXiv.org. 2018 [cited 2025 Nov 13]. On Euclidean $k$-Means Clustering with $\alpha$-Center Proximity. Available from: https://arxiv.org/abs/1804.10827v3</w:t>
      </w:r>
    </w:p>
    <w:p w14:paraId="5E53B043" w14:textId="77777777" w:rsidR="0011226E" w:rsidRDefault="0011226E" w:rsidP="0011226E">
      <w:pPr>
        <w:pStyle w:val="Bibliography"/>
      </w:pPr>
      <w:r>
        <w:t>10.</w:t>
      </w:r>
      <w:r>
        <w:tab/>
        <w:t xml:space="preserve">Mahajan M, Nimbhorkar P, Varadarajan K. The planar k&lt;math&gt;&lt;mi is="true"&gt;k&lt;/mi&gt;&lt;/math&gt;-means problem is NP-hard. Theor Comput Sci. 2012 Jul 13;442:13–21. </w:t>
      </w:r>
    </w:p>
    <w:p w14:paraId="4B9DEB08" w14:textId="77777777" w:rsidR="0011226E" w:rsidRDefault="0011226E" w:rsidP="0011226E">
      <w:pPr>
        <w:pStyle w:val="Bibliography"/>
      </w:pPr>
      <w:r>
        <w:t>11.</w:t>
      </w:r>
      <w:r>
        <w:tab/>
        <w:t>José-García A, Gómez-Flores W. A survey of cluster validity indices for automatic data clustering using differential evolution. In: Proceedings of the Genetic and Evolutionary Computation Conference [Internet]. New York, NY, USA: Association for Computing Machinery; 2021 [cited 2025 Nov 6]. p. 314–22. (GECCO ’21). Available from: https://doi.org/10.1145/3449639.3459341</w:t>
      </w:r>
    </w:p>
    <w:p w14:paraId="044E72F1" w14:textId="77777777" w:rsidR="0011226E" w:rsidRDefault="0011226E" w:rsidP="0011226E">
      <w:pPr>
        <w:pStyle w:val="Bibliography"/>
      </w:pPr>
      <w:r>
        <w:t>12.</w:t>
      </w:r>
      <w:r>
        <w:tab/>
        <w:t xml:space="preserve">Falkenauer E. Genetic Algorithms and Grouping Problems. USA: John Wiley &amp; Sons, Inc.; 1998. 238 p. </w:t>
      </w:r>
    </w:p>
    <w:p w14:paraId="509C43A5" w14:textId="77777777" w:rsidR="0011226E" w:rsidRDefault="0011226E" w:rsidP="0011226E">
      <w:pPr>
        <w:pStyle w:val="Bibliography"/>
      </w:pPr>
      <w:r>
        <w:t>13.</w:t>
      </w:r>
      <w:r>
        <w:tab/>
        <w:t xml:space="preserve">Gagolewski M, Bartoszuk M, Cena A. Are cluster validity measures (in) valid? Inf Sci. 2021 Dec 1;581:620–36. </w:t>
      </w:r>
    </w:p>
    <w:p w14:paraId="15DBDE58" w14:textId="77777777" w:rsidR="0011226E" w:rsidRDefault="0011226E" w:rsidP="0011226E">
      <w:pPr>
        <w:pStyle w:val="Bibliography"/>
      </w:pPr>
      <w:r>
        <w:t>14.</w:t>
      </w:r>
      <w:r>
        <w:tab/>
        <w:t xml:space="preserve">Aloise D, Deshpande A, Hansen P, Popat P. NP-hardness of Euclidean sum-of-squares clustering. Mach Learn. 2009 May 1;75(2):245–8. </w:t>
      </w:r>
    </w:p>
    <w:p w14:paraId="2EEDA1CC" w14:textId="77777777" w:rsidR="0011226E" w:rsidRDefault="0011226E" w:rsidP="0011226E">
      <w:pPr>
        <w:pStyle w:val="Bibliography"/>
      </w:pPr>
      <w:r>
        <w:t>15.</w:t>
      </w:r>
      <w:r>
        <w:tab/>
        <w:t xml:space="preserve">Garey M, Johnson D, Witsenhausen H. The complexity of the generalized Lloyd - Max problem (Corresp.). IEEE Trans Inf Theory. 1982 Mar;28(2):255–6. </w:t>
      </w:r>
    </w:p>
    <w:p w14:paraId="6D64E20D" w14:textId="77777777" w:rsidR="0011226E" w:rsidRDefault="0011226E" w:rsidP="0011226E">
      <w:pPr>
        <w:pStyle w:val="Bibliography"/>
      </w:pPr>
      <w:r>
        <w:t>16.</w:t>
      </w:r>
      <w:r>
        <w:tab/>
        <w:t xml:space="preserve">Ikotun AM, Habyarimana F, Ezugwu AE. Benchmarking validity indices for evolutionary K-means clustering performance. Sci Rep. 2025 Jul 1;15(1):21842. </w:t>
      </w:r>
    </w:p>
    <w:p w14:paraId="52410FD9" w14:textId="77777777" w:rsidR="0011226E" w:rsidRDefault="0011226E" w:rsidP="0011226E">
      <w:pPr>
        <w:pStyle w:val="Bibliography"/>
      </w:pPr>
      <w:r>
        <w:lastRenderedPageBreak/>
        <w:t>17.</w:t>
      </w:r>
      <w:r>
        <w:tab/>
        <w:t xml:space="preserve">Hassan BA, Tayfor NB, Hassan AA, Ahmed AM, Rashid TA, Abdalla NN. From A-to-Z review of clustering validation indices. Neurocomputing. 2024 Oct 7;601:128198. </w:t>
      </w:r>
    </w:p>
    <w:p w14:paraId="2509CCE1" w14:textId="77777777" w:rsidR="0011226E" w:rsidRDefault="0011226E" w:rsidP="0011226E">
      <w:pPr>
        <w:pStyle w:val="Bibliography"/>
      </w:pPr>
      <w:r>
        <w:t>18.</w:t>
      </w:r>
      <w:r>
        <w:tab/>
        <w:t xml:space="preserve">Maulik U, Bandyopadhyay S. Performance evaluation of some clustering algorithms and validity indices. IEEE Trans Pattern Anal Mach Intell. 2002 Dec;24(12):1650–4. </w:t>
      </w:r>
    </w:p>
    <w:p w14:paraId="04058D70" w14:textId="77777777" w:rsidR="0011226E" w:rsidRDefault="0011226E" w:rsidP="0011226E">
      <w:pPr>
        <w:pStyle w:val="Bibliography"/>
      </w:pPr>
      <w:r>
        <w:t>19.</w:t>
      </w:r>
      <w:r>
        <w:tab/>
        <w:t xml:space="preserve">Milligan GW, Cooper MC. An examination of procedures for determining the number of clusters in a data set. Psychometrika. 1985 Jun 1;50(2):159–79. </w:t>
      </w:r>
    </w:p>
    <w:p w14:paraId="640FAFEB" w14:textId="77777777" w:rsidR="0011226E" w:rsidRDefault="0011226E" w:rsidP="0011226E">
      <w:pPr>
        <w:pStyle w:val="Bibliography"/>
      </w:pPr>
      <w:r>
        <w:t>20.</w:t>
      </w:r>
      <w:r>
        <w:tab/>
        <w:t xml:space="preserve">Arbelaitz O, Gurrutxaga I, Muguerza J, Pérez JM, Perona I. An extensive comparative study of cluster validity indices. Pattern Recognit. 2013 Jan 1;46(1):243–56. </w:t>
      </w:r>
    </w:p>
    <w:p w14:paraId="48DCA6FB" w14:textId="77777777" w:rsidR="0011226E" w:rsidRDefault="0011226E" w:rsidP="0011226E">
      <w:pPr>
        <w:pStyle w:val="Bibliography"/>
      </w:pPr>
      <w:r>
        <w:t>21.</w:t>
      </w:r>
      <w:r>
        <w:tab/>
        <w:t xml:space="preserve">Ikotun AM, Habyarimana F, Ezugwu AE. Cluster validity indices for automatic clustering: A comprehensive review. Heliyon. 2025 Jan 30;11(2):e41953. </w:t>
      </w:r>
    </w:p>
    <w:p w14:paraId="53FED881" w14:textId="77777777" w:rsidR="0011226E" w:rsidRDefault="0011226E" w:rsidP="0011226E">
      <w:pPr>
        <w:pStyle w:val="Bibliography"/>
      </w:pPr>
      <w:r>
        <w:t>22.</w:t>
      </w:r>
      <w:r>
        <w:tab/>
        <w:t xml:space="preserve">Xu R, Xu J, Wunsch DC. A Comparison Study of Validity Indices on Swarm-Intelligence-Based Clustering. IEEE Trans Syst Man Cybern Part B Cybern. 2012 Aug;42(4):1243–56. </w:t>
      </w:r>
    </w:p>
    <w:p w14:paraId="72C4A739" w14:textId="77777777" w:rsidR="0011226E" w:rsidRDefault="0011226E" w:rsidP="0011226E">
      <w:pPr>
        <w:pStyle w:val="Bibliography"/>
      </w:pPr>
      <w:r>
        <w:t>23.</w:t>
      </w:r>
      <w:r>
        <w:tab/>
        <w:t xml:space="preserve">Dimitriadou E, Dolničar S, Weingessel A. An examination of indexes for determining the number of clusters in binary data sets. Psychometrika. 2002 Mar 1;67(1):137–59. </w:t>
      </w:r>
    </w:p>
    <w:p w14:paraId="7D503827" w14:textId="77777777" w:rsidR="0011226E" w:rsidRDefault="0011226E" w:rsidP="0011226E">
      <w:pPr>
        <w:pStyle w:val="Bibliography"/>
      </w:pPr>
      <w:r>
        <w:t>24.</w:t>
      </w:r>
      <w:r>
        <w:tab/>
        <w:t>MacQueen J. Some methods for classification and analysis of multivariate observations. In: Proceedings of the Fifth Berkeley Symposium on Mathematical Statistics and Probability, Volume 1: Statistics [Internet]. University of California Press; 1967 [cited 2025 Sep 3]. p. 281–98. Available from: https://projecteuclid.org/ebooks/berkeley-symposium-on-mathematical-statistics-and-probability/Proceedings-of-the-Fifth-Berkeley-Symposium-on-Mathematical-Statistics-and/chapter/Some-methods-for-classification-and-analysis-of-multivariate-observations/bsmsp/1200512992</w:t>
      </w:r>
    </w:p>
    <w:p w14:paraId="09873984" w14:textId="77777777" w:rsidR="0011226E" w:rsidRDefault="0011226E" w:rsidP="0011226E">
      <w:pPr>
        <w:pStyle w:val="Bibliography"/>
      </w:pPr>
      <w:r>
        <w:t>25.</w:t>
      </w:r>
      <w:r>
        <w:tab/>
        <w:t xml:space="preserve">Ardelean ER, Portase RL, Potolea R, Dînșoreanu M. A path-based distance computation for non-convexity with applications in clustering. Knowl Inf Syst. 2025 Feb 1;67(2):1415–53. </w:t>
      </w:r>
    </w:p>
    <w:p w14:paraId="23B62E7C" w14:textId="77777777" w:rsidR="0011226E" w:rsidRDefault="0011226E" w:rsidP="0011226E">
      <w:pPr>
        <w:pStyle w:val="Bibliography"/>
      </w:pPr>
      <w:r>
        <w:t>26.</w:t>
      </w:r>
      <w:r>
        <w:tab/>
        <w:t xml:space="preserve">Brun M, Sima C, Hua J, Lowey J, Carroll B, Suh E, et al. Model-based evaluation of clustering validation measures. Pattern Recognit. 2007 Mar 1;40(3):807–24. </w:t>
      </w:r>
    </w:p>
    <w:p w14:paraId="1F2200FF" w14:textId="77777777" w:rsidR="0011226E" w:rsidRDefault="0011226E" w:rsidP="0011226E">
      <w:pPr>
        <w:pStyle w:val="Bibliography"/>
      </w:pPr>
      <w:r>
        <w:t>27.</w:t>
      </w:r>
      <w:r>
        <w:tab/>
        <w:t xml:space="preserve">Kim M, Ramakrishna RS. New indices for cluster validity assessment. Pattern Recognit Lett. 2005 Nov 1;26(15):2353–63. </w:t>
      </w:r>
    </w:p>
    <w:p w14:paraId="768D0815" w14:textId="77777777" w:rsidR="0011226E" w:rsidRDefault="0011226E" w:rsidP="0011226E">
      <w:pPr>
        <w:pStyle w:val="Bibliography"/>
      </w:pPr>
      <w:r>
        <w:t>28.</w:t>
      </w:r>
      <w:r>
        <w:tab/>
        <w:t xml:space="preserve">Li H, Zhang S, Ding X, Zhang C, Dale P. Performance Evaluation of Cluster Validity Indices (CVIs) on Multi/Hyperspectral Remote Sensing Datasets. Remote Sens. 2016 Apr;8(4):295. </w:t>
      </w:r>
    </w:p>
    <w:p w14:paraId="1B7BF87B" w14:textId="77777777" w:rsidR="0011226E" w:rsidRDefault="0011226E" w:rsidP="0011226E">
      <w:pPr>
        <w:pStyle w:val="Bibliography"/>
      </w:pPr>
      <w:r>
        <w:t>29.</w:t>
      </w:r>
      <w:r>
        <w:tab/>
        <w:t xml:space="preserve">Said AB, Hadjidj R, Foufou S. Cluster validity index based on Jeffrey divergence. Pattern Anal Appl. 2017 Feb 1;20(1):21–31. </w:t>
      </w:r>
    </w:p>
    <w:p w14:paraId="7DF83B0E" w14:textId="77777777" w:rsidR="0011226E" w:rsidRDefault="0011226E" w:rsidP="0011226E">
      <w:pPr>
        <w:pStyle w:val="Bibliography"/>
      </w:pPr>
      <w:r>
        <w:t>30.</w:t>
      </w:r>
      <w:r>
        <w:tab/>
        <w:t xml:space="preserve">ElMorshedy MM, Fathalla R, El-Sonbaty Y. Feature Transformation Framework for Enhancing Compactness and Separability of Data Points in Feature Space for Small Datasets. Appl Sci. 2022 Jan;12(3):1713. </w:t>
      </w:r>
    </w:p>
    <w:p w14:paraId="36FE8704" w14:textId="77777777" w:rsidR="0011226E" w:rsidRDefault="0011226E" w:rsidP="0011226E">
      <w:pPr>
        <w:pStyle w:val="Bibliography"/>
      </w:pPr>
      <w:r>
        <w:lastRenderedPageBreak/>
        <w:t>31.</w:t>
      </w:r>
      <w:r>
        <w:tab/>
        <w:t xml:space="preserve">Fränti P, Sieranoja S. K-means properties on six clustering benchmark datasets. Appl Intell. 2018 Dec 1;48(12):4743–59. </w:t>
      </w:r>
    </w:p>
    <w:p w14:paraId="5D8E72E7" w14:textId="77777777" w:rsidR="0011226E" w:rsidRDefault="0011226E" w:rsidP="0011226E">
      <w:pPr>
        <w:pStyle w:val="Bibliography"/>
      </w:pPr>
      <w:r>
        <w:t>32.</w:t>
      </w:r>
      <w:r>
        <w:tab/>
        <w:t xml:space="preserve">Halkidi M, Batistakis Y, Vazirgiannis M. On Clustering Validation Techniques. J Intell Inf Syst. 2001 Dec 1;17(2):107–45. </w:t>
      </w:r>
    </w:p>
    <w:p w14:paraId="3CDAE893" w14:textId="77777777" w:rsidR="0011226E" w:rsidRDefault="0011226E" w:rsidP="0011226E">
      <w:pPr>
        <w:pStyle w:val="Bibliography"/>
      </w:pPr>
      <w:r>
        <w:t>33.</w:t>
      </w:r>
      <w:r>
        <w:tab/>
        <w:t xml:space="preserve">Caliński T, JA H. A Dendrite Method for Cluster Analysis. Commun Stat - Theory Methods. 1974 Jan 1;3:1–27. </w:t>
      </w:r>
    </w:p>
    <w:p w14:paraId="35193561" w14:textId="77777777" w:rsidR="0011226E" w:rsidRDefault="0011226E" w:rsidP="0011226E">
      <w:pPr>
        <w:pStyle w:val="Bibliography"/>
      </w:pPr>
      <w:r>
        <w:t>34.</w:t>
      </w:r>
      <w:r>
        <w:tab/>
        <w:t xml:space="preserve">Davies DL, Bouldin DW. A Cluster Separation Measure. IEEE Trans Pattern Anal Mach Intell. 1979 Apr;PAMI-1(2):224–7. </w:t>
      </w:r>
    </w:p>
    <w:p w14:paraId="2321AC3F" w14:textId="77777777" w:rsidR="0011226E" w:rsidRDefault="0011226E" w:rsidP="0011226E">
      <w:pPr>
        <w:pStyle w:val="Bibliography"/>
      </w:pPr>
      <w:r>
        <w:t>35.</w:t>
      </w:r>
      <w:r>
        <w:tab/>
        <w:t xml:space="preserve">Rosenberg A, Hirschberg J. V-Measure: A Conditional Entropy-Based External Cluster Evaluation Measure. In 2007. p. 410–20. </w:t>
      </w:r>
    </w:p>
    <w:p w14:paraId="5DD9B6D7" w14:textId="77777777" w:rsidR="0011226E" w:rsidRDefault="0011226E" w:rsidP="0011226E">
      <w:pPr>
        <w:pStyle w:val="Bibliography"/>
      </w:pPr>
      <w:r>
        <w:t>36.</w:t>
      </w:r>
      <w:r>
        <w:tab/>
        <w:t xml:space="preserve">Rendón E, Abundez I, Arizmendi A, Quiroz EM. Internal versus External cluster validation indexes. 2011;5(1):8. </w:t>
      </w:r>
    </w:p>
    <w:p w14:paraId="04483AAA" w14:textId="77777777" w:rsidR="0011226E" w:rsidRDefault="0011226E" w:rsidP="0011226E">
      <w:pPr>
        <w:pStyle w:val="Bibliography"/>
      </w:pPr>
      <w:r>
        <w:t>37.</w:t>
      </w:r>
      <w:r>
        <w:tab/>
        <w:t xml:space="preserve">Rousseeuw PJ. Silhouettes: A graphical aid to the interpretation and validation of cluster analysis. J Comput Appl Math. 1987 Nov 1;20:53–65. </w:t>
      </w:r>
    </w:p>
    <w:p w14:paraId="61FF3617" w14:textId="77777777" w:rsidR="0011226E" w:rsidRDefault="0011226E" w:rsidP="0011226E">
      <w:pPr>
        <w:pStyle w:val="Bibliography"/>
      </w:pPr>
      <w:r>
        <w:t>38.</w:t>
      </w:r>
      <w:r>
        <w:tab/>
        <w:t>cvi: A Python package for both batch and incremental cluster validity indices. [Internet]. [cited 2025 Nov 4]. Available from: https://github.com/AP6YC/cvi</w:t>
      </w:r>
    </w:p>
    <w:p w14:paraId="16CB0240" w14:textId="77777777" w:rsidR="0011226E" w:rsidRDefault="0011226E" w:rsidP="0011226E">
      <w:pPr>
        <w:pStyle w:val="Bibliography"/>
      </w:pPr>
      <w:r>
        <w:t>39.</w:t>
      </w:r>
      <w:r>
        <w:tab/>
        <w:t xml:space="preserve">Xie XL, Beni G. A validity measure for fuzzy clustering. IEEE Trans Pattern Anal Mach Intell. 1991 Aug;13(8):841–7. </w:t>
      </w:r>
    </w:p>
    <w:p w14:paraId="05220854" w14:textId="77777777" w:rsidR="0011226E" w:rsidRDefault="0011226E" w:rsidP="0011226E">
      <w:pPr>
        <w:pStyle w:val="Bibliography"/>
      </w:pPr>
      <w:r>
        <w:t>40.</w:t>
      </w:r>
      <w:r>
        <w:tab/>
        <w:t xml:space="preserve">Rawashdeh M, Ralescu A. Center-Wise Intra-Inter Silhouettes. In: Hüllermeier E, Link S, Fober T, Seeger B, editors. Scalable Uncertainty Management. Berlin, Heidelberg: Springer; 2012. p. 406–19. </w:t>
      </w:r>
    </w:p>
    <w:p w14:paraId="05A61F0A" w14:textId="77777777" w:rsidR="0011226E" w:rsidRDefault="0011226E" w:rsidP="0011226E">
      <w:pPr>
        <w:pStyle w:val="Bibliography"/>
      </w:pPr>
      <w:r>
        <w:t>41.</w:t>
      </w:r>
      <w:r>
        <w:tab/>
        <w:t xml:space="preserve">Bezdek JC, Pal NR. Some new indexes of cluster validity. IEEE Trans Syst Man Cybern Part B Cybern. 1998 Jun;28(3):301–15. </w:t>
      </w:r>
    </w:p>
    <w:p w14:paraId="51016FAA" w14:textId="77777777" w:rsidR="0011226E" w:rsidRDefault="0011226E" w:rsidP="0011226E">
      <w:pPr>
        <w:pStyle w:val="Bibliography"/>
      </w:pPr>
      <w:r>
        <w:t>42.</w:t>
      </w:r>
      <w:r>
        <w:tab/>
        <w:t xml:space="preserve">Dunn JC. A Fuzzy Relative of the ISODATA Process and Its Use in Detecting Compact Well-Separated Clusters. J Cybern. 1973 Jan;3(3):32–57. </w:t>
      </w:r>
    </w:p>
    <w:p w14:paraId="3F25ACF7" w14:textId="77777777" w:rsidR="0011226E" w:rsidRDefault="0011226E" w:rsidP="0011226E">
      <w:pPr>
        <w:pStyle w:val="Bibliography"/>
      </w:pPr>
      <w:r>
        <w:t>43.</w:t>
      </w:r>
      <w:r>
        <w:tab/>
        <w:t>Yang MS, Wu KL. A new validity index for fuzzy clustering. In: 10th IEEE International Conference on Fuzzy Systems (Cat No01CH37297) [Internet]. 2001 [cited 2025 Nov 4]. p. 89–92 vol.1. Available from: https://ieeexplore.ieee.org/document/1007254</w:t>
      </w:r>
    </w:p>
    <w:p w14:paraId="23696243" w14:textId="77777777" w:rsidR="0011226E" w:rsidRDefault="0011226E" w:rsidP="0011226E">
      <w:pPr>
        <w:pStyle w:val="Bibliography"/>
      </w:pPr>
      <w:r>
        <w:t>44.</w:t>
      </w:r>
      <w:r>
        <w:tab/>
        <w:t>Moshtaghi M, Bezdek JC, Erfani SM, Leckie C, Bailey J. Online Cluster Validity Indices for Streaming Data [Internet]. arXiv; 2018 [cited 2025 Nov 4]. Available from: http://arxiv.org/abs/1801.02937</w:t>
      </w:r>
    </w:p>
    <w:p w14:paraId="1CEB78B6" w14:textId="77777777" w:rsidR="0011226E" w:rsidRDefault="0011226E" w:rsidP="0011226E">
      <w:pPr>
        <w:pStyle w:val="Bibliography"/>
      </w:pPr>
      <w:r>
        <w:t>45.</w:t>
      </w:r>
      <w:r>
        <w:tab/>
        <w:t xml:space="preserve">Zhao Q, Xu M, Fränti P. Sum-of-Squares Based Cluster Validity Index and Significance Analysis. In: Kolehmainen M, Toivanen P, Beliczynski B, editors. Adaptive and Natural Computing Algorithms. Berlin, Heidelberg: Springer; 2009. p. 313–22. </w:t>
      </w:r>
    </w:p>
    <w:p w14:paraId="1082A5D4" w14:textId="77777777" w:rsidR="0011226E" w:rsidRDefault="0011226E" w:rsidP="0011226E">
      <w:pPr>
        <w:pStyle w:val="Bibliography"/>
      </w:pPr>
      <w:r>
        <w:lastRenderedPageBreak/>
        <w:t>46.</w:t>
      </w:r>
      <w:r>
        <w:tab/>
        <w:t xml:space="preserve">Thieu NV. PerMetrics: A Framework of Performance Metrics for Machine Learning Models. J Open Source Softw. 2024 Mar 9;9(95):6143. </w:t>
      </w:r>
    </w:p>
    <w:p w14:paraId="7F2062F8" w14:textId="77777777" w:rsidR="0011226E" w:rsidRDefault="0011226E" w:rsidP="0011226E">
      <w:pPr>
        <w:pStyle w:val="Bibliography"/>
      </w:pPr>
      <w:r>
        <w:t>47.</w:t>
      </w:r>
      <w:r>
        <w:tab/>
        <w:t>Moulavi D, Jaskowiak PA, Campello RJGB, Zimek A, Sander J. Density-Based Clustering Validation. In: Proceedings of the 2014 SIAM International Conference on Data Mining (SDM) [Internet]. Society for Industrial and Applied Mathematics; 2014 [cited 2025 Nov 4]. p. 839–47. (Proceedings). Available from: https://epubs.siam.org/doi/10.1137/1.9781611973440.96</w:t>
      </w:r>
    </w:p>
    <w:p w14:paraId="1881C3B3" w14:textId="77777777" w:rsidR="0011226E" w:rsidRDefault="0011226E" w:rsidP="0011226E">
      <w:pPr>
        <w:pStyle w:val="Bibliography"/>
      </w:pPr>
      <w:r>
        <w:t>48.</w:t>
      </w:r>
      <w:r>
        <w:tab/>
        <w:t xml:space="preserve">Ester M, Kriegel HP, Sander J, Xu X. A density-based algorithm for discovering clusters in large spatial databases with noise. In: Proceedings of the Second International Conference on Knowledge Discovery and Data Mining. Portland, Oregon: AAAI Press; 1996. p. 226–31. (KDD’96). </w:t>
      </w:r>
    </w:p>
    <w:p w14:paraId="453D6A64" w14:textId="77777777" w:rsidR="0011226E" w:rsidRDefault="0011226E" w:rsidP="0011226E">
      <w:pPr>
        <w:pStyle w:val="Bibliography"/>
      </w:pPr>
      <w:r>
        <w:t>49.</w:t>
      </w:r>
      <w:r>
        <w:tab/>
        <w:t xml:space="preserve">Dunn† JC. Well-Separated Clusters and Optimal Fuzzy Partitions. J Cybern. 1974 Jan 1;4(1):95–104. </w:t>
      </w:r>
    </w:p>
    <w:p w14:paraId="6027594A" w14:textId="77777777" w:rsidR="0011226E" w:rsidRDefault="0011226E" w:rsidP="0011226E">
      <w:pPr>
        <w:pStyle w:val="Bibliography"/>
      </w:pPr>
      <w:r>
        <w:t>50.</w:t>
      </w:r>
      <w:r>
        <w:tab/>
        <w:t>Thompson M, Duda RO, Hart PE. Pattern Classification and Scene Analysis. In: Leonardo [Internet]. 1974 [cited 2025 Nov 7]. p. 370. Available from: https://www.jstor.org/stable/1573081?origin=crossref</w:t>
      </w:r>
    </w:p>
    <w:p w14:paraId="6099595A" w14:textId="77777777" w:rsidR="0011226E" w:rsidRDefault="0011226E" w:rsidP="0011226E">
      <w:pPr>
        <w:pStyle w:val="Bibliography"/>
      </w:pPr>
      <w:r>
        <w:t>51.</w:t>
      </w:r>
      <w:r>
        <w:tab/>
        <w:t xml:space="preserve">Zhao Q, Xu M, Fränti P. Sum-of-Squares Based Cluster Validity Index and Significance Analysis. In: Kolehmainen M, Toivanen P, Beliczynski B, editors. Adaptive and Natural Computing Algorithms. Berlin, Heidelberg: Springer; 2009. p. 313–22. </w:t>
      </w:r>
    </w:p>
    <w:p w14:paraId="7605B9FE" w14:textId="77777777" w:rsidR="0011226E" w:rsidRDefault="0011226E" w:rsidP="0011226E">
      <w:pPr>
        <w:pStyle w:val="Bibliography"/>
      </w:pPr>
      <w:r>
        <w:t>52.</w:t>
      </w:r>
      <w:r>
        <w:tab/>
        <w:t xml:space="preserve">Milligan GW, Cooper MC. An examination of procedures for determining the number of clusters in a data set. Psychometrika. 1985 Jun 1;50(2):159–79. </w:t>
      </w:r>
    </w:p>
    <w:p w14:paraId="54BD3F7B" w14:textId="77777777" w:rsidR="0011226E" w:rsidRDefault="0011226E" w:rsidP="0011226E">
      <w:pPr>
        <w:pStyle w:val="Bibliography"/>
      </w:pPr>
      <w:r>
        <w:t>53.</w:t>
      </w:r>
      <w:r>
        <w:tab/>
        <w:t xml:space="preserve">Beale EML. Euclidean Cluster Analysis. Scientific Control Systems Limited; 1969. book. </w:t>
      </w:r>
    </w:p>
    <w:p w14:paraId="7B393569" w14:textId="77777777" w:rsidR="0011226E" w:rsidRDefault="0011226E" w:rsidP="0011226E">
      <w:pPr>
        <w:pStyle w:val="Bibliography"/>
      </w:pPr>
      <w:r>
        <w:t>54.</w:t>
      </w:r>
      <w:r>
        <w:tab/>
        <w:t>Ball G, Hall DJ. ISODATA, A NOVEL METHOD OF DATA ANALYSIS AND PATTERN CLASSIFICATION. In 1965 [cited 2025 Nov 4]. Available from: https://www.semanticscholar.org/paper/ISODATA%2C-A-NOVEL-METHOD-OF-DATA-ANALYSIS-AND-Ball-Hall/7dac28166b91d89ef6c38cf4fbb9f647b1d73c61</w:t>
      </w:r>
    </w:p>
    <w:p w14:paraId="5CC2F447" w14:textId="77777777" w:rsidR="0011226E" w:rsidRDefault="0011226E" w:rsidP="0011226E">
      <w:pPr>
        <w:pStyle w:val="Bibliography"/>
      </w:pPr>
      <w:r>
        <w:t>55.</w:t>
      </w:r>
      <w:r>
        <w:tab/>
        <w:t xml:space="preserve">Hartigan JA. Clustering Algorithms. 99th ed. USA: John Wiley &amp; Sons, Inc.; 1975. 351 p. </w:t>
      </w:r>
    </w:p>
    <w:p w14:paraId="3E2240CD" w14:textId="77777777" w:rsidR="0011226E" w:rsidRDefault="0011226E" w:rsidP="0011226E">
      <w:pPr>
        <w:pStyle w:val="Bibliography"/>
      </w:pPr>
      <w:r>
        <w:t>56.</w:t>
      </w:r>
      <w:r>
        <w:tab/>
        <w:t xml:space="preserve">Galmiche N. PyCVI: A Python package for internal Cluster Validity Indices, compatible with time-series data. J Open Source Softw. 2024 Oct 8;9(102):6841. </w:t>
      </w:r>
    </w:p>
    <w:p w14:paraId="431CDFB9" w14:textId="77777777" w:rsidR="0011226E" w:rsidRDefault="0011226E" w:rsidP="0011226E">
      <w:pPr>
        <w:pStyle w:val="Bibliography"/>
      </w:pPr>
      <w:r>
        <w:t>57.</w:t>
      </w:r>
      <w:r>
        <w:tab/>
        <w:t xml:space="preserve">Saitta S, Raphael B, Smith IFC. A Bounded Index for Cluster Validity. In: Perner P, editor. Machine Learning and Data Mining in Pattern Recognition. Berlin, Heidelberg: Springer; 2007. p. 174–87. </w:t>
      </w:r>
    </w:p>
    <w:p w14:paraId="45BFA196" w14:textId="77777777" w:rsidR="0011226E" w:rsidRDefault="0011226E" w:rsidP="0011226E">
      <w:pPr>
        <w:pStyle w:val="Bibliography"/>
      </w:pPr>
      <w:r>
        <w:t>58.</w:t>
      </w:r>
      <w:r>
        <w:tab/>
        <w:t xml:space="preserve">Halkidi M, Vazirgiannis M, Batistakis Y. Quality Scheme Assessment in the Clustering Process. In: Zighed DA, Komorowski J, Żytkow J, editors. Principles of Data Mining and Knowledge Discovery. Berlin, Heidelberg: Springer; 2000. p. 265–76. </w:t>
      </w:r>
    </w:p>
    <w:p w14:paraId="63A6C81D" w14:textId="77777777" w:rsidR="0011226E" w:rsidRDefault="0011226E" w:rsidP="0011226E">
      <w:pPr>
        <w:pStyle w:val="Bibliography"/>
      </w:pPr>
      <w:r>
        <w:lastRenderedPageBreak/>
        <w:t>59.</w:t>
      </w:r>
      <w:r>
        <w:tab/>
        <w:t>Halkidi M, Vazirgiannis M. Clustering validity assessment: finding the optimal partitioning of a data set. In: Proceedings 2001 IEEE International Conference on Data Mining [Internet]. 2001 [cited 2025 Nov 4]. p. 187–94. Available from: https://ieeexplore.ieee.org/document/989517</w:t>
      </w:r>
    </w:p>
    <w:p w14:paraId="1057EB76" w14:textId="77777777" w:rsidR="0011226E" w:rsidRDefault="0011226E" w:rsidP="0011226E">
      <w:pPr>
        <w:pStyle w:val="Bibliography"/>
      </w:pPr>
      <w:r>
        <w:t>60.</w:t>
      </w:r>
      <w:r>
        <w:tab/>
        <w:t xml:space="preserve">Pedregosa F, Varoquaux G, Gramfort A, Michel V, Thirion B, Grisel O, et al. Scikit-learn: Machine Learning in Python. J Mach Learn Res. 2011;12(85):2825–30. </w:t>
      </w:r>
    </w:p>
    <w:p w14:paraId="17F0C910" w14:textId="77777777" w:rsidR="0011226E" w:rsidRDefault="0011226E" w:rsidP="0011226E">
      <w:pPr>
        <w:pStyle w:val="Bibliography"/>
      </w:pPr>
      <w:r>
        <w:t>61.</w:t>
      </w:r>
      <w:r>
        <w:tab/>
        <w:t xml:space="preserve">Hubert LJ, Levin JR. A general statistical framework for assessing categorical clustering in free recall. Psychol Bull. 1976;83(6):1072–80. </w:t>
      </w:r>
    </w:p>
    <w:p w14:paraId="0B5E3153" w14:textId="77777777" w:rsidR="0011226E" w:rsidRDefault="0011226E" w:rsidP="0011226E">
      <w:pPr>
        <w:pStyle w:val="Bibliography"/>
      </w:pPr>
      <w:r>
        <w:t>62.</w:t>
      </w:r>
      <w:r>
        <w:tab/>
        <w:t xml:space="preserve">Maulik U, Bandyopadhyay S. Performance evaluation of some clustering algorithms and validity indices. IEEE Trans Pattern Anal Mach Intell. 2002 Dec;24(12):1650–4. </w:t>
      </w:r>
    </w:p>
    <w:p w14:paraId="3796EDB5" w14:textId="77777777" w:rsidR="0011226E" w:rsidRDefault="0011226E" w:rsidP="0011226E">
      <w:pPr>
        <w:pStyle w:val="Bibliography"/>
      </w:pPr>
      <w:r>
        <w:t>63.</w:t>
      </w:r>
      <w:r>
        <w:tab/>
        <w:t xml:space="preserve">Halkidi M, Vazirgiannis M. A density-based cluster validity approach using multi-representatives. Pattern Recognit Lett. 2008 Apr 15;29(6):773–86. </w:t>
      </w:r>
    </w:p>
    <w:p w14:paraId="342A0734" w14:textId="77777777" w:rsidR="0011226E" w:rsidRDefault="0011226E" w:rsidP="0011226E">
      <w:pPr>
        <w:pStyle w:val="Bibliography"/>
      </w:pPr>
      <w:r>
        <w:t>64.</w:t>
      </w:r>
      <w:r>
        <w:tab/>
        <w:t xml:space="preserve">Şenol A. VIASCKDE Index: A Novel Internal Cluster Validity Index for Arbitrary-Shaped Clusters Based on the Kernel Density Estimation. Comput Intell Neurosci. 2022;2022(1):4059302. </w:t>
      </w:r>
    </w:p>
    <w:p w14:paraId="4B63368C" w14:textId="77777777" w:rsidR="0011226E" w:rsidRDefault="0011226E" w:rsidP="0011226E">
      <w:pPr>
        <w:pStyle w:val="Bibliography"/>
      </w:pPr>
      <w:r>
        <w:t>65.</w:t>
      </w:r>
      <w:r>
        <w:tab/>
        <w:t xml:space="preserve">Chou CH, Su MC, Lai E. A new cluster validity measure and its application to image compression. Pattern Anal Appl. 2004 Jul 1;7(2):205–20. </w:t>
      </w:r>
    </w:p>
    <w:p w14:paraId="38307ED6" w14:textId="77777777" w:rsidR="0011226E" w:rsidRDefault="0011226E" w:rsidP="0011226E">
      <w:pPr>
        <w:pStyle w:val="Bibliography"/>
      </w:pPr>
      <w:r>
        <w:t>66.</w:t>
      </w:r>
      <w:r>
        <w:tab/>
        <w:t xml:space="preserve">Gurrutxaga I, Albisua I, Arbelaitz O, Martín JI, Muguerza J, Pérez JM, et al. SEP/COP: An efficient method to find the best partition in hierarchical clustering based on a new cluster validity index. Pattern Recognit. 2010 Oct 1;43(10):3364–73. </w:t>
      </w:r>
    </w:p>
    <w:p w14:paraId="377EB9C0" w14:textId="77777777" w:rsidR="0011226E" w:rsidRDefault="0011226E" w:rsidP="0011226E">
      <w:pPr>
        <w:pStyle w:val="Bibliography"/>
      </w:pPr>
      <w:r>
        <w:t>67.</w:t>
      </w:r>
      <w:r>
        <w:tab/>
        <w:t>Ansari Z, Azeem MF, Ahmed W, Babu AV. Quantitative Evaluation of Performance and Validity Indices for Clustering the Web Navigational Sessions [Internet]. arXiv; 2015 [cited 2025 Aug 7]. Available from: http://arxiv.org/abs/1507.03340</w:t>
      </w:r>
    </w:p>
    <w:p w14:paraId="13A8C4B5" w14:textId="77777777" w:rsidR="0011226E" w:rsidRDefault="0011226E" w:rsidP="0011226E">
      <w:pPr>
        <w:pStyle w:val="Bibliography"/>
      </w:pPr>
      <w:r>
        <w:t>68.</w:t>
      </w:r>
      <w:r>
        <w:tab/>
        <w:t>Wang Z, Ye C. Deep Clustering Evaluation: How to Validate Internal Clustering Validation Measures [Internet]. arXiv; 2024 [cited 2025 Sep 20]. Available from: http://arxiv.org/abs/2403.14830</w:t>
      </w:r>
    </w:p>
    <w:p w14:paraId="4C8F11F2" w14:textId="77777777" w:rsidR="0011226E" w:rsidRDefault="0011226E" w:rsidP="0011226E">
      <w:pPr>
        <w:pStyle w:val="Bibliography"/>
      </w:pPr>
      <w:r>
        <w:t>69.</w:t>
      </w:r>
      <w:r>
        <w:tab/>
        <w:t xml:space="preserve">Chicco D, Sabino G, Oneto L, Jurman G. The DBCV index is more informative than DCSI, CDbw, and VIASCKDE indices for unsupervised clustering internal assessment of concave-shaped and density-based clusters. PeerJ Comput Sci. 2025 Aug 29;11:e3095. </w:t>
      </w:r>
    </w:p>
    <w:p w14:paraId="27B0419D" w14:textId="77777777" w:rsidR="0011226E" w:rsidRDefault="0011226E" w:rsidP="0011226E">
      <w:pPr>
        <w:pStyle w:val="Bibliography"/>
      </w:pPr>
      <w:r>
        <w:t>70.</w:t>
      </w:r>
      <w:r>
        <w:tab/>
        <w:t>Gauss J, Scheipl F, Herrmann M. DCSI -- An improved measure of cluster separability based on separation and connectedness [Internet]. arXiv; 2025 [cited 2025 Nov 14]. Available from: http://arxiv.org/abs/2310.12806</w:t>
      </w:r>
    </w:p>
    <w:p w14:paraId="2FD1EF90" w14:textId="77777777" w:rsidR="0011226E" w:rsidRDefault="0011226E" w:rsidP="0011226E">
      <w:pPr>
        <w:pStyle w:val="Bibliography"/>
      </w:pPr>
      <w:r>
        <w:t>71.</w:t>
      </w:r>
      <w:r>
        <w:tab/>
        <w:t>Kärkkäinen I, Fränti P. A Dynamic local search algorithm for the clustering problem. In 2002 [cited 2025 Nov 13]. Available from: https://www.semanticscholar.org/paper/A-Dynamic-local-search-algorithm-for-the-clustering-K%C3%A4rkk%C3%A4inen-Fr%C3%A4nti/4c236eaf6a1db6fec5f032f0bceb3ffd54080aee</w:t>
      </w:r>
    </w:p>
    <w:p w14:paraId="23E044C0" w14:textId="77777777" w:rsidR="0011226E" w:rsidRDefault="0011226E" w:rsidP="0011226E">
      <w:pPr>
        <w:pStyle w:val="Bibliography"/>
      </w:pPr>
      <w:r>
        <w:lastRenderedPageBreak/>
        <w:t>72.</w:t>
      </w:r>
      <w:r>
        <w:tab/>
        <w:t xml:space="preserve">Gagolewski M. A framework for benchmarking clustering algorithms. SoftwareX. 2022 Dec 1;20:101270. </w:t>
      </w:r>
    </w:p>
    <w:p w14:paraId="6DBA40A1" w14:textId="77777777" w:rsidR="0011226E" w:rsidRDefault="0011226E" w:rsidP="0011226E">
      <w:pPr>
        <w:pStyle w:val="Bibliography"/>
      </w:pPr>
      <w:r>
        <w:t>73.</w:t>
      </w:r>
      <w:r>
        <w:tab/>
        <w:t xml:space="preserve">Fränti P, Virmajoki O. Iterative shrinking method for clustering problems. Pattern Recognit. 2006 May 1;39(5):761–75. </w:t>
      </w:r>
    </w:p>
    <w:p w14:paraId="1D4E5A40" w14:textId="77777777" w:rsidR="0011226E" w:rsidRDefault="0011226E" w:rsidP="0011226E">
      <w:pPr>
        <w:pStyle w:val="Bibliography"/>
      </w:pPr>
      <w:r>
        <w:t>74.</w:t>
      </w:r>
      <w:r>
        <w:tab/>
        <w:t xml:space="preserve">Fränti P, Mariescu-Istodor R, Zhong C. XNN Graph. In: Robles-Kelly A, Loog M, Biggio B, Escolano F, Wilson R, editors. Structural, Syntactic, and Statistical Pattern Recognition. Cham: Springer International Publishing; 2016. p. 207–17. </w:t>
      </w:r>
    </w:p>
    <w:p w14:paraId="61E9032B" w14:textId="77777777" w:rsidR="0011226E" w:rsidRDefault="0011226E" w:rsidP="0011226E">
      <w:pPr>
        <w:pStyle w:val="Bibliography"/>
      </w:pPr>
      <w:r>
        <w:t>75.</w:t>
      </w:r>
      <w:r>
        <w:tab/>
        <w:t>Kelly, Markelle, Longjohn, Rachel, Nottingham Kolby. Home - UCI Machine Learning Repository [Internet]. [cited 2024 Mar 23]. Available from: https://archive.ics.uci.edu/</w:t>
      </w:r>
    </w:p>
    <w:p w14:paraId="13D8BD24" w14:textId="661C6CAB" w:rsidR="00FD70A6" w:rsidRDefault="00FD70A6" w:rsidP="00FD70A6">
      <w:r>
        <w:fldChar w:fldCharType="end"/>
      </w:r>
    </w:p>
    <w:p w14:paraId="013B702B" w14:textId="4D678322" w:rsidR="007457EB" w:rsidRDefault="007457EB" w:rsidP="007457EB">
      <w:pPr>
        <w:pStyle w:val="Heading1"/>
        <w:numPr>
          <w:ilvl w:val="0"/>
          <w:numId w:val="0"/>
        </w:numPr>
        <w:ind w:left="432" w:hanging="432"/>
      </w:pPr>
      <w:r>
        <w:t>Data Availability</w:t>
      </w:r>
    </w:p>
    <w:p w14:paraId="1B0B4ECD" w14:textId="77777777" w:rsidR="00345D31" w:rsidRDefault="00345D31" w:rsidP="00345D31">
      <w:r>
        <w:t>The datasets used in this work are openly available and can be found at:</w:t>
      </w:r>
    </w:p>
    <w:p w14:paraId="6D44B85D" w14:textId="45917C87" w:rsidR="0011226E" w:rsidRDefault="0011226E" w:rsidP="0011226E">
      <w:pPr>
        <w:pStyle w:val="ListParagraph"/>
        <w:numPr>
          <w:ilvl w:val="0"/>
          <w:numId w:val="21"/>
        </w:numPr>
      </w:pPr>
      <w:r>
        <w:t xml:space="preserve">Synthetic datasets </w:t>
      </w:r>
      <w:r>
        <w:fldChar w:fldCharType="begin"/>
      </w:r>
      <w:r>
        <w:instrText xml:space="preserve"> ADDIN ZOTERO_ITEM CSL_CITATION {"citationID":"7SfSHCNz","properties":{"formattedCitation":"(72)","plainCitation":"(72)","noteIndex":0},"citationItems":[{"id":1787,"uris":["http://zotero.org/users/8619560/items/P74B2HZC"],"itemData":{"id":1787,"type":"article-journal","abstract":"The evaluation of clustering algorithms can involve running them on a variety of benchmark problems, and comparing their outputs to the reference, ground-truth groupings provided by experts. Unfortunately, many research papers and graduate theses consider only a small number of datasets. Also, the fact that there can be many equally valid ways to cluster a given problem set is rarely taken into account. In order to overcome these limitations, we have developed a framework whose aim is to introduce a consistent methodology for testing clustering algorithms. Furthermore, we have aggregated, polished, and standardised many clustering benchmark dataset collections referred to across the machine learning and data mining literature, and included new datasets of different dimensionalities, sizes, and cluster types. An interactive datasets explorer, the documentation of the Python API, a description of the ways to interact with the framework from other programming languages such as R or MATLAB, and other details are all provided at https://clustering-benchmarks.gagolewski.com.","container-title":"SoftwareX","DOI":"10.1016/j.softx.2022.101270","ISSN":"2352-7110","journalAbbreviation":"SoftwareX","page":"101270","source":"ScienceDirect","title":"A framework for benchmarking clustering algorithms","volume":"20","author":[{"family":"Gagolewski","given":"Marek"}],"issued":{"date-parts":[["2022",12,1]]}}}],"schema":"https://github.com/citation-style-language/schema/raw/master/csl-citation.json"} </w:instrText>
      </w:r>
      <w:r>
        <w:fldChar w:fldCharType="separate"/>
      </w:r>
      <w:r w:rsidRPr="0011226E">
        <w:rPr>
          <w:rFonts w:cs="Times New Roman"/>
        </w:rPr>
        <w:t>(72)</w:t>
      </w:r>
      <w:r>
        <w:fldChar w:fldCharType="end"/>
      </w:r>
      <w:r>
        <w:t xml:space="preserve">: </w:t>
      </w:r>
      <w:hyperlink r:id="rId17" w:history="1">
        <w:r w:rsidRPr="00FF4A1E">
          <w:rPr>
            <w:rStyle w:val="Hyperlink"/>
          </w:rPr>
          <w:t>https://github.com/gagolews/clustering-data-v1/</w:t>
        </w:r>
      </w:hyperlink>
      <w:r>
        <w:t xml:space="preserve"> </w:t>
      </w:r>
    </w:p>
    <w:p w14:paraId="51067D8E" w14:textId="367B057F" w:rsidR="0011226E" w:rsidRDefault="0011226E" w:rsidP="0011226E">
      <w:pPr>
        <w:pStyle w:val="ListParagraph"/>
        <w:numPr>
          <w:ilvl w:val="0"/>
          <w:numId w:val="21"/>
        </w:numPr>
      </w:pPr>
      <w:r>
        <w:t xml:space="preserve">Real datasets </w:t>
      </w:r>
      <w:r>
        <w:fldChar w:fldCharType="begin"/>
      </w:r>
      <w:r>
        <w:instrText xml:space="preserve"> ADDIN ZOTERO_ITEM CSL_CITATION {"citationID":"F8fatpyo","properties":{"formattedCitation":"(75)","plainCitation":"(75)","noteIndex":0},"citationItems":[{"id":474,"uris":["http://zotero.org/users/8619560/items/HF8AUJZE"],"itemData":{"id":474,"type":"webpage","title":"Home - UCI Machine Learning Repository","URL":"https://archive.ics.uci.edu/","author":[{"family":"Kelly, Markelle","given":""},{"family":"Longjohn, Rachel","given":""},{"family":"Nottingham Kolby","given":""}],"accessed":{"date-parts":[["2024",3,23]]}}}],"schema":"https://github.com/citation-style-language/schema/raw/master/csl-citation.json"} </w:instrText>
      </w:r>
      <w:r>
        <w:fldChar w:fldCharType="separate"/>
      </w:r>
      <w:r w:rsidRPr="0011226E">
        <w:rPr>
          <w:rFonts w:cs="Times New Roman"/>
        </w:rPr>
        <w:t>(75)</w:t>
      </w:r>
      <w:r>
        <w:fldChar w:fldCharType="end"/>
      </w:r>
      <w:r>
        <w:t xml:space="preserve">: </w:t>
      </w:r>
      <w:hyperlink r:id="rId18" w:history="1">
        <w:r w:rsidRPr="00FF4A1E">
          <w:rPr>
            <w:rStyle w:val="Hyperlink"/>
          </w:rPr>
          <w:t>https://archive.ics.uci.edu/datasets</w:t>
        </w:r>
      </w:hyperlink>
    </w:p>
    <w:p w14:paraId="22EA5B61" w14:textId="77777777" w:rsidR="0011226E" w:rsidRDefault="0011226E" w:rsidP="0011226E"/>
    <w:p w14:paraId="3B1E8797" w14:textId="1FAA1F7B" w:rsidR="007457EB" w:rsidRDefault="007457EB" w:rsidP="007457EB">
      <w:pPr>
        <w:pStyle w:val="Heading1"/>
        <w:numPr>
          <w:ilvl w:val="0"/>
          <w:numId w:val="0"/>
        </w:numPr>
        <w:ind w:left="432" w:hanging="432"/>
      </w:pPr>
      <w:r>
        <w:t>Code Availability</w:t>
      </w:r>
    </w:p>
    <w:p w14:paraId="753B51C0" w14:textId="6836C5D2" w:rsidR="004B466F" w:rsidRDefault="0018488F" w:rsidP="007457EB">
      <w:r w:rsidRPr="0018488F">
        <w:t xml:space="preserve">The code that supports the findings of this </w:t>
      </w:r>
      <w:r w:rsidR="00786D85">
        <w:t>work</w:t>
      </w:r>
      <w:r w:rsidRPr="0018488F">
        <w:t xml:space="preserve"> was written in Python and is openly available at</w:t>
      </w:r>
      <w:r>
        <w:t xml:space="preserve">: </w:t>
      </w:r>
      <w:hyperlink r:id="rId19" w:history="1">
        <w:r w:rsidR="004B466F" w:rsidRPr="004C5FC3">
          <w:rPr>
            <w:rStyle w:val="Hyperlink"/>
          </w:rPr>
          <w:t>https://github.com/ArdeleanRichard/Clustering-Validity</w:t>
        </w:r>
      </w:hyperlink>
      <w:r w:rsidR="001B102E">
        <w:t>/</w:t>
      </w:r>
      <w:r w:rsidR="004B466F">
        <w:t>.</w:t>
      </w:r>
    </w:p>
    <w:p w14:paraId="05D2FEB1" w14:textId="77777777" w:rsidR="00B3545D" w:rsidRDefault="00B3545D" w:rsidP="00B3545D">
      <w:pPr>
        <w:pStyle w:val="Heading1"/>
        <w:numPr>
          <w:ilvl w:val="0"/>
          <w:numId w:val="0"/>
        </w:numPr>
        <w:ind w:left="432" w:hanging="432"/>
      </w:pPr>
      <w:r>
        <w:t>Competing Interests</w:t>
      </w:r>
    </w:p>
    <w:p w14:paraId="4F9798F0" w14:textId="30EF495D" w:rsidR="00B3545D" w:rsidRDefault="00B3545D" w:rsidP="00B3545D">
      <w:pPr>
        <w:rPr>
          <w:lang w:eastAsia="en-US"/>
        </w:rPr>
      </w:pPr>
      <w:r w:rsidRPr="00B41E25">
        <w:rPr>
          <w:lang w:eastAsia="en-US"/>
        </w:rPr>
        <w:t>The authors have declared that no competing interests exist</w:t>
      </w:r>
      <w:r>
        <w:rPr>
          <w:lang w:eastAsia="en-US"/>
        </w:rPr>
        <w:t>.</w:t>
      </w:r>
    </w:p>
    <w:p w14:paraId="74E6568F" w14:textId="77777777" w:rsidR="00B3545D" w:rsidRDefault="00B3545D" w:rsidP="00B3545D">
      <w:pPr>
        <w:rPr>
          <w:lang w:eastAsia="en-US"/>
        </w:rPr>
      </w:pPr>
    </w:p>
    <w:p w14:paraId="3A8D01AD" w14:textId="23FA2CDB" w:rsidR="00B3545D" w:rsidRDefault="00B3545D" w:rsidP="00B3545D">
      <w:pPr>
        <w:pStyle w:val="Heading1"/>
        <w:numPr>
          <w:ilvl w:val="0"/>
          <w:numId w:val="0"/>
        </w:numPr>
        <w:ind w:left="432" w:hanging="432"/>
      </w:pPr>
      <w:r>
        <w:t>Authors’ contributions</w:t>
      </w:r>
    </w:p>
    <w:p w14:paraId="4E860BA2" w14:textId="77777777" w:rsidR="00B3545D" w:rsidRPr="00B41E25" w:rsidRDefault="00B3545D" w:rsidP="00B3545D">
      <w:pPr>
        <w:rPr>
          <w:lang w:eastAsia="en-US"/>
        </w:rPr>
      </w:pPr>
      <w:r w:rsidRPr="00B41E25">
        <w:rPr>
          <w:lang w:eastAsia="en-US"/>
        </w:rPr>
        <w:t>Conceptualization, E.-R.A. and R.L.P.; methodology, E.-R.A. and R.L.P.; software, E.-R.A. and R.L.P.; validation, E.-R.A. and R.L.P.; formal analysis, E.-R.A. and R.L.P.; investigation, E.-R.A. and R.L.P.; data curation, E.-R.A. and R.L.P.; writing—original draft preparation, E.-R.A. and R.L.P.; writing—review and editing, E.-R.A. and R.L.P.; visualization, E.-R.A. and R.L.P.; supervision, E.-R.A. and R.L.P.; project administration, E.-R.A. and R.L.P. All authors have read and agreed to the published version of the manuscript.</w:t>
      </w:r>
    </w:p>
    <w:p w14:paraId="07793220" w14:textId="77777777" w:rsidR="00B3545D" w:rsidRDefault="00B3545D" w:rsidP="00B3545D">
      <w:pPr>
        <w:rPr>
          <w:lang w:eastAsia="en-US"/>
        </w:rPr>
      </w:pPr>
    </w:p>
    <w:p w14:paraId="240A1E2F" w14:textId="77777777" w:rsidR="00720CCB" w:rsidRDefault="00720CCB" w:rsidP="00720CCB">
      <w:pPr>
        <w:pStyle w:val="Heading1"/>
        <w:numPr>
          <w:ilvl w:val="0"/>
          <w:numId w:val="0"/>
        </w:numPr>
        <w:ind w:left="432" w:hanging="432"/>
      </w:pPr>
      <w:r>
        <w:lastRenderedPageBreak/>
        <w:t>Funding</w:t>
      </w:r>
    </w:p>
    <w:p w14:paraId="3334C106" w14:textId="77777777" w:rsidR="00720CCB" w:rsidRDefault="00720CCB" w:rsidP="00720CCB">
      <w:pPr>
        <w:rPr>
          <w:lang w:eastAsia="en-US"/>
        </w:rPr>
      </w:pPr>
      <w:r w:rsidRPr="009C15E1">
        <w:rPr>
          <w:lang w:eastAsia="en-US"/>
        </w:rPr>
        <w:t>This work is supported by the project "Romanian Hub for Artificial Intelligence-HRIA", Smart Growth, Digitization and Financial</w:t>
      </w:r>
      <w:r>
        <w:rPr>
          <w:lang w:eastAsia="en-US"/>
        </w:rPr>
        <w:t xml:space="preserve"> </w:t>
      </w:r>
      <w:r w:rsidRPr="009C15E1">
        <w:rPr>
          <w:lang w:eastAsia="en-US"/>
        </w:rPr>
        <w:t>Instruments Program, MySMIS no. 334906</w:t>
      </w:r>
      <w:r>
        <w:rPr>
          <w:lang w:eastAsia="en-US"/>
        </w:rPr>
        <w:t>.</w:t>
      </w:r>
    </w:p>
    <w:p w14:paraId="7B6E39CF" w14:textId="1689769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ato">
    <w:charset w:val="00"/>
    <w:family w:val="swiss"/>
    <w:pitch w:val="variable"/>
    <w:sig w:usb0="E10002FF" w:usb1="5000ECF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9042D"/>
    <w:multiLevelType w:val="multilevel"/>
    <w:tmpl w:val="E208C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3A39AA"/>
    <w:multiLevelType w:val="multilevel"/>
    <w:tmpl w:val="FF7C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6C2D92"/>
    <w:multiLevelType w:val="hybridMultilevel"/>
    <w:tmpl w:val="00783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136774"/>
    <w:multiLevelType w:val="multilevel"/>
    <w:tmpl w:val="3C4CAFB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D64807"/>
    <w:multiLevelType w:val="multilevel"/>
    <w:tmpl w:val="EBD27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464FA2"/>
    <w:multiLevelType w:val="multilevel"/>
    <w:tmpl w:val="82928E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6A4151"/>
    <w:multiLevelType w:val="hybridMultilevel"/>
    <w:tmpl w:val="282CAA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617866"/>
    <w:multiLevelType w:val="hybridMultilevel"/>
    <w:tmpl w:val="5A9A62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CB62BD"/>
    <w:multiLevelType w:val="multilevel"/>
    <w:tmpl w:val="6AF81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CE81A3B"/>
    <w:multiLevelType w:val="multilevel"/>
    <w:tmpl w:val="0CC8C1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DB12FD"/>
    <w:multiLevelType w:val="hybridMultilevel"/>
    <w:tmpl w:val="6FD81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18"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20"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57626851">
    <w:abstractNumId w:val="19"/>
  </w:num>
  <w:num w:numId="2" w16cid:durableId="892350850">
    <w:abstractNumId w:val="20"/>
  </w:num>
  <w:num w:numId="3" w16cid:durableId="418254364">
    <w:abstractNumId w:val="16"/>
  </w:num>
  <w:num w:numId="4" w16cid:durableId="1727414740">
    <w:abstractNumId w:val="5"/>
  </w:num>
  <w:num w:numId="5" w16cid:durableId="1294600501">
    <w:abstractNumId w:val="17"/>
  </w:num>
  <w:num w:numId="6" w16cid:durableId="50272158">
    <w:abstractNumId w:val="10"/>
  </w:num>
  <w:num w:numId="7" w16cid:durableId="2033409685">
    <w:abstractNumId w:val="14"/>
  </w:num>
  <w:num w:numId="8" w16cid:durableId="1863544169">
    <w:abstractNumId w:val="18"/>
  </w:num>
  <w:num w:numId="9" w16cid:durableId="769474937">
    <w:abstractNumId w:val="3"/>
  </w:num>
  <w:num w:numId="10" w16cid:durableId="381636528">
    <w:abstractNumId w:val="4"/>
  </w:num>
  <w:num w:numId="11" w16cid:durableId="441196055">
    <w:abstractNumId w:val="2"/>
  </w:num>
  <w:num w:numId="12" w16cid:durableId="431701824">
    <w:abstractNumId w:val="0"/>
  </w:num>
  <w:num w:numId="13" w16cid:durableId="1752460202">
    <w:abstractNumId w:val="6"/>
  </w:num>
  <w:num w:numId="14" w16cid:durableId="769087094">
    <w:abstractNumId w:val="9"/>
  </w:num>
  <w:num w:numId="15" w16cid:durableId="1529878111">
    <w:abstractNumId w:val="12"/>
  </w:num>
  <w:num w:numId="16" w16cid:durableId="1397781879">
    <w:abstractNumId w:val="8"/>
  </w:num>
  <w:num w:numId="17" w16cid:durableId="1713964823">
    <w:abstractNumId w:val="7"/>
  </w:num>
  <w:num w:numId="18" w16cid:durableId="189955694">
    <w:abstractNumId w:val="13"/>
  </w:num>
  <w:num w:numId="19" w16cid:durableId="964845128">
    <w:abstractNumId w:val="11"/>
  </w:num>
  <w:num w:numId="20" w16cid:durableId="1743986064">
    <w:abstractNumId w:val="1"/>
  </w:num>
  <w:num w:numId="21" w16cid:durableId="119199150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04355"/>
    <w:rsid w:val="00005BEA"/>
    <w:rsid w:val="000102BB"/>
    <w:rsid w:val="00014211"/>
    <w:rsid w:val="000153AA"/>
    <w:rsid w:val="00022A6D"/>
    <w:rsid w:val="00022C43"/>
    <w:rsid w:val="00025093"/>
    <w:rsid w:val="00025D8E"/>
    <w:rsid w:val="00027290"/>
    <w:rsid w:val="0003580E"/>
    <w:rsid w:val="000366F2"/>
    <w:rsid w:val="00037EAC"/>
    <w:rsid w:val="0004142D"/>
    <w:rsid w:val="00044E18"/>
    <w:rsid w:val="00046F93"/>
    <w:rsid w:val="00052505"/>
    <w:rsid w:val="00053B89"/>
    <w:rsid w:val="00055075"/>
    <w:rsid w:val="00056623"/>
    <w:rsid w:val="000572AD"/>
    <w:rsid w:val="0006020F"/>
    <w:rsid w:val="00061FEA"/>
    <w:rsid w:val="00062CEA"/>
    <w:rsid w:val="00065AE2"/>
    <w:rsid w:val="00066AAB"/>
    <w:rsid w:val="000730BA"/>
    <w:rsid w:val="0007590B"/>
    <w:rsid w:val="0008033D"/>
    <w:rsid w:val="0008347A"/>
    <w:rsid w:val="00092742"/>
    <w:rsid w:val="000931C3"/>
    <w:rsid w:val="000940DC"/>
    <w:rsid w:val="00095B75"/>
    <w:rsid w:val="00095BAC"/>
    <w:rsid w:val="00097B3F"/>
    <w:rsid w:val="000A1725"/>
    <w:rsid w:val="000A46DA"/>
    <w:rsid w:val="000A7A3C"/>
    <w:rsid w:val="000B2AFC"/>
    <w:rsid w:val="000B4243"/>
    <w:rsid w:val="000B45C7"/>
    <w:rsid w:val="000B4BAD"/>
    <w:rsid w:val="000B5164"/>
    <w:rsid w:val="000B56E2"/>
    <w:rsid w:val="000B6344"/>
    <w:rsid w:val="000C101B"/>
    <w:rsid w:val="000D030A"/>
    <w:rsid w:val="000D190D"/>
    <w:rsid w:val="000D6720"/>
    <w:rsid w:val="000D7544"/>
    <w:rsid w:val="000D7CED"/>
    <w:rsid w:val="000E3553"/>
    <w:rsid w:val="000E419A"/>
    <w:rsid w:val="000E49B2"/>
    <w:rsid w:val="000E6DC5"/>
    <w:rsid w:val="000E7735"/>
    <w:rsid w:val="000F0BD9"/>
    <w:rsid w:val="000F2536"/>
    <w:rsid w:val="000F37AD"/>
    <w:rsid w:val="000F3933"/>
    <w:rsid w:val="000F592B"/>
    <w:rsid w:val="000F5AF6"/>
    <w:rsid w:val="000F6D4A"/>
    <w:rsid w:val="000F70AA"/>
    <w:rsid w:val="00102AD4"/>
    <w:rsid w:val="00105759"/>
    <w:rsid w:val="0011226E"/>
    <w:rsid w:val="00113E9E"/>
    <w:rsid w:val="00115B2D"/>
    <w:rsid w:val="00115FD3"/>
    <w:rsid w:val="00116CF1"/>
    <w:rsid w:val="00117613"/>
    <w:rsid w:val="00122DC7"/>
    <w:rsid w:val="0012302D"/>
    <w:rsid w:val="001240F0"/>
    <w:rsid w:val="00126548"/>
    <w:rsid w:val="00126623"/>
    <w:rsid w:val="001276F3"/>
    <w:rsid w:val="0013695D"/>
    <w:rsid w:val="00150B53"/>
    <w:rsid w:val="00151D62"/>
    <w:rsid w:val="00153EC8"/>
    <w:rsid w:val="00155D96"/>
    <w:rsid w:val="00162942"/>
    <w:rsid w:val="00163B17"/>
    <w:rsid w:val="00163E95"/>
    <w:rsid w:val="00167D9E"/>
    <w:rsid w:val="00167DA8"/>
    <w:rsid w:val="00170B9F"/>
    <w:rsid w:val="00171072"/>
    <w:rsid w:val="0017437B"/>
    <w:rsid w:val="00176C5F"/>
    <w:rsid w:val="001772F3"/>
    <w:rsid w:val="001807A2"/>
    <w:rsid w:val="00180CD3"/>
    <w:rsid w:val="00183AA7"/>
    <w:rsid w:val="00184677"/>
    <w:rsid w:val="0018488F"/>
    <w:rsid w:val="00190CE7"/>
    <w:rsid w:val="00191479"/>
    <w:rsid w:val="00194EDA"/>
    <w:rsid w:val="00195CC3"/>
    <w:rsid w:val="001960D7"/>
    <w:rsid w:val="00197DDF"/>
    <w:rsid w:val="001A01FB"/>
    <w:rsid w:val="001A05FC"/>
    <w:rsid w:val="001A13BB"/>
    <w:rsid w:val="001A344F"/>
    <w:rsid w:val="001A5591"/>
    <w:rsid w:val="001A5B87"/>
    <w:rsid w:val="001B08AC"/>
    <w:rsid w:val="001B102E"/>
    <w:rsid w:val="001B12B3"/>
    <w:rsid w:val="001B14AE"/>
    <w:rsid w:val="001B1D0B"/>
    <w:rsid w:val="001B43B0"/>
    <w:rsid w:val="001C05D2"/>
    <w:rsid w:val="001C0720"/>
    <w:rsid w:val="001C0B78"/>
    <w:rsid w:val="001C0FF9"/>
    <w:rsid w:val="001C3B9F"/>
    <w:rsid w:val="001C50A3"/>
    <w:rsid w:val="001C530A"/>
    <w:rsid w:val="001D2310"/>
    <w:rsid w:val="001D2C69"/>
    <w:rsid w:val="001D4E8A"/>
    <w:rsid w:val="001E1390"/>
    <w:rsid w:val="001E257A"/>
    <w:rsid w:val="001E2CD7"/>
    <w:rsid w:val="001E6BFE"/>
    <w:rsid w:val="001F0DF4"/>
    <w:rsid w:val="001F2569"/>
    <w:rsid w:val="001F3E08"/>
    <w:rsid w:val="001F4912"/>
    <w:rsid w:val="001F4E08"/>
    <w:rsid w:val="001F503D"/>
    <w:rsid w:val="001F6E8A"/>
    <w:rsid w:val="00202E85"/>
    <w:rsid w:val="00207405"/>
    <w:rsid w:val="00212256"/>
    <w:rsid w:val="002129E9"/>
    <w:rsid w:val="00212AD9"/>
    <w:rsid w:val="002163EC"/>
    <w:rsid w:val="00220520"/>
    <w:rsid w:val="00220E03"/>
    <w:rsid w:val="002246CC"/>
    <w:rsid w:val="002246CF"/>
    <w:rsid w:val="00230996"/>
    <w:rsid w:val="00230B35"/>
    <w:rsid w:val="00230B75"/>
    <w:rsid w:val="00231142"/>
    <w:rsid w:val="00231EEA"/>
    <w:rsid w:val="002323A3"/>
    <w:rsid w:val="00236E44"/>
    <w:rsid w:val="00237FFD"/>
    <w:rsid w:val="002476E7"/>
    <w:rsid w:val="002505D8"/>
    <w:rsid w:val="00251124"/>
    <w:rsid w:val="0025286F"/>
    <w:rsid w:val="00252EFC"/>
    <w:rsid w:val="00253AFF"/>
    <w:rsid w:val="00254E28"/>
    <w:rsid w:val="002559D7"/>
    <w:rsid w:val="002637F2"/>
    <w:rsid w:val="00263F5F"/>
    <w:rsid w:val="00266FA3"/>
    <w:rsid w:val="00266FB2"/>
    <w:rsid w:val="002734B3"/>
    <w:rsid w:val="002737DB"/>
    <w:rsid w:val="0028375C"/>
    <w:rsid w:val="002841C6"/>
    <w:rsid w:val="00284729"/>
    <w:rsid w:val="00284D80"/>
    <w:rsid w:val="0029003B"/>
    <w:rsid w:val="00292CEE"/>
    <w:rsid w:val="0029533B"/>
    <w:rsid w:val="0029535E"/>
    <w:rsid w:val="002A12EA"/>
    <w:rsid w:val="002A2038"/>
    <w:rsid w:val="002A57D5"/>
    <w:rsid w:val="002B0E90"/>
    <w:rsid w:val="002C025B"/>
    <w:rsid w:val="002C2195"/>
    <w:rsid w:val="002C3C8F"/>
    <w:rsid w:val="002D2179"/>
    <w:rsid w:val="002D528D"/>
    <w:rsid w:val="002E5F0E"/>
    <w:rsid w:val="002E6615"/>
    <w:rsid w:val="002E782C"/>
    <w:rsid w:val="002E7FB7"/>
    <w:rsid w:val="003002D0"/>
    <w:rsid w:val="003042DF"/>
    <w:rsid w:val="003056E3"/>
    <w:rsid w:val="00305ADA"/>
    <w:rsid w:val="00311601"/>
    <w:rsid w:val="00317978"/>
    <w:rsid w:val="00317BA4"/>
    <w:rsid w:val="0032247D"/>
    <w:rsid w:val="00323830"/>
    <w:rsid w:val="00323BB1"/>
    <w:rsid w:val="003248B3"/>
    <w:rsid w:val="0033069B"/>
    <w:rsid w:val="00332EBA"/>
    <w:rsid w:val="00334BCB"/>
    <w:rsid w:val="003366B0"/>
    <w:rsid w:val="00337AEE"/>
    <w:rsid w:val="00345D31"/>
    <w:rsid w:val="0034794A"/>
    <w:rsid w:val="0035154F"/>
    <w:rsid w:val="00351EB2"/>
    <w:rsid w:val="00353D0E"/>
    <w:rsid w:val="00354909"/>
    <w:rsid w:val="0036345A"/>
    <w:rsid w:val="003643D7"/>
    <w:rsid w:val="00364B3D"/>
    <w:rsid w:val="003654F7"/>
    <w:rsid w:val="003655C8"/>
    <w:rsid w:val="00365C73"/>
    <w:rsid w:val="003662CC"/>
    <w:rsid w:val="00371199"/>
    <w:rsid w:val="00371F55"/>
    <w:rsid w:val="00372641"/>
    <w:rsid w:val="00380B54"/>
    <w:rsid w:val="003830C7"/>
    <w:rsid w:val="00383FD9"/>
    <w:rsid w:val="00391C22"/>
    <w:rsid w:val="00392B66"/>
    <w:rsid w:val="0039357C"/>
    <w:rsid w:val="00394D24"/>
    <w:rsid w:val="00397F92"/>
    <w:rsid w:val="003A260D"/>
    <w:rsid w:val="003A31D6"/>
    <w:rsid w:val="003A4542"/>
    <w:rsid w:val="003B05AE"/>
    <w:rsid w:val="003B2B43"/>
    <w:rsid w:val="003B2FBC"/>
    <w:rsid w:val="003B7CC5"/>
    <w:rsid w:val="003C3D1C"/>
    <w:rsid w:val="003C4410"/>
    <w:rsid w:val="003D04EF"/>
    <w:rsid w:val="003D2E0F"/>
    <w:rsid w:val="003E073F"/>
    <w:rsid w:val="003E78C4"/>
    <w:rsid w:val="003F0651"/>
    <w:rsid w:val="003F601F"/>
    <w:rsid w:val="003F6050"/>
    <w:rsid w:val="003F69AA"/>
    <w:rsid w:val="003F6DF3"/>
    <w:rsid w:val="003F6DF5"/>
    <w:rsid w:val="00400CF8"/>
    <w:rsid w:val="00403CF2"/>
    <w:rsid w:val="00404C87"/>
    <w:rsid w:val="00405BD2"/>
    <w:rsid w:val="00406893"/>
    <w:rsid w:val="00407CA0"/>
    <w:rsid w:val="00407D4D"/>
    <w:rsid w:val="0041126C"/>
    <w:rsid w:val="00411B95"/>
    <w:rsid w:val="00414AB1"/>
    <w:rsid w:val="00416163"/>
    <w:rsid w:val="004164DA"/>
    <w:rsid w:val="00422C68"/>
    <w:rsid w:val="00426E62"/>
    <w:rsid w:val="00427FF4"/>
    <w:rsid w:val="00431A9D"/>
    <w:rsid w:val="00436D77"/>
    <w:rsid w:val="00437C96"/>
    <w:rsid w:val="00441E58"/>
    <w:rsid w:val="00442177"/>
    <w:rsid w:val="004428E3"/>
    <w:rsid w:val="004433E8"/>
    <w:rsid w:val="00452D63"/>
    <w:rsid w:val="00455208"/>
    <w:rsid w:val="0045759F"/>
    <w:rsid w:val="00457B65"/>
    <w:rsid w:val="00461270"/>
    <w:rsid w:val="0046134F"/>
    <w:rsid w:val="00461C02"/>
    <w:rsid w:val="00461F5D"/>
    <w:rsid w:val="00463C38"/>
    <w:rsid w:val="00470788"/>
    <w:rsid w:val="00474DE6"/>
    <w:rsid w:val="00475228"/>
    <w:rsid w:val="0047598B"/>
    <w:rsid w:val="00476577"/>
    <w:rsid w:val="00482B03"/>
    <w:rsid w:val="00484D04"/>
    <w:rsid w:val="00486178"/>
    <w:rsid w:val="0049520D"/>
    <w:rsid w:val="00497A03"/>
    <w:rsid w:val="00497D4E"/>
    <w:rsid w:val="004A5577"/>
    <w:rsid w:val="004A58A9"/>
    <w:rsid w:val="004A674D"/>
    <w:rsid w:val="004A7D38"/>
    <w:rsid w:val="004B0515"/>
    <w:rsid w:val="004B0FA4"/>
    <w:rsid w:val="004B466F"/>
    <w:rsid w:val="004B5046"/>
    <w:rsid w:val="004B79F9"/>
    <w:rsid w:val="004C047E"/>
    <w:rsid w:val="004C12D3"/>
    <w:rsid w:val="004C28E5"/>
    <w:rsid w:val="004C3B25"/>
    <w:rsid w:val="004C4CE3"/>
    <w:rsid w:val="004C4EEF"/>
    <w:rsid w:val="004C6183"/>
    <w:rsid w:val="004C69AC"/>
    <w:rsid w:val="004D236A"/>
    <w:rsid w:val="004D3100"/>
    <w:rsid w:val="004D4CBC"/>
    <w:rsid w:val="004E3092"/>
    <w:rsid w:val="004E7ECF"/>
    <w:rsid w:val="004F1974"/>
    <w:rsid w:val="004F21C0"/>
    <w:rsid w:val="004F2CDE"/>
    <w:rsid w:val="004F3F84"/>
    <w:rsid w:val="004F5AC5"/>
    <w:rsid w:val="004F5ECA"/>
    <w:rsid w:val="004F6AD5"/>
    <w:rsid w:val="004F7F20"/>
    <w:rsid w:val="00500947"/>
    <w:rsid w:val="005016DA"/>
    <w:rsid w:val="00502CF9"/>
    <w:rsid w:val="005075E8"/>
    <w:rsid w:val="00510147"/>
    <w:rsid w:val="005118CF"/>
    <w:rsid w:val="00512A01"/>
    <w:rsid w:val="00515D29"/>
    <w:rsid w:val="00517628"/>
    <w:rsid w:val="00521E02"/>
    <w:rsid w:val="00523130"/>
    <w:rsid w:val="00524FB2"/>
    <w:rsid w:val="00526281"/>
    <w:rsid w:val="00531BA6"/>
    <w:rsid w:val="00531D9B"/>
    <w:rsid w:val="00532803"/>
    <w:rsid w:val="00536BD0"/>
    <w:rsid w:val="005429AF"/>
    <w:rsid w:val="00545791"/>
    <w:rsid w:val="00546AB2"/>
    <w:rsid w:val="00546B55"/>
    <w:rsid w:val="00547A90"/>
    <w:rsid w:val="00551CF3"/>
    <w:rsid w:val="00552F9F"/>
    <w:rsid w:val="0055457D"/>
    <w:rsid w:val="00554ED0"/>
    <w:rsid w:val="0055662E"/>
    <w:rsid w:val="005573DB"/>
    <w:rsid w:val="00561751"/>
    <w:rsid w:val="005629B2"/>
    <w:rsid w:val="00562C77"/>
    <w:rsid w:val="005648C8"/>
    <w:rsid w:val="005723DE"/>
    <w:rsid w:val="00572DD6"/>
    <w:rsid w:val="00574321"/>
    <w:rsid w:val="00580885"/>
    <w:rsid w:val="0058141D"/>
    <w:rsid w:val="00584BFF"/>
    <w:rsid w:val="00585465"/>
    <w:rsid w:val="005863B1"/>
    <w:rsid w:val="005865D7"/>
    <w:rsid w:val="0058698F"/>
    <w:rsid w:val="00590067"/>
    <w:rsid w:val="00591BCF"/>
    <w:rsid w:val="005925E3"/>
    <w:rsid w:val="005940F3"/>
    <w:rsid w:val="00594B17"/>
    <w:rsid w:val="005A06FE"/>
    <w:rsid w:val="005A2FE7"/>
    <w:rsid w:val="005A7B37"/>
    <w:rsid w:val="005B0CC9"/>
    <w:rsid w:val="005B3537"/>
    <w:rsid w:val="005B4BD8"/>
    <w:rsid w:val="005B4D13"/>
    <w:rsid w:val="005B76C5"/>
    <w:rsid w:val="005C13A6"/>
    <w:rsid w:val="005C27D4"/>
    <w:rsid w:val="005C2DCF"/>
    <w:rsid w:val="005C504B"/>
    <w:rsid w:val="005C5E54"/>
    <w:rsid w:val="005C72D8"/>
    <w:rsid w:val="005D06A1"/>
    <w:rsid w:val="005D279F"/>
    <w:rsid w:val="005D41DB"/>
    <w:rsid w:val="005D63D2"/>
    <w:rsid w:val="005D70F2"/>
    <w:rsid w:val="005E01D7"/>
    <w:rsid w:val="005E04B0"/>
    <w:rsid w:val="005E0BC2"/>
    <w:rsid w:val="005E3109"/>
    <w:rsid w:val="005E39F8"/>
    <w:rsid w:val="005E6FA4"/>
    <w:rsid w:val="005E7725"/>
    <w:rsid w:val="005E7D56"/>
    <w:rsid w:val="005E7FDD"/>
    <w:rsid w:val="005F164E"/>
    <w:rsid w:val="005F3CD3"/>
    <w:rsid w:val="005F4067"/>
    <w:rsid w:val="005F6102"/>
    <w:rsid w:val="005F6FD4"/>
    <w:rsid w:val="006002FA"/>
    <w:rsid w:val="0060420B"/>
    <w:rsid w:val="0060696A"/>
    <w:rsid w:val="00607935"/>
    <w:rsid w:val="00607B57"/>
    <w:rsid w:val="00611A4C"/>
    <w:rsid w:val="00612AB0"/>
    <w:rsid w:val="00614782"/>
    <w:rsid w:val="00614E14"/>
    <w:rsid w:val="00615037"/>
    <w:rsid w:val="00615519"/>
    <w:rsid w:val="0061583E"/>
    <w:rsid w:val="00615A9A"/>
    <w:rsid w:val="00617BDB"/>
    <w:rsid w:val="00617C9D"/>
    <w:rsid w:val="0062048F"/>
    <w:rsid w:val="006205A5"/>
    <w:rsid w:val="006216CB"/>
    <w:rsid w:val="006224D2"/>
    <w:rsid w:val="006248C0"/>
    <w:rsid w:val="0063045A"/>
    <w:rsid w:val="00631B90"/>
    <w:rsid w:val="00634F13"/>
    <w:rsid w:val="0063512B"/>
    <w:rsid w:val="006409BC"/>
    <w:rsid w:val="006465B3"/>
    <w:rsid w:val="00651104"/>
    <w:rsid w:val="00651A5D"/>
    <w:rsid w:val="00654F7F"/>
    <w:rsid w:val="006558AF"/>
    <w:rsid w:val="006572C7"/>
    <w:rsid w:val="00657433"/>
    <w:rsid w:val="00670A60"/>
    <w:rsid w:val="00674D4F"/>
    <w:rsid w:val="00675A79"/>
    <w:rsid w:val="00675D35"/>
    <w:rsid w:val="00683335"/>
    <w:rsid w:val="00684191"/>
    <w:rsid w:val="00685FA3"/>
    <w:rsid w:val="0068692A"/>
    <w:rsid w:val="006869C6"/>
    <w:rsid w:val="00686F53"/>
    <w:rsid w:val="00690DDA"/>
    <w:rsid w:val="00691154"/>
    <w:rsid w:val="006913A1"/>
    <w:rsid w:val="00691F48"/>
    <w:rsid w:val="006A4239"/>
    <w:rsid w:val="006A4BE0"/>
    <w:rsid w:val="006A732A"/>
    <w:rsid w:val="006B137A"/>
    <w:rsid w:val="006B192E"/>
    <w:rsid w:val="006B2B11"/>
    <w:rsid w:val="006B2FD9"/>
    <w:rsid w:val="006B591E"/>
    <w:rsid w:val="006C476B"/>
    <w:rsid w:val="006C6FA0"/>
    <w:rsid w:val="006D078C"/>
    <w:rsid w:val="006D102E"/>
    <w:rsid w:val="006D581A"/>
    <w:rsid w:val="006D70E5"/>
    <w:rsid w:val="006D7283"/>
    <w:rsid w:val="006D7F5B"/>
    <w:rsid w:val="006E0C42"/>
    <w:rsid w:val="006E0D1E"/>
    <w:rsid w:val="006E50D4"/>
    <w:rsid w:val="006E76FB"/>
    <w:rsid w:val="006E7945"/>
    <w:rsid w:val="006F140E"/>
    <w:rsid w:val="006F1E10"/>
    <w:rsid w:val="006F25BF"/>
    <w:rsid w:val="006F368F"/>
    <w:rsid w:val="006F3B57"/>
    <w:rsid w:val="006F6A73"/>
    <w:rsid w:val="006F714D"/>
    <w:rsid w:val="00701E9E"/>
    <w:rsid w:val="00702865"/>
    <w:rsid w:val="0070509A"/>
    <w:rsid w:val="007147DC"/>
    <w:rsid w:val="007154F6"/>
    <w:rsid w:val="007204E4"/>
    <w:rsid w:val="00720CCB"/>
    <w:rsid w:val="007248B3"/>
    <w:rsid w:val="0072497F"/>
    <w:rsid w:val="00725FEA"/>
    <w:rsid w:val="00726932"/>
    <w:rsid w:val="007275BB"/>
    <w:rsid w:val="0073059C"/>
    <w:rsid w:val="007330C7"/>
    <w:rsid w:val="0073362D"/>
    <w:rsid w:val="0073438E"/>
    <w:rsid w:val="007346B4"/>
    <w:rsid w:val="00737704"/>
    <w:rsid w:val="00740683"/>
    <w:rsid w:val="00744D83"/>
    <w:rsid w:val="007457EB"/>
    <w:rsid w:val="007507A1"/>
    <w:rsid w:val="0075095E"/>
    <w:rsid w:val="00750E8E"/>
    <w:rsid w:val="00750F43"/>
    <w:rsid w:val="00751F3C"/>
    <w:rsid w:val="00754003"/>
    <w:rsid w:val="007567D0"/>
    <w:rsid w:val="00756919"/>
    <w:rsid w:val="00757ECA"/>
    <w:rsid w:val="00757EFE"/>
    <w:rsid w:val="007608C6"/>
    <w:rsid w:val="00760B64"/>
    <w:rsid w:val="00760D60"/>
    <w:rsid w:val="00773362"/>
    <w:rsid w:val="00773DA9"/>
    <w:rsid w:val="00774985"/>
    <w:rsid w:val="007846E9"/>
    <w:rsid w:val="00786D85"/>
    <w:rsid w:val="00791B55"/>
    <w:rsid w:val="007928DC"/>
    <w:rsid w:val="007956A7"/>
    <w:rsid w:val="00795CBB"/>
    <w:rsid w:val="007A0EA2"/>
    <w:rsid w:val="007A3EF8"/>
    <w:rsid w:val="007A52B5"/>
    <w:rsid w:val="007A616F"/>
    <w:rsid w:val="007A78A6"/>
    <w:rsid w:val="007B0846"/>
    <w:rsid w:val="007B0EB1"/>
    <w:rsid w:val="007B1C05"/>
    <w:rsid w:val="007B1DDF"/>
    <w:rsid w:val="007B3DF7"/>
    <w:rsid w:val="007B4F53"/>
    <w:rsid w:val="007B5DBB"/>
    <w:rsid w:val="007C0199"/>
    <w:rsid w:val="007C2699"/>
    <w:rsid w:val="007C269E"/>
    <w:rsid w:val="007C30D5"/>
    <w:rsid w:val="007D04F4"/>
    <w:rsid w:val="007D07FB"/>
    <w:rsid w:val="007D20D8"/>
    <w:rsid w:val="007D2936"/>
    <w:rsid w:val="007D3A25"/>
    <w:rsid w:val="007D69E0"/>
    <w:rsid w:val="007E16A7"/>
    <w:rsid w:val="007E1C53"/>
    <w:rsid w:val="007E1FB4"/>
    <w:rsid w:val="007E2C6A"/>
    <w:rsid w:val="007E4B06"/>
    <w:rsid w:val="007E5EF5"/>
    <w:rsid w:val="007E6CAC"/>
    <w:rsid w:val="007F1454"/>
    <w:rsid w:val="007F5729"/>
    <w:rsid w:val="007F59C1"/>
    <w:rsid w:val="008051F3"/>
    <w:rsid w:val="00805A1F"/>
    <w:rsid w:val="0080700D"/>
    <w:rsid w:val="00812434"/>
    <w:rsid w:val="00813492"/>
    <w:rsid w:val="0081626F"/>
    <w:rsid w:val="00816D0D"/>
    <w:rsid w:val="00817529"/>
    <w:rsid w:val="008175B2"/>
    <w:rsid w:val="00817B1C"/>
    <w:rsid w:val="00826D5E"/>
    <w:rsid w:val="008333B7"/>
    <w:rsid w:val="0083559F"/>
    <w:rsid w:val="00836EF7"/>
    <w:rsid w:val="0083724A"/>
    <w:rsid w:val="0084181B"/>
    <w:rsid w:val="00842B04"/>
    <w:rsid w:val="00845648"/>
    <w:rsid w:val="00851715"/>
    <w:rsid w:val="00852150"/>
    <w:rsid w:val="00852F22"/>
    <w:rsid w:val="00860089"/>
    <w:rsid w:val="00860730"/>
    <w:rsid w:val="00860941"/>
    <w:rsid w:val="00863247"/>
    <w:rsid w:val="00864C9A"/>
    <w:rsid w:val="008674BA"/>
    <w:rsid w:val="00870840"/>
    <w:rsid w:val="008712E9"/>
    <w:rsid w:val="00871827"/>
    <w:rsid w:val="0087288A"/>
    <w:rsid w:val="00872FFF"/>
    <w:rsid w:val="00876286"/>
    <w:rsid w:val="008830B0"/>
    <w:rsid w:val="00884987"/>
    <w:rsid w:val="00887A21"/>
    <w:rsid w:val="00887DCB"/>
    <w:rsid w:val="00890EEA"/>
    <w:rsid w:val="008936F9"/>
    <w:rsid w:val="0089483A"/>
    <w:rsid w:val="008958C9"/>
    <w:rsid w:val="008A1DD6"/>
    <w:rsid w:val="008A2443"/>
    <w:rsid w:val="008B27D2"/>
    <w:rsid w:val="008B2A8A"/>
    <w:rsid w:val="008C16EC"/>
    <w:rsid w:val="008C47E6"/>
    <w:rsid w:val="008C561C"/>
    <w:rsid w:val="008C5D8C"/>
    <w:rsid w:val="008C5DAF"/>
    <w:rsid w:val="008C759A"/>
    <w:rsid w:val="008D0C27"/>
    <w:rsid w:val="008D2CC6"/>
    <w:rsid w:val="008D391F"/>
    <w:rsid w:val="008D4C5E"/>
    <w:rsid w:val="008E06EF"/>
    <w:rsid w:val="008E0B62"/>
    <w:rsid w:val="008E5680"/>
    <w:rsid w:val="008E77F5"/>
    <w:rsid w:val="008E7B70"/>
    <w:rsid w:val="008F075B"/>
    <w:rsid w:val="008F0BDD"/>
    <w:rsid w:val="008F1C37"/>
    <w:rsid w:val="008F2342"/>
    <w:rsid w:val="008F3A26"/>
    <w:rsid w:val="008F408F"/>
    <w:rsid w:val="008F4BD2"/>
    <w:rsid w:val="008F565C"/>
    <w:rsid w:val="00900EB4"/>
    <w:rsid w:val="00901163"/>
    <w:rsid w:val="0090173A"/>
    <w:rsid w:val="009019CF"/>
    <w:rsid w:val="00902AF7"/>
    <w:rsid w:val="00903F84"/>
    <w:rsid w:val="009046B7"/>
    <w:rsid w:val="00904A70"/>
    <w:rsid w:val="00906798"/>
    <w:rsid w:val="00912CE2"/>
    <w:rsid w:val="00921FA7"/>
    <w:rsid w:val="00925259"/>
    <w:rsid w:val="00925406"/>
    <w:rsid w:val="00925CFE"/>
    <w:rsid w:val="00927459"/>
    <w:rsid w:val="0092789F"/>
    <w:rsid w:val="00927E19"/>
    <w:rsid w:val="009306D5"/>
    <w:rsid w:val="00940F60"/>
    <w:rsid w:val="0094280A"/>
    <w:rsid w:val="009454BF"/>
    <w:rsid w:val="00945780"/>
    <w:rsid w:val="00946FAC"/>
    <w:rsid w:val="0095163D"/>
    <w:rsid w:val="009521FE"/>
    <w:rsid w:val="009531E0"/>
    <w:rsid w:val="00953939"/>
    <w:rsid w:val="0095396E"/>
    <w:rsid w:val="00954CAB"/>
    <w:rsid w:val="00957249"/>
    <w:rsid w:val="009613D6"/>
    <w:rsid w:val="0096197F"/>
    <w:rsid w:val="00962B2C"/>
    <w:rsid w:val="00963B8A"/>
    <w:rsid w:val="00964205"/>
    <w:rsid w:val="009655EF"/>
    <w:rsid w:val="00966FDE"/>
    <w:rsid w:val="00967B30"/>
    <w:rsid w:val="00971ACE"/>
    <w:rsid w:val="00971B4A"/>
    <w:rsid w:val="0097340F"/>
    <w:rsid w:val="009761D2"/>
    <w:rsid w:val="00976E83"/>
    <w:rsid w:val="009814F3"/>
    <w:rsid w:val="00983819"/>
    <w:rsid w:val="0098472C"/>
    <w:rsid w:val="009849FC"/>
    <w:rsid w:val="009914DA"/>
    <w:rsid w:val="009947EE"/>
    <w:rsid w:val="0099542E"/>
    <w:rsid w:val="009A5614"/>
    <w:rsid w:val="009B523F"/>
    <w:rsid w:val="009B585A"/>
    <w:rsid w:val="009C2C44"/>
    <w:rsid w:val="009C7CF2"/>
    <w:rsid w:val="009D45D9"/>
    <w:rsid w:val="009D57E7"/>
    <w:rsid w:val="009D5CD4"/>
    <w:rsid w:val="009D6830"/>
    <w:rsid w:val="009E2514"/>
    <w:rsid w:val="009E48F9"/>
    <w:rsid w:val="009E4E97"/>
    <w:rsid w:val="009F03E4"/>
    <w:rsid w:val="009F0F15"/>
    <w:rsid w:val="009F336A"/>
    <w:rsid w:val="009F6E48"/>
    <w:rsid w:val="00A07FC5"/>
    <w:rsid w:val="00A10C13"/>
    <w:rsid w:val="00A148CD"/>
    <w:rsid w:val="00A15487"/>
    <w:rsid w:val="00A1657A"/>
    <w:rsid w:val="00A1760B"/>
    <w:rsid w:val="00A21D89"/>
    <w:rsid w:val="00A2336F"/>
    <w:rsid w:val="00A30DE9"/>
    <w:rsid w:val="00A315F8"/>
    <w:rsid w:val="00A32413"/>
    <w:rsid w:val="00A33973"/>
    <w:rsid w:val="00A35BEC"/>
    <w:rsid w:val="00A3786A"/>
    <w:rsid w:val="00A37F30"/>
    <w:rsid w:val="00A401F9"/>
    <w:rsid w:val="00A4049F"/>
    <w:rsid w:val="00A42413"/>
    <w:rsid w:val="00A43BF6"/>
    <w:rsid w:val="00A447A5"/>
    <w:rsid w:val="00A447DE"/>
    <w:rsid w:val="00A47A76"/>
    <w:rsid w:val="00A567BA"/>
    <w:rsid w:val="00A64435"/>
    <w:rsid w:val="00A6512B"/>
    <w:rsid w:val="00A654B2"/>
    <w:rsid w:val="00A6569A"/>
    <w:rsid w:val="00A6688D"/>
    <w:rsid w:val="00A66B51"/>
    <w:rsid w:val="00A71712"/>
    <w:rsid w:val="00A73386"/>
    <w:rsid w:val="00A743F7"/>
    <w:rsid w:val="00A7502E"/>
    <w:rsid w:val="00A7585F"/>
    <w:rsid w:val="00A761A0"/>
    <w:rsid w:val="00A76390"/>
    <w:rsid w:val="00A849AA"/>
    <w:rsid w:val="00A8683E"/>
    <w:rsid w:val="00A942E2"/>
    <w:rsid w:val="00A97834"/>
    <w:rsid w:val="00A97E53"/>
    <w:rsid w:val="00AA009B"/>
    <w:rsid w:val="00AA0A08"/>
    <w:rsid w:val="00AA3315"/>
    <w:rsid w:val="00AA7488"/>
    <w:rsid w:val="00AB2EF9"/>
    <w:rsid w:val="00AB3F74"/>
    <w:rsid w:val="00AB4FCA"/>
    <w:rsid w:val="00AB7600"/>
    <w:rsid w:val="00AC0A32"/>
    <w:rsid w:val="00AC0EAE"/>
    <w:rsid w:val="00AC44D9"/>
    <w:rsid w:val="00AC59EF"/>
    <w:rsid w:val="00AD013C"/>
    <w:rsid w:val="00AD126C"/>
    <w:rsid w:val="00AD6011"/>
    <w:rsid w:val="00AD6B34"/>
    <w:rsid w:val="00AD7440"/>
    <w:rsid w:val="00AE5244"/>
    <w:rsid w:val="00AF171D"/>
    <w:rsid w:val="00AF1A71"/>
    <w:rsid w:val="00AF57B5"/>
    <w:rsid w:val="00AF5957"/>
    <w:rsid w:val="00B00F98"/>
    <w:rsid w:val="00B02C81"/>
    <w:rsid w:val="00B0501B"/>
    <w:rsid w:val="00B05D23"/>
    <w:rsid w:val="00B11A65"/>
    <w:rsid w:val="00B11A7C"/>
    <w:rsid w:val="00B12622"/>
    <w:rsid w:val="00B13A4D"/>
    <w:rsid w:val="00B159CC"/>
    <w:rsid w:val="00B24116"/>
    <w:rsid w:val="00B265D1"/>
    <w:rsid w:val="00B3545D"/>
    <w:rsid w:val="00B36F12"/>
    <w:rsid w:val="00B37FA2"/>
    <w:rsid w:val="00B41BF7"/>
    <w:rsid w:val="00B42172"/>
    <w:rsid w:val="00B423ED"/>
    <w:rsid w:val="00B43E42"/>
    <w:rsid w:val="00B446ED"/>
    <w:rsid w:val="00B475C2"/>
    <w:rsid w:val="00B510B8"/>
    <w:rsid w:val="00B55C9E"/>
    <w:rsid w:val="00B55EFE"/>
    <w:rsid w:val="00B56CF6"/>
    <w:rsid w:val="00B60379"/>
    <w:rsid w:val="00B63001"/>
    <w:rsid w:val="00B6336C"/>
    <w:rsid w:val="00B643ED"/>
    <w:rsid w:val="00B65C59"/>
    <w:rsid w:val="00B70024"/>
    <w:rsid w:val="00B70830"/>
    <w:rsid w:val="00B70B52"/>
    <w:rsid w:val="00B761B5"/>
    <w:rsid w:val="00B77752"/>
    <w:rsid w:val="00B82443"/>
    <w:rsid w:val="00B84BF0"/>
    <w:rsid w:val="00B87A76"/>
    <w:rsid w:val="00B90C2F"/>
    <w:rsid w:val="00B9522D"/>
    <w:rsid w:val="00B953AE"/>
    <w:rsid w:val="00BA14F3"/>
    <w:rsid w:val="00BA5838"/>
    <w:rsid w:val="00BA5AF8"/>
    <w:rsid w:val="00BA72E5"/>
    <w:rsid w:val="00BA75FE"/>
    <w:rsid w:val="00BB0814"/>
    <w:rsid w:val="00BB3ACE"/>
    <w:rsid w:val="00BB3C44"/>
    <w:rsid w:val="00BC4183"/>
    <w:rsid w:val="00BC6417"/>
    <w:rsid w:val="00BD0209"/>
    <w:rsid w:val="00BD1B24"/>
    <w:rsid w:val="00BD3C93"/>
    <w:rsid w:val="00BD4ACB"/>
    <w:rsid w:val="00BD525F"/>
    <w:rsid w:val="00BD5869"/>
    <w:rsid w:val="00BD6F39"/>
    <w:rsid w:val="00BE1C37"/>
    <w:rsid w:val="00BE6B24"/>
    <w:rsid w:val="00BF18D4"/>
    <w:rsid w:val="00BF34F7"/>
    <w:rsid w:val="00C00E8E"/>
    <w:rsid w:val="00C02D25"/>
    <w:rsid w:val="00C04714"/>
    <w:rsid w:val="00C0685C"/>
    <w:rsid w:val="00C140F8"/>
    <w:rsid w:val="00C201B0"/>
    <w:rsid w:val="00C204C7"/>
    <w:rsid w:val="00C20DB1"/>
    <w:rsid w:val="00C22204"/>
    <w:rsid w:val="00C22609"/>
    <w:rsid w:val="00C227EC"/>
    <w:rsid w:val="00C23A22"/>
    <w:rsid w:val="00C2466B"/>
    <w:rsid w:val="00C30F31"/>
    <w:rsid w:val="00C31DC8"/>
    <w:rsid w:val="00C34FA3"/>
    <w:rsid w:val="00C351EC"/>
    <w:rsid w:val="00C40F7A"/>
    <w:rsid w:val="00C45734"/>
    <w:rsid w:val="00C47FED"/>
    <w:rsid w:val="00C51096"/>
    <w:rsid w:val="00C5237E"/>
    <w:rsid w:val="00C53624"/>
    <w:rsid w:val="00C54B71"/>
    <w:rsid w:val="00C55C7C"/>
    <w:rsid w:val="00C569F9"/>
    <w:rsid w:val="00C5747C"/>
    <w:rsid w:val="00C575A6"/>
    <w:rsid w:val="00C6230B"/>
    <w:rsid w:val="00C64F40"/>
    <w:rsid w:val="00C6577F"/>
    <w:rsid w:val="00C67199"/>
    <w:rsid w:val="00C71B32"/>
    <w:rsid w:val="00C7220B"/>
    <w:rsid w:val="00C742EE"/>
    <w:rsid w:val="00C77294"/>
    <w:rsid w:val="00C81C56"/>
    <w:rsid w:val="00C827CB"/>
    <w:rsid w:val="00C83D4F"/>
    <w:rsid w:val="00C85173"/>
    <w:rsid w:val="00C949F8"/>
    <w:rsid w:val="00CA2FD3"/>
    <w:rsid w:val="00CA337C"/>
    <w:rsid w:val="00CA47CE"/>
    <w:rsid w:val="00CA493B"/>
    <w:rsid w:val="00CA5ECB"/>
    <w:rsid w:val="00CB0B2F"/>
    <w:rsid w:val="00CB3ABE"/>
    <w:rsid w:val="00CB3D02"/>
    <w:rsid w:val="00CB6E41"/>
    <w:rsid w:val="00CB7A8B"/>
    <w:rsid w:val="00CC0771"/>
    <w:rsid w:val="00CC148D"/>
    <w:rsid w:val="00CD0B72"/>
    <w:rsid w:val="00CD2B4B"/>
    <w:rsid w:val="00CD5168"/>
    <w:rsid w:val="00CD64D4"/>
    <w:rsid w:val="00CD67DC"/>
    <w:rsid w:val="00CE069E"/>
    <w:rsid w:val="00CE1061"/>
    <w:rsid w:val="00CF5F74"/>
    <w:rsid w:val="00CF6E4D"/>
    <w:rsid w:val="00CF7220"/>
    <w:rsid w:val="00D01FE8"/>
    <w:rsid w:val="00D066B1"/>
    <w:rsid w:val="00D14A8C"/>
    <w:rsid w:val="00D159DC"/>
    <w:rsid w:val="00D168AE"/>
    <w:rsid w:val="00D206A0"/>
    <w:rsid w:val="00D20D51"/>
    <w:rsid w:val="00D21D5B"/>
    <w:rsid w:val="00D3374A"/>
    <w:rsid w:val="00D34935"/>
    <w:rsid w:val="00D34B2A"/>
    <w:rsid w:val="00D37B7D"/>
    <w:rsid w:val="00D404AF"/>
    <w:rsid w:val="00D440CF"/>
    <w:rsid w:val="00D441EE"/>
    <w:rsid w:val="00D44349"/>
    <w:rsid w:val="00D443BA"/>
    <w:rsid w:val="00D53E36"/>
    <w:rsid w:val="00D54ACE"/>
    <w:rsid w:val="00D558BE"/>
    <w:rsid w:val="00D569A6"/>
    <w:rsid w:val="00D64805"/>
    <w:rsid w:val="00D67294"/>
    <w:rsid w:val="00D674A0"/>
    <w:rsid w:val="00D679F7"/>
    <w:rsid w:val="00D67DF3"/>
    <w:rsid w:val="00D67F0B"/>
    <w:rsid w:val="00D7416E"/>
    <w:rsid w:val="00D75031"/>
    <w:rsid w:val="00D76025"/>
    <w:rsid w:val="00D7682E"/>
    <w:rsid w:val="00D821F6"/>
    <w:rsid w:val="00D82298"/>
    <w:rsid w:val="00D85892"/>
    <w:rsid w:val="00D902FB"/>
    <w:rsid w:val="00D91E07"/>
    <w:rsid w:val="00D92308"/>
    <w:rsid w:val="00D92DB3"/>
    <w:rsid w:val="00D9351D"/>
    <w:rsid w:val="00D961B8"/>
    <w:rsid w:val="00DA0116"/>
    <w:rsid w:val="00DA36DB"/>
    <w:rsid w:val="00DA3F74"/>
    <w:rsid w:val="00DA4713"/>
    <w:rsid w:val="00DA47AB"/>
    <w:rsid w:val="00DA4D8E"/>
    <w:rsid w:val="00DB1360"/>
    <w:rsid w:val="00DB1AFB"/>
    <w:rsid w:val="00DB26F2"/>
    <w:rsid w:val="00DB2AD2"/>
    <w:rsid w:val="00DB708B"/>
    <w:rsid w:val="00DC107E"/>
    <w:rsid w:val="00DC4759"/>
    <w:rsid w:val="00DC4C77"/>
    <w:rsid w:val="00DC69FF"/>
    <w:rsid w:val="00DC7BDC"/>
    <w:rsid w:val="00DD488C"/>
    <w:rsid w:val="00DE038A"/>
    <w:rsid w:val="00DE4865"/>
    <w:rsid w:val="00DE4C37"/>
    <w:rsid w:val="00DF0C55"/>
    <w:rsid w:val="00DF31A2"/>
    <w:rsid w:val="00E01DE7"/>
    <w:rsid w:val="00E02AC7"/>
    <w:rsid w:val="00E02CB5"/>
    <w:rsid w:val="00E04A09"/>
    <w:rsid w:val="00E04DA3"/>
    <w:rsid w:val="00E052EF"/>
    <w:rsid w:val="00E06F5D"/>
    <w:rsid w:val="00E10C92"/>
    <w:rsid w:val="00E140DF"/>
    <w:rsid w:val="00E17787"/>
    <w:rsid w:val="00E212E4"/>
    <w:rsid w:val="00E255A6"/>
    <w:rsid w:val="00E25B5C"/>
    <w:rsid w:val="00E34FB7"/>
    <w:rsid w:val="00E35B0A"/>
    <w:rsid w:val="00E3773D"/>
    <w:rsid w:val="00E42FAB"/>
    <w:rsid w:val="00E43267"/>
    <w:rsid w:val="00E44BF7"/>
    <w:rsid w:val="00E462A6"/>
    <w:rsid w:val="00E502A1"/>
    <w:rsid w:val="00E5083E"/>
    <w:rsid w:val="00E54B93"/>
    <w:rsid w:val="00E552AA"/>
    <w:rsid w:val="00E5781F"/>
    <w:rsid w:val="00E60773"/>
    <w:rsid w:val="00E6091C"/>
    <w:rsid w:val="00E7013C"/>
    <w:rsid w:val="00E70FD9"/>
    <w:rsid w:val="00E7444C"/>
    <w:rsid w:val="00E820A0"/>
    <w:rsid w:val="00E829C9"/>
    <w:rsid w:val="00E82C81"/>
    <w:rsid w:val="00E83642"/>
    <w:rsid w:val="00E85826"/>
    <w:rsid w:val="00E8615C"/>
    <w:rsid w:val="00E86FBC"/>
    <w:rsid w:val="00E90DEB"/>
    <w:rsid w:val="00E91DC1"/>
    <w:rsid w:val="00E91F89"/>
    <w:rsid w:val="00E94CBD"/>
    <w:rsid w:val="00E94CE1"/>
    <w:rsid w:val="00E95643"/>
    <w:rsid w:val="00E9580B"/>
    <w:rsid w:val="00E95B2D"/>
    <w:rsid w:val="00E96507"/>
    <w:rsid w:val="00E97D2D"/>
    <w:rsid w:val="00EA048D"/>
    <w:rsid w:val="00EA11BD"/>
    <w:rsid w:val="00EA1A24"/>
    <w:rsid w:val="00EA5763"/>
    <w:rsid w:val="00EB0756"/>
    <w:rsid w:val="00EB20AC"/>
    <w:rsid w:val="00EB23BA"/>
    <w:rsid w:val="00EB36D6"/>
    <w:rsid w:val="00EB4232"/>
    <w:rsid w:val="00EC2478"/>
    <w:rsid w:val="00EC35A1"/>
    <w:rsid w:val="00EC39A6"/>
    <w:rsid w:val="00EC3E53"/>
    <w:rsid w:val="00EC52BB"/>
    <w:rsid w:val="00EC7C00"/>
    <w:rsid w:val="00ED5360"/>
    <w:rsid w:val="00ED70E8"/>
    <w:rsid w:val="00EE050D"/>
    <w:rsid w:val="00EE2DAD"/>
    <w:rsid w:val="00EE53D6"/>
    <w:rsid w:val="00EF02C2"/>
    <w:rsid w:val="00EF11C5"/>
    <w:rsid w:val="00EF6F83"/>
    <w:rsid w:val="00F00AD3"/>
    <w:rsid w:val="00F0267D"/>
    <w:rsid w:val="00F06F96"/>
    <w:rsid w:val="00F15AF7"/>
    <w:rsid w:val="00F15B5F"/>
    <w:rsid w:val="00F17869"/>
    <w:rsid w:val="00F17F3A"/>
    <w:rsid w:val="00F22487"/>
    <w:rsid w:val="00F22F92"/>
    <w:rsid w:val="00F25668"/>
    <w:rsid w:val="00F27055"/>
    <w:rsid w:val="00F312B9"/>
    <w:rsid w:val="00F3131B"/>
    <w:rsid w:val="00F31434"/>
    <w:rsid w:val="00F33F3E"/>
    <w:rsid w:val="00F34568"/>
    <w:rsid w:val="00F44FF4"/>
    <w:rsid w:val="00F460DB"/>
    <w:rsid w:val="00F52175"/>
    <w:rsid w:val="00F52CCB"/>
    <w:rsid w:val="00F554C1"/>
    <w:rsid w:val="00F56DD6"/>
    <w:rsid w:val="00F60346"/>
    <w:rsid w:val="00F611DF"/>
    <w:rsid w:val="00F613A4"/>
    <w:rsid w:val="00F665D5"/>
    <w:rsid w:val="00F71A0F"/>
    <w:rsid w:val="00F74842"/>
    <w:rsid w:val="00F74AE0"/>
    <w:rsid w:val="00F7576B"/>
    <w:rsid w:val="00F75EBF"/>
    <w:rsid w:val="00F763E5"/>
    <w:rsid w:val="00F768A3"/>
    <w:rsid w:val="00F77D00"/>
    <w:rsid w:val="00F81852"/>
    <w:rsid w:val="00F83EA4"/>
    <w:rsid w:val="00F84147"/>
    <w:rsid w:val="00F843EA"/>
    <w:rsid w:val="00F87258"/>
    <w:rsid w:val="00F87881"/>
    <w:rsid w:val="00F9053E"/>
    <w:rsid w:val="00F907D0"/>
    <w:rsid w:val="00F91300"/>
    <w:rsid w:val="00F92E06"/>
    <w:rsid w:val="00F93A6A"/>
    <w:rsid w:val="00F954EB"/>
    <w:rsid w:val="00F95EEE"/>
    <w:rsid w:val="00F96C4B"/>
    <w:rsid w:val="00FA07B1"/>
    <w:rsid w:val="00FA0ADE"/>
    <w:rsid w:val="00FA135F"/>
    <w:rsid w:val="00FA369B"/>
    <w:rsid w:val="00FA6FE3"/>
    <w:rsid w:val="00FB4EB3"/>
    <w:rsid w:val="00FC2665"/>
    <w:rsid w:val="00FC37AB"/>
    <w:rsid w:val="00FC419A"/>
    <w:rsid w:val="00FC49A7"/>
    <w:rsid w:val="00FC5C19"/>
    <w:rsid w:val="00FC7E2C"/>
    <w:rsid w:val="00FD1B4F"/>
    <w:rsid w:val="00FD1B97"/>
    <w:rsid w:val="00FD70A6"/>
    <w:rsid w:val="00FE0245"/>
    <w:rsid w:val="00FE30F6"/>
    <w:rsid w:val="00FE6CEC"/>
    <w:rsid w:val="00FE732B"/>
    <w:rsid w:val="00FE77D1"/>
    <w:rsid w:val="00FE7A42"/>
    <w:rsid w:val="00FE7E9F"/>
    <w:rsid w:val="00FF2890"/>
    <w:rsid w:val="00FF30DF"/>
    <w:rsid w:val="00FF44D9"/>
    <w:rsid w:val="00FF472D"/>
    <w:rsid w:val="0384A3C0"/>
    <w:rsid w:val="05E72DD2"/>
    <w:rsid w:val="0DEE628E"/>
    <w:rsid w:val="0F6B7EC2"/>
    <w:rsid w:val="1133F1DD"/>
    <w:rsid w:val="12099730"/>
    <w:rsid w:val="1312A0F7"/>
    <w:rsid w:val="141AF16C"/>
    <w:rsid w:val="174F5324"/>
    <w:rsid w:val="1BF4A7B5"/>
    <w:rsid w:val="2452C7FA"/>
    <w:rsid w:val="27BECA96"/>
    <w:rsid w:val="29E38713"/>
    <w:rsid w:val="2D499C83"/>
    <w:rsid w:val="2DCB544B"/>
    <w:rsid w:val="2E4EBECB"/>
    <w:rsid w:val="2FE44980"/>
    <w:rsid w:val="30867662"/>
    <w:rsid w:val="32C789CC"/>
    <w:rsid w:val="3B96B24C"/>
    <w:rsid w:val="41283C3C"/>
    <w:rsid w:val="45AF036D"/>
    <w:rsid w:val="4BE090AB"/>
    <w:rsid w:val="4F1BBEE0"/>
    <w:rsid w:val="56182EED"/>
    <w:rsid w:val="562720DC"/>
    <w:rsid w:val="59F91A0C"/>
    <w:rsid w:val="5A98AB3C"/>
    <w:rsid w:val="5DABBF9E"/>
    <w:rsid w:val="61830F62"/>
    <w:rsid w:val="657FBCFA"/>
    <w:rsid w:val="6818ED3C"/>
    <w:rsid w:val="69C2CF6B"/>
    <w:rsid w:val="6C1E120F"/>
    <w:rsid w:val="70291922"/>
    <w:rsid w:val="7AA9B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C73"/>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2"/>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2"/>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2"/>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2">
    <w:name w:val="Unresolved Mention2"/>
    <w:basedOn w:val="DefaultParagraphFont"/>
    <w:uiPriority w:val="99"/>
    <w:semiHidden/>
    <w:unhideWhenUsed/>
    <w:rsid w:val="00AA3315"/>
    <w:rPr>
      <w:color w:val="605E5C"/>
      <w:shd w:val="clear" w:color="auto" w:fill="E1DFDD"/>
    </w:rPr>
  </w:style>
  <w:style w:type="paragraph" w:styleId="NormalWeb">
    <w:name w:val="Normal (Web)"/>
    <w:basedOn w:val="Normal"/>
    <w:uiPriority w:val="99"/>
    <w:semiHidden/>
    <w:unhideWhenUsed/>
    <w:rsid w:val="00237FFD"/>
  </w:style>
  <w:style w:type="character" w:styleId="UnresolvedMention">
    <w:name w:val="Unresolved Mention"/>
    <w:basedOn w:val="DefaultParagraphFont"/>
    <w:uiPriority w:val="99"/>
    <w:semiHidden/>
    <w:unhideWhenUsed/>
    <w:rsid w:val="001A01FB"/>
    <w:rPr>
      <w:color w:val="605E5C"/>
      <w:shd w:val="clear" w:color="auto" w:fill="E1DFDD"/>
    </w:rPr>
  </w:style>
  <w:style w:type="character" w:styleId="PlaceholderText">
    <w:name w:val="Placeholder Text"/>
    <w:basedOn w:val="DefaultParagraphFont"/>
    <w:uiPriority w:val="99"/>
    <w:semiHidden/>
    <w:rsid w:val="008F1C3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7209877">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5663335">
      <w:bodyDiv w:val="1"/>
      <w:marLeft w:val="0"/>
      <w:marRight w:val="0"/>
      <w:marTop w:val="0"/>
      <w:marBottom w:val="0"/>
      <w:divBdr>
        <w:top w:val="none" w:sz="0" w:space="0" w:color="auto"/>
        <w:left w:val="none" w:sz="0" w:space="0" w:color="auto"/>
        <w:bottom w:val="none" w:sz="0" w:space="0" w:color="auto"/>
        <w:right w:val="none" w:sz="0" w:space="0" w:color="auto"/>
      </w:divBdr>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7297014">
      <w:bodyDiv w:val="1"/>
      <w:marLeft w:val="0"/>
      <w:marRight w:val="0"/>
      <w:marTop w:val="0"/>
      <w:marBottom w:val="0"/>
      <w:divBdr>
        <w:top w:val="none" w:sz="0" w:space="0" w:color="auto"/>
        <w:left w:val="none" w:sz="0" w:space="0" w:color="auto"/>
        <w:bottom w:val="none" w:sz="0" w:space="0" w:color="auto"/>
        <w:right w:val="none" w:sz="0" w:space="0" w:color="auto"/>
      </w:divBdr>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s://archive.ics.uci.edu/datasets"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github.com/gagolews/clustering-data-v1/" TargetMode="Externa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cluster-validity-indices.readthedocs.io/en/latest/_autosummary/cvi.modules.html" TargetMode="External"/><Relationship Id="rId11" Type="http://schemas.openxmlformats.org/officeDocument/2006/relationships/image" Target="media/image5.png"/><Relationship Id="rId5" Type="http://schemas.openxmlformats.org/officeDocument/2006/relationships/hyperlink" Target="mailto:ardeleaneugenrichard@gmail.com" TargetMode="Externa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yperlink" Target="https://github.com/ArdeleanRichard/Clustering-Validity"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810</TotalTime>
  <Pages>39</Pages>
  <Words>65302</Words>
  <Characters>372223</Characters>
  <Application>Microsoft Office Word</Application>
  <DocSecurity>0</DocSecurity>
  <Lines>3101</Lines>
  <Paragraphs>8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2317</cp:revision>
  <dcterms:created xsi:type="dcterms:W3CDTF">2025-01-20T19:30:00Z</dcterms:created>
  <dcterms:modified xsi:type="dcterms:W3CDTF">2025-11-19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6"&gt;&lt;session id="ow9qrWwI"/&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